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pt;height:700.2pt" o:ole="">
            <v:imagedata r:id="rId14" o:title=""/>
          </v:shape>
          <o:OLEObject Type="Embed" ProgID="Word.Document.12" ShapeID="_x0000_i1025" DrawAspect="Content" ObjectID="_1702115893"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p w14:paraId="2F074E5C" w14:textId="77777777" w:rsidR="00495065" w:rsidRPr="007272A5" w:rsidRDefault="001C490E" w:rsidP="00AE7AAD">
      <w:pPr>
        <w:pStyle w:val="TytuSpisu"/>
        <w:rPr>
          <w:sz w:val="28"/>
          <w:szCs w:val="28"/>
        </w:rPr>
      </w:pPr>
      <w:r w:rsidRPr="007272A5">
        <w:rPr>
          <w:sz w:val="28"/>
          <w:szCs w:val="28"/>
        </w:rPr>
        <w:lastRenderedPageBreak/>
        <w:t>SPIS TREŚCI</w:t>
      </w:r>
    </w:p>
    <w:p w14:paraId="4655E58E" w14:textId="77777777" w:rsidR="00AE7AAD" w:rsidRDefault="00AE7AAD" w:rsidP="00AE7AAD">
      <w:pPr>
        <w:pStyle w:val="TytuSpisu"/>
      </w:pPr>
    </w:p>
    <w:p w14:paraId="68545306" w14:textId="77777777" w:rsidR="00AC7B5A" w:rsidRDefault="002B13D8">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rsidR="007E143E">
        <w:instrText xml:space="preserve"> TOC \o "1-3" \h \z \u </w:instrText>
      </w:r>
      <w:r>
        <w:fldChar w:fldCharType="separate"/>
      </w:r>
      <w:hyperlink w:anchor="_Toc8601546" w:history="1">
        <w:r w:rsidR="00AC7B5A" w:rsidRPr="007D29AB">
          <w:rPr>
            <w:rStyle w:val="Hipercze"/>
            <w:noProof/>
          </w:rPr>
          <w:t>Wstęp</w:t>
        </w:r>
        <w:r w:rsidR="00AC7B5A">
          <w:rPr>
            <w:noProof/>
            <w:webHidden/>
          </w:rPr>
          <w:tab/>
        </w:r>
        <w:r>
          <w:rPr>
            <w:noProof/>
            <w:webHidden/>
          </w:rPr>
          <w:fldChar w:fldCharType="begin"/>
        </w:r>
        <w:r w:rsidR="00AC7B5A">
          <w:rPr>
            <w:noProof/>
            <w:webHidden/>
          </w:rPr>
          <w:instrText xml:space="preserve"> PAGEREF _Toc8601546 \h </w:instrText>
        </w:r>
        <w:r>
          <w:rPr>
            <w:noProof/>
            <w:webHidden/>
          </w:rPr>
        </w:r>
        <w:r>
          <w:rPr>
            <w:noProof/>
            <w:webHidden/>
          </w:rPr>
          <w:fldChar w:fldCharType="separate"/>
        </w:r>
        <w:r w:rsidR="00AC7B5A">
          <w:rPr>
            <w:noProof/>
            <w:webHidden/>
          </w:rPr>
          <w:t>10</w:t>
        </w:r>
        <w:r>
          <w:rPr>
            <w:noProof/>
            <w:webHidden/>
          </w:rPr>
          <w:fldChar w:fldCharType="end"/>
        </w:r>
      </w:hyperlink>
    </w:p>
    <w:p w14:paraId="0601F03D" w14:textId="77777777" w:rsidR="00AC7B5A" w:rsidRDefault="00126E52">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8601547" w:history="1">
        <w:r w:rsidR="00AC7B5A" w:rsidRPr="007D29AB">
          <w:rPr>
            <w:rStyle w:val="Hipercze"/>
            <w:noProof/>
          </w:rPr>
          <w:t>I.</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Problemy metodologiczne</w:t>
        </w:r>
        <w:r w:rsidR="00AC7B5A">
          <w:rPr>
            <w:noProof/>
            <w:webHidden/>
          </w:rPr>
          <w:tab/>
        </w:r>
        <w:r w:rsidR="002B13D8">
          <w:rPr>
            <w:noProof/>
            <w:webHidden/>
          </w:rPr>
          <w:fldChar w:fldCharType="begin"/>
        </w:r>
        <w:r w:rsidR="00AC7B5A">
          <w:rPr>
            <w:noProof/>
            <w:webHidden/>
          </w:rPr>
          <w:instrText xml:space="preserve"> PAGEREF _Toc8601547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136A0C96"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48" w:history="1">
        <w:r w:rsidR="00AC7B5A" w:rsidRPr="007D29AB">
          <w:rPr>
            <w:rStyle w:val="Hipercze"/>
            <w:noProof/>
          </w:rPr>
          <w:t>1.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548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66718159"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49" w:history="1">
        <w:r w:rsidR="00AC7B5A" w:rsidRPr="007D29AB">
          <w:rPr>
            <w:rStyle w:val="Hipercze"/>
            <w:noProof/>
            <w:highlight w:val="yellow"/>
          </w:rPr>
          <w:t>1.2.</w:t>
        </w:r>
        <w:r w:rsidR="00AC7B5A">
          <w:rPr>
            <w:rFonts w:asciiTheme="minorHAnsi" w:eastAsiaTheme="minorEastAsia" w:hAnsiTheme="minorHAnsi"/>
            <w:smallCaps w:val="0"/>
            <w:noProof/>
            <w:sz w:val="22"/>
            <w:szCs w:val="22"/>
            <w:lang w:eastAsia="pl-PL"/>
          </w:rPr>
          <w:tab/>
        </w:r>
        <w:r w:rsidR="00AC7B5A" w:rsidRPr="007D29AB">
          <w:rPr>
            <w:rStyle w:val="Hipercze"/>
            <w:noProof/>
            <w:highlight w:val="yellow"/>
          </w:rPr>
          <w:t>Zarys sytuacji problemowej</w:t>
        </w:r>
        <w:r w:rsidR="00AC7B5A">
          <w:rPr>
            <w:noProof/>
            <w:webHidden/>
          </w:rPr>
          <w:tab/>
        </w:r>
        <w:r w:rsidR="002B13D8">
          <w:rPr>
            <w:noProof/>
            <w:webHidden/>
          </w:rPr>
          <w:fldChar w:fldCharType="begin"/>
        </w:r>
        <w:r w:rsidR="00AC7B5A">
          <w:rPr>
            <w:noProof/>
            <w:webHidden/>
          </w:rPr>
          <w:instrText xml:space="preserve"> PAGEREF _Toc8601549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2B7C2FA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0" w:history="1">
        <w:r w:rsidR="00AC7B5A" w:rsidRPr="007D29AB">
          <w:rPr>
            <w:rStyle w:val="Hipercze"/>
            <w:noProof/>
          </w:rPr>
          <w:t>1.2.1.</w:t>
        </w:r>
        <w:r w:rsidR="00AC7B5A">
          <w:rPr>
            <w:rFonts w:asciiTheme="minorHAnsi" w:eastAsiaTheme="minorEastAsia" w:hAnsiTheme="minorHAnsi"/>
            <w:iCs w:val="0"/>
            <w:noProof/>
            <w:sz w:val="22"/>
            <w:szCs w:val="22"/>
            <w:lang w:eastAsia="pl-PL"/>
          </w:rPr>
          <w:tab/>
        </w:r>
        <w:r w:rsidR="00AC7B5A" w:rsidRPr="007D29AB">
          <w:rPr>
            <w:rStyle w:val="Hipercze"/>
            <w:noProof/>
          </w:rPr>
          <w:t>Podstawy teoretyczne</w:t>
        </w:r>
        <w:r w:rsidR="00AC7B5A">
          <w:rPr>
            <w:noProof/>
            <w:webHidden/>
          </w:rPr>
          <w:tab/>
        </w:r>
        <w:r w:rsidR="002B13D8">
          <w:rPr>
            <w:noProof/>
            <w:webHidden/>
          </w:rPr>
          <w:fldChar w:fldCharType="begin"/>
        </w:r>
        <w:r w:rsidR="00AC7B5A">
          <w:rPr>
            <w:noProof/>
            <w:webHidden/>
          </w:rPr>
          <w:instrText xml:space="preserve"> PAGEREF _Toc8601550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563C672A" w14:textId="77777777" w:rsidR="00AC7B5A" w:rsidRDefault="00126E52">
      <w:pPr>
        <w:pStyle w:val="Spistreci3"/>
        <w:tabs>
          <w:tab w:val="right" w:leader="dot" w:pos="9061"/>
        </w:tabs>
        <w:rPr>
          <w:rFonts w:asciiTheme="minorHAnsi" w:eastAsiaTheme="minorEastAsia" w:hAnsiTheme="minorHAnsi"/>
          <w:iCs w:val="0"/>
          <w:noProof/>
          <w:sz w:val="22"/>
          <w:szCs w:val="22"/>
          <w:lang w:eastAsia="pl-PL"/>
        </w:rPr>
      </w:pPr>
      <w:hyperlink w:anchor="_Toc8601551" w:history="1">
        <w:r w:rsidR="00AC7B5A" w:rsidRPr="007D29AB">
          <w:rPr>
            <w:rStyle w:val="Hipercze"/>
            <w:noProof/>
            <w:highlight w:val="yellow"/>
          </w:rPr>
          <w:t>1.2.2.</w:t>
        </w:r>
        <w:r w:rsidR="00AC7B5A">
          <w:rPr>
            <w:noProof/>
            <w:webHidden/>
          </w:rPr>
          <w:tab/>
        </w:r>
        <w:r w:rsidR="002B13D8">
          <w:rPr>
            <w:noProof/>
            <w:webHidden/>
          </w:rPr>
          <w:fldChar w:fldCharType="begin"/>
        </w:r>
        <w:r w:rsidR="00AC7B5A">
          <w:rPr>
            <w:noProof/>
            <w:webHidden/>
          </w:rPr>
          <w:instrText xml:space="preserve"> PAGEREF _Toc8601551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664EA62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2" w:history="1">
        <w:r w:rsidR="00AC7B5A" w:rsidRPr="007D29AB">
          <w:rPr>
            <w:rStyle w:val="Hipercze"/>
            <w:noProof/>
          </w:rPr>
          <w:t>1.2.3.</w:t>
        </w:r>
        <w:r w:rsidR="00AC7B5A">
          <w:rPr>
            <w:rFonts w:asciiTheme="minorHAnsi" w:eastAsiaTheme="minorEastAsia" w:hAnsiTheme="minorHAnsi"/>
            <w:iCs w:val="0"/>
            <w:noProof/>
            <w:sz w:val="22"/>
            <w:szCs w:val="22"/>
            <w:lang w:eastAsia="pl-PL"/>
          </w:rPr>
          <w:tab/>
        </w:r>
        <w:r w:rsidR="00AC7B5A" w:rsidRPr="007D29AB">
          <w:rPr>
            <w:rStyle w:val="Hipercze"/>
            <w:noProof/>
          </w:rPr>
          <w:t>Terminologia</w:t>
        </w:r>
        <w:r w:rsidR="00AC7B5A">
          <w:rPr>
            <w:noProof/>
            <w:webHidden/>
          </w:rPr>
          <w:tab/>
        </w:r>
        <w:r w:rsidR="002B13D8">
          <w:rPr>
            <w:noProof/>
            <w:webHidden/>
          </w:rPr>
          <w:fldChar w:fldCharType="begin"/>
        </w:r>
        <w:r w:rsidR="00AC7B5A">
          <w:rPr>
            <w:noProof/>
            <w:webHidden/>
          </w:rPr>
          <w:instrText xml:space="preserve"> PAGEREF _Toc8601552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7247FABB"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53" w:history="1">
        <w:r w:rsidR="00AC7B5A" w:rsidRPr="007D29AB">
          <w:rPr>
            <w:rStyle w:val="Hipercze"/>
            <w:noProof/>
          </w:rPr>
          <w:t>1.3.</w:t>
        </w:r>
        <w:r w:rsidR="00AC7B5A">
          <w:rPr>
            <w:rFonts w:asciiTheme="minorHAnsi" w:eastAsiaTheme="minorEastAsia" w:hAnsiTheme="minorHAnsi"/>
            <w:smallCaps w:val="0"/>
            <w:noProof/>
            <w:sz w:val="22"/>
            <w:szCs w:val="22"/>
            <w:lang w:eastAsia="pl-PL"/>
          </w:rPr>
          <w:tab/>
        </w:r>
        <w:r w:rsidR="00AC7B5A" w:rsidRPr="007D29AB">
          <w:rPr>
            <w:rStyle w:val="Hipercze"/>
            <w:noProof/>
          </w:rPr>
          <w:t>Cel pracy</w:t>
        </w:r>
        <w:r w:rsidR="00AC7B5A">
          <w:rPr>
            <w:noProof/>
            <w:webHidden/>
          </w:rPr>
          <w:tab/>
        </w:r>
        <w:r w:rsidR="002B13D8">
          <w:rPr>
            <w:noProof/>
            <w:webHidden/>
          </w:rPr>
          <w:fldChar w:fldCharType="begin"/>
        </w:r>
        <w:r w:rsidR="00AC7B5A">
          <w:rPr>
            <w:noProof/>
            <w:webHidden/>
          </w:rPr>
          <w:instrText xml:space="preserve"> PAGEREF _Toc8601553 \h </w:instrText>
        </w:r>
        <w:r w:rsidR="002B13D8">
          <w:rPr>
            <w:noProof/>
            <w:webHidden/>
          </w:rPr>
        </w:r>
        <w:r w:rsidR="002B13D8">
          <w:rPr>
            <w:noProof/>
            <w:webHidden/>
          </w:rPr>
          <w:fldChar w:fldCharType="separate"/>
        </w:r>
        <w:r w:rsidR="00AC7B5A">
          <w:rPr>
            <w:noProof/>
            <w:webHidden/>
          </w:rPr>
          <w:t>12</w:t>
        </w:r>
        <w:r w:rsidR="002B13D8">
          <w:rPr>
            <w:noProof/>
            <w:webHidden/>
          </w:rPr>
          <w:fldChar w:fldCharType="end"/>
        </w:r>
      </w:hyperlink>
    </w:p>
    <w:p w14:paraId="4E6AC15B"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54" w:history="1">
        <w:r w:rsidR="00AC7B5A" w:rsidRPr="007D29AB">
          <w:rPr>
            <w:rStyle w:val="Hipercze"/>
            <w:noProof/>
          </w:rPr>
          <w:t>1.4.</w:t>
        </w:r>
        <w:r w:rsidR="00AC7B5A">
          <w:rPr>
            <w:rFonts w:asciiTheme="minorHAnsi" w:eastAsiaTheme="minorEastAsia" w:hAnsiTheme="minorHAnsi"/>
            <w:smallCaps w:val="0"/>
            <w:noProof/>
            <w:sz w:val="22"/>
            <w:szCs w:val="22"/>
            <w:lang w:eastAsia="pl-PL"/>
          </w:rPr>
          <w:tab/>
        </w:r>
        <w:r w:rsidR="00AC7B5A" w:rsidRPr="007D29AB">
          <w:rPr>
            <w:rStyle w:val="Hipercze"/>
            <w:noProof/>
          </w:rPr>
          <w:t>Problemy inżynierskie</w:t>
        </w:r>
        <w:r w:rsidR="00AC7B5A">
          <w:rPr>
            <w:noProof/>
            <w:webHidden/>
          </w:rPr>
          <w:tab/>
        </w:r>
        <w:r w:rsidR="002B13D8">
          <w:rPr>
            <w:noProof/>
            <w:webHidden/>
          </w:rPr>
          <w:fldChar w:fldCharType="begin"/>
        </w:r>
        <w:r w:rsidR="00AC7B5A">
          <w:rPr>
            <w:noProof/>
            <w:webHidden/>
          </w:rPr>
          <w:instrText xml:space="preserve"> PAGEREF _Toc8601554 \h </w:instrText>
        </w:r>
        <w:r w:rsidR="002B13D8">
          <w:rPr>
            <w:noProof/>
            <w:webHidden/>
          </w:rPr>
        </w:r>
        <w:r w:rsidR="002B13D8">
          <w:rPr>
            <w:noProof/>
            <w:webHidden/>
          </w:rPr>
          <w:fldChar w:fldCharType="separate"/>
        </w:r>
        <w:r w:rsidR="00AC7B5A">
          <w:rPr>
            <w:noProof/>
            <w:webHidden/>
          </w:rPr>
          <w:t>13</w:t>
        </w:r>
        <w:r w:rsidR="002B13D8">
          <w:rPr>
            <w:noProof/>
            <w:webHidden/>
          </w:rPr>
          <w:fldChar w:fldCharType="end"/>
        </w:r>
      </w:hyperlink>
    </w:p>
    <w:p w14:paraId="7088AFC6"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55" w:history="1">
        <w:r w:rsidR="00AC7B5A" w:rsidRPr="007D29AB">
          <w:rPr>
            <w:rStyle w:val="Hipercze"/>
            <w:noProof/>
          </w:rPr>
          <w:t>1.5.</w:t>
        </w:r>
        <w:r w:rsidR="00AC7B5A">
          <w:rPr>
            <w:rFonts w:asciiTheme="minorHAnsi" w:eastAsiaTheme="minorEastAsia" w:hAnsiTheme="minorHAnsi"/>
            <w:smallCaps w:val="0"/>
            <w:noProof/>
            <w:sz w:val="22"/>
            <w:szCs w:val="22"/>
            <w:lang w:eastAsia="pl-PL"/>
          </w:rPr>
          <w:tab/>
        </w:r>
        <w:r w:rsidR="00AC7B5A" w:rsidRPr="007D29AB">
          <w:rPr>
            <w:rStyle w:val="Hipercze"/>
            <w:noProof/>
          </w:rPr>
          <w:t>Organizacja praktyki inżynierskiej</w:t>
        </w:r>
        <w:r w:rsidR="00AC7B5A">
          <w:rPr>
            <w:noProof/>
            <w:webHidden/>
          </w:rPr>
          <w:tab/>
        </w:r>
        <w:r w:rsidR="002B13D8">
          <w:rPr>
            <w:noProof/>
            <w:webHidden/>
          </w:rPr>
          <w:fldChar w:fldCharType="begin"/>
        </w:r>
        <w:r w:rsidR="00AC7B5A">
          <w:rPr>
            <w:noProof/>
            <w:webHidden/>
          </w:rPr>
          <w:instrText xml:space="preserve"> PAGEREF _Toc8601555 \h </w:instrText>
        </w:r>
        <w:r w:rsidR="002B13D8">
          <w:rPr>
            <w:noProof/>
            <w:webHidden/>
          </w:rPr>
        </w:r>
        <w:r w:rsidR="002B13D8">
          <w:rPr>
            <w:noProof/>
            <w:webHidden/>
          </w:rPr>
          <w:fldChar w:fldCharType="separate"/>
        </w:r>
        <w:r w:rsidR="00AC7B5A">
          <w:rPr>
            <w:noProof/>
            <w:webHidden/>
          </w:rPr>
          <w:t>13</w:t>
        </w:r>
        <w:r w:rsidR="002B13D8">
          <w:rPr>
            <w:noProof/>
            <w:webHidden/>
          </w:rPr>
          <w:fldChar w:fldCharType="end"/>
        </w:r>
      </w:hyperlink>
    </w:p>
    <w:p w14:paraId="46CC387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6" w:history="1">
        <w:r w:rsidR="00AC7B5A" w:rsidRPr="007D29AB">
          <w:rPr>
            <w:rStyle w:val="Hipercze"/>
            <w:noProof/>
          </w:rPr>
          <w:t>1.5.1.</w:t>
        </w:r>
        <w:r w:rsidR="00AC7B5A">
          <w:rPr>
            <w:rFonts w:asciiTheme="minorHAnsi" w:eastAsiaTheme="minorEastAsia" w:hAnsiTheme="minorHAnsi"/>
            <w:iCs w:val="0"/>
            <w:noProof/>
            <w:sz w:val="22"/>
            <w:szCs w:val="22"/>
            <w:lang w:eastAsia="pl-PL"/>
          </w:rPr>
          <w:tab/>
        </w:r>
        <w:r w:rsidR="00AC7B5A" w:rsidRPr="007D29AB">
          <w:rPr>
            <w:rStyle w:val="Hipercze"/>
            <w:noProof/>
          </w:rPr>
          <w:t>Cykl życia systemu informatycznego</w:t>
        </w:r>
        <w:r w:rsidR="00AC7B5A">
          <w:rPr>
            <w:noProof/>
            <w:webHidden/>
          </w:rPr>
          <w:tab/>
        </w:r>
        <w:r w:rsidR="002B13D8">
          <w:rPr>
            <w:noProof/>
            <w:webHidden/>
          </w:rPr>
          <w:fldChar w:fldCharType="begin"/>
        </w:r>
        <w:r w:rsidR="00AC7B5A">
          <w:rPr>
            <w:noProof/>
            <w:webHidden/>
          </w:rPr>
          <w:instrText xml:space="preserve"> PAGEREF _Toc8601556 \h </w:instrText>
        </w:r>
        <w:r w:rsidR="002B13D8">
          <w:rPr>
            <w:noProof/>
            <w:webHidden/>
          </w:rPr>
        </w:r>
        <w:r w:rsidR="002B13D8">
          <w:rPr>
            <w:noProof/>
            <w:webHidden/>
          </w:rPr>
          <w:fldChar w:fldCharType="separate"/>
        </w:r>
        <w:r w:rsidR="00AC7B5A">
          <w:rPr>
            <w:noProof/>
            <w:webHidden/>
          </w:rPr>
          <w:t>13</w:t>
        </w:r>
        <w:r w:rsidR="002B13D8">
          <w:rPr>
            <w:noProof/>
            <w:webHidden/>
          </w:rPr>
          <w:fldChar w:fldCharType="end"/>
        </w:r>
      </w:hyperlink>
    </w:p>
    <w:p w14:paraId="239EF8AF"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7" w:history="1">
        <w:r w:rsidR="00AC7B5A" w:rsidRPr="007D29AB">
          <w:rPr>
            <w:rStyle w:val="Hipercze"/>
            <w:noProof/>
          </w:rPr>
          <w:t>1.5.2.</w:t>
        </w:r>
        <w:r w:rsidR="00AC7B5A">
          <w:rPr>
            <w:rFonts w:asciiTheme="minorHAnsi" w:eastAsiaTheme="minorEastAsia" w:hAnsiTheme="minorHAnsi"/>
            <w:iCs w:val="0"/>
            <w:noProof/>
            <w:sz w:val="22"/>
            <w:szCs w:val="22"/>
            <w:lang w:eastAsia="pl-PL"/>
          </w:rPr>
          <w:tab/>
        </w:r>
        <w:r w:rsidR="00AC7B5A" w:rsidRPr="007D29AB">
          <w:rPr>
            <w:rStyle w:val="Hipercze"/>
            <w:noProof/>
          </w:rPr>
          <w:t>Metodyka zarządzania procesem wytwórczym</w:t>
        </w:r>
        <w:r w:rsidR="00AC7B5A">
          <w:rPr>
            <w:noProof/>
            <w:webHidden/>
          </w:rPr>
          <w:tab/>
        </w:r>
        <w:r w:rsidR="002B13D8">
          <w:rPr>
            <w:noProof/>
            <w:webHidden/>
          </w:rPr>
          <w:fldChar w:fldCharType="begin"/>
        </w:r>
        <w:r w:rsidR="00AC7B5A">
          <w:rPr>
            <w:noProof/>
            <w:webHidden/>
          </w:rPr>
          <w:instrText xml:space="preserve"> PAGEREF _Toc8601557 \h </w:instrText>
        </w:r>
        <w:r w:rsidR="002B13D8">
          <w:rPr>
            <w:noProof/>
            <w:webHidden/>
          </w:rPr>
        </w:r>
        <w:r w:rsidR="002B13D8">
          <w:rPr>
            <w:noProof/>
            <w:webHidden/>
          </w:rPr>
          <w:fldChar w:fldCharType="separate"/>
        </w:r>
        <w:r w:rsidR="00AC7B5A">
          <w:rPr>
            <w:noProof/>
            <w:webHidden/>
          </w:rPr>
          <w:t>13</w:t>
        </w:r>
        <w:r w:rsidR="002B13D8">
          <w:rPr>
            <w:noProof/>
            <w:webHidden/>
          </w:rPr>
          <w:fldChar w:fldCharType="end"/>
        </w:r>
      </w:hyperlink>
    </w:p>
    <w:p w14:paraId="24B7280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8" w:history="1">
        <w:r w:rsidR="00AC7B5A" w:rsidRPr="007D29AB">
          <w:rPr>
            <w:rStyle w:val="Hipercze"/>
            <w:noProof/>
          </w:rPr>
          <w:t>1.5.3.</w:t>
        </w:r>
        <w:r w:rsidR="00AC7B5A">
          <w:rPr>
            <w:rFonts w:asciiTheme="minorHAnsi" w:eastAsiaTheme="minorEastAsia" w:hAnsiTheme="minorHAnsi"/>
            <w:iCs w:val="0"/>
            <w:noProof/>
            <w:sz w:val="22"/>
            <w:szCs w:val="22"/>
            <w:lang w:eastAsia="pl-PL"/>
          </w:rPr>
          <w:tab/>
        </w:r>
        <w:r w:rsidR="00AC7B5A" w:rsidRPr="007D29AB">
          <w:rPr>
            <w:rStyle w:val="Hipercze"/>
            <w:noProof/>
          </w:rPr>
          <w:t>Metodyka wytwarzania systemu informatycznego</w:t>
        </w:r>
        <w:r w:rsidR="00AC7B5A">
          <w:rPr>
            <w:noProof/>
            <w:webHidden/>
          </w:rPr>
          <w:tab/>
        </w:r>
        <w:r w:rsidR="002B13D8">
          <w:rPr>
            <w:noProof/>
            <w:webHidden/>
          </w:rPr>
          <w:fldChar w:fldCharType="begin"/>
        </w:r>
        <w:r w:rsidR="00AC7B5A">
          <w:rPr>
            <w:noProof/>
            <w:webHidden/>
          </w:rPr>
          <w:instrText xml:space="preserve"> PAGEREF _Toc8601558 \h </w:instrText>
        </w:r>
        <w:r w:rsidR="002B13D8">
          <w:rPr>
            <w:noProof/>
            <w:webHidden/>
          </w:rPr>
        </w:r>
        <w:r w:rsidR="002B13D8">
          <w:rPr>
            <w:noProof/>
            <w:webHidden/>
          </w:rPr>
          <w:fldChar w:fldCharType="separate"/>
        </w:r>
        <w:r w:rsidR="00AC7B5A">
          <w:rPr>
            <w:noProof/>
            <w:webHidden/>
          </w:rPr>
          <w:t>14</w:t>
        </w:r>
        <w:r w:rsidR="002B13D8">
          <w:rPr>
            <w:noProof/>
            <w:webHidden/>
          </w:rPr>
          <w:fldChar w:fldCharType="end"/>
        </w:r>
      </w:hyperlink>
    </w:p>
    <w:p w14:paraId="2187F90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59" w:history="1">
        <w:r w:rsidR="00AC7B5A" w:rsidRPr="007D29AB">
          <w:rPr>
            <w:rStyle w:val="Hipercze"/>
            <w:noProof/>
          </w:rPr>
          <w:t>1.5.4.</w:t>
        </w:r>
        <w:r w:rsidR="00AC7B5A">
          <w:rPr>
            <w:rFonts w:asciiTheme="minorHAnsi" w:eastAsiaTheme="minorEastAsia" w:hAnsiTheme="minorHAnsi"/>
            <w:iCs w:val="0"/>
            <w:noProof/>
            <w:sz w:val="22"/>
            <w:szCs w:val="22"/>
            <w:lang w:eastAsia="pl-PL"/>
          </w:rPr>
          <w:tab/>
        </w:r>
        <w:r w:rsidR="00AC7B5A" w:rsidRPr="007D29AB">
          <w:rPr>
            <w:rStyle w:val="Hipercze"/>
            <w:noProof/>
          </w:rPr>
          <w:t>Metody, narzędzia i techniki inżynierii systemów</w:t>
        </w:r>
        <w:r w:rsidR="00AC7B5A">
          <w:rPr>
            <w:noProof/>
            <w:webHidden/>
          </w:rPr>
          <w:tab/>
        </w:r>
        <w:r w:rsidR="002B13D8">
          <w:rPr>
            <w:noProof/>
            <w:webHidden/>
          </w:rPr>
          <w:fldChar w:fldCharType="begin"/>
        </w:r>
        <w:r w:rsidR="00AC7B5A">
          <w:rPr>
            <w:noProof/>
            <w:webHidden/>
          </w:rPr>
          <w:instrText xml:space="preserve"> PAGEREF _Toc8601559 \h </w:instrText>
        </w:r>
        <w:r w:rsidR="002B13D8">
          <w:rPr>
            <w:noProof/>
            <w:webHidden/>
          </w:rPr>
        </w:r>
        <w:r w:rsidR="002B13D8">
          <w:rPr>
            <w:noProof/>
            <w:webHidden/>
          </w:rPr>
          <w:fldChar w:fldCharType="separate"/>
        </w:r>
        <w:r w:rsidR="00AC7B5A">
          <w:rPr>
            <w:noProof/>
            <w:webHidden/>
          </w:rPr>
          <w:t>14</w:t>
        </w:r>
        <w:r w:rsidR="002B13D8">
          <w:rPr>
            <w:noProof/>
            <w:webHidden/>
          </w:rPr>
          <w:fldChar w:fldCharType="end"/>
        </w:r>
      </w:hyperlink>
    </w:p>
    <w:p w14:paraId="7868480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60" w:history="1">
        <w:r w:rsidR="00AC7B5A" w:rsidRPr="007D29AB">
          <w:rPr>
            <w:rStyle w:val="Hipercze"/>
            <w:noProof/>
          </w:rPr>
          <w:t>1.5.5.</w:t>
        </w:r>
        <w:r w:rsidR="00AC7B5A">
          <w:rPr>
            <w:rFonts w:asciiTheme="minorHAnsi" w:eastAsiaTheme="minorEastAsia" w:hAnsiTheme="minorHAnsi"/>
            <w:iCs w:val="0"/>
            <w:noProof/>
            <w:sz w:val="22"/>
            <w:szCs w:val="22"/>
            <w:lang w:eastAsia="pl-PL"/>
          </w:rPr>
          <w:tab/>
        </w:r>
        <w:r w:rsidR="00AC7B5A" w:rsidRPr="007D29AB">
          <w:rPr>
            <w:rStyle w:val="Hipercze"/>
            <w:noProof/>
          </w:rPr>
          <w:t>Metamodel zawartości repozytorium projektowego</w:t>
        </w:r>
        <w:r w:rsidR="00AC7B5A">
          <w:rPr>
            <w:noProof/>
            <w:webHidden/>
          </w:rPr>
          <w:tab/>
        </w:r>
        <w:r w:rsidR="002B13D8">
          <w:rPr>
            <w:noProof/>
            <w:webHidden/>
          </w:rPr>
          <w:fldChar w:fldCharType="begin"/>
        </w:r>
        <w:r w:rsidR="00AC7B5A">
          <w:rPr>
            <w:noProof/>
            <w:webHidden/>
          </w:rPr>
          <w:instrText xml:space="preserve"> PAGEREF _Toc8601560 \h </w:instrText>
        </w:r>
        <w:r w:rsidR="002B13D8">
          <w:rPr>
            <w:noProof/>
            <w:webHidden/>
          </w:rPr>
        </w:r>
        <w:r w:rsidR="002B13D8">
          <w:rPr>
            <w:noProof/>
            <w:webHidden/>
          </w:rPr>
          <w:fldChar w:fldCharType="separate"/>
        </w:r>
        <w:r w:rsidR="00AC7B5A">
          <w:rPr>
            <w:noProof/>
            <w:webHidden/>
          </w:rPr>
          <w:t>14</w:t>
        </w:r>
        <w:r w:rsidR="002B13D8">
          <w:rPr>
            <w:noProof/>
            <w:webHidden/>
          </w:rPr>
          <w:fldChar w:fldCharType="end"/>
        </w:r>
      </w:hyperlink>
    </w:p>
    <w:p w14:paraId="539FCB8C"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61" w:history="1">
        <w:r w:rsidR="00AC7B5A" w:rsidRPr="007D29AB">
          <w:rPr>
            <w:rStyle w:val="Hipercze"/>
            <w:noProof/>
          </w:rPr>
          <w:t>1.6.</w:t>
        </w:r>
        <w:r w:rsidR="00AC7B5A">
          <w:rPr>
            <w:rFonts w:asciiTheme="minorHAnsi" w:eastAsiaTheme="minorEastAsia" w:hAnsiTheme="minorHAnsi"/>
            <w:smallCaps w:val="0"/>
            <w:noProof/>
            <w:sz w:val="22"/>
            <w:szCs w:val="22"/>
            <w:lang w:eastAsia="pl-PL"/>
          </w:rPr>
          <w:tab/>
        </w:r>
        <w:r w:rsidR="00AC7B5A" w:rsidRPr="007D29AB">
          <w:rPr>
            <w:rStyle w:val="Hipercze"/>
            <w:noProof/>
          </w:rPr>
          <w:t>Ocena piśmiennictwa</w:t>
        </w:r>
        <w:r w:rsidR="00AC7B5A">
          <w:rPr>
            <w:noProof/>
            <w:webHidden/>
          </w:rPr>
          <w:tab/>
        </w:r>
        <w:r w:rsidR="002B13D8">
          <w:rPr>
            <w:noProof/>
            <w:webHidden/>
          </w:rPr>
          <w:fldChar w:fldCharType="begin"/>
        </w:r>
        <w:r w:rsidR="00AC7B5A">
          <w:rPr>
            <w:noProof/>
            <w:webHidden/>
          </w:rPr>
          <w:instrText xml:space="preserve"> PAGEREF _Toc8601561 \h </w:instrText>
        </w:r>
        <w:r w:rsidR="002B13D8">
          <w:rPr>
            <w:noProof/>
            <w:webHidden/>
          </w:rPr>
        </w:r>
        <w:r w:rsidR="002B13D8">
          <w:rPr>
            <w:noProof/>
            <w:webHidden/>
          </w:rPr>
          <w:fldChar w:fldCharType="separate"/>
        </w:r>
        <w:r w:rsidR="00AC7B5A">
          <w:rPr>
            <w:noProof/>
            <w:webHidden/>
          </w:rPr>
          <w:t>14</w:t>
        </w:r>
        <w:r w:rsidR="002B13D8">
          <w:rPr>
            <w:noProof/>
            <w:webHidden/>
          </w:rPr>
          <w:fldChar w:fldCharType="end"/>
        </w:r>
      </w:hyperlink>
    </w:p>
    <w:p w14:paraId="34508AB5"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62" w:history="1">
        <w:r w:rsidR="00AC7B5A" w:rsidRPr="007D29AB">
          <w:rPr>
            <w:rStyle w:val="Hipercze"/>
            <w:noProof/>
          </w:rPr>
          <w:t>1.7.</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562 \h </w:instrText>
        </w:r>
        <w:r w:rsidR="002B13D8">
          <w:rPr>
            <w:noProof/>
            <w:webHidden/>
          </w:rPr>
        </w:r>
        <w:r w:rsidR="002B13D8">
          <w:rPr>
            <w:noProof/>
            <w:webHidden/>
          </w:rPr>
          <w:fldChar w:fldCharType="separate"/>
        </w:r>
        <w:r w:rsidR="00AC7B5A">
          <w:rPr>
            <w:noProof/>
            <w:webHidden/>
          </w:rPr>
          <w:t>14</w:t>
        </w:r>
        <w:r w:rsidR="002B13D8">
          <w:rPr>
            <w:noProof/>
            <w:webHidden/>
          </w:rPr>
          <w:fldChar w:fldCharType="end"/>
        </w:r>
      </w:hyperlink>
    </w:p>
    <w:p w14:paraId="10E61B39" w14:textId="77777777" w:rsidR="00AC7B5A" w:rsidRDefault="00126E52">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8601563" w:history="1">
        <w:r w:rsidR="00AC7B5A" w:rsidRPr="007D29AB">
          <w:rPr>
            <w:rStyle w:val="Hipercze"/>
            <w:noProof/>
          </w:rPr>
          <w:t>II.</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aNALIZA BIZNESOWA</w:t>
        </w:r>
        <w:r w:rsidR="00AC7B5A">
          <w:rPr>
            <w:noProof/>
            <w:webHidden/>
          </w:rPr>
          <w:tab/>
        </w:r>
        <w:r w:rsidR="002B13D8">
          <w:rPr>
            <w:noProof/>
            <w:webHidden/>
          </w:rPr>
          <w:fldChar w:fldCharType="begin"/>
        </w:r>
        <w:r w:rsidR="00AC7B5A">
          <w:rPr>
            <w:noProof/>
            <w:webHidden/>
          </w:rPr>
          <w:instrText xml:space="preserve"> PAGEREF _Toc8601563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66AF0889"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64" w:history="1">
        <w:r w:rsidR="00AC7B5A" w:rsidRPr="007D29AB">
          <w:rPr>
            <w:rStyle w:val="Hipercze"/>
            <w:noProof/>
          </w:rPr>
          <w:t>2.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564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63E75DC3"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65" w:history="1">
        <w:r w:rsidR="00AC7B5A" w:rsidRPr="007D29AB">
          <w:rPr>
            <w:rStyle w:val="Hipercze"/>
            <w:noProof/>
          </w:rPr>
          <w:t>2.2.</w:t>
        </w:r>
        <w:r w:rsidR="00AC7B5A">
          <w:rPr>
            <w:rFonts w:asciiTheme="minorHAnsi" w:eastAsiaTheme="minorEastAsia" w:hAnsiTheme="minorHAnsi"/>
            <w:smallCaps w:val="0"/>
            <w:noProof/>
            <w:sz w:val="22"/>
            <w:szCs w:val="22"/>
            <w:lang w:eastAsia="pl-PL"/>
          </w:rPr>
          <w:tab/>
        </w:r>
        <w:r w:rsidR="00AC7B5A" w:rsidRPr="007D29AB">
          <w:rPr>
            <w:rStyle w:val="Hipercze"/>
            <w:noProof/>
          </w:rPr>
          <w:t>Analiza organizacji</w:t>
        </w:r>
        <w:r w:rsidR="00AC7B5A">
          <w:rPr>
            <w:noProof/>
            <w:webHidden/>
          </w:rPr>
          <w:tab/>
        </w:r>
        <w:r w:rsidR="002B13D8">
          <w:rPr>
            <w:noProof/>
            <w:webHidden/>
          </w:rPr>
          <w:fldChar w:fldCharType="begin"/>
        </w:r>
        <w:r w:rsidR="00AC7B5A">
          <w:rPr>
            <w:noProof/>
            <w:webHidden/>
          </w:rPr>
          <w:instrText xml:space="preserve"> PAGEREF _Toc8601565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3E04F48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66" w:history="1">
        <w:r w:rsidR="00AC7B5A" w:rsidRPr="007D29AB">
          <w:rPr>
            <w:rStyle w:val="Hipercze"/>
            <w:noProof/>
          </w:rPr>
          <w:t>2.2.1.</w:t>
        </w:r>
        <w:r w:rsidR="00AC7B5A">
          <w:rPr>
            <w:rFonts w:asciiTheme="minorHAnsi" w:eastAsiaTheme="minorEastAsia" w:hAnsiTheme="minorHAnsi"/>
            <w:iCs w:val="0"/>
            <w:noProof/>
            <w:sz w:val="22"/>
            <w:szCs w:val="22"/>
            <w:lang w:eastAsia="pl-PL"/>
          </w:rPr>
          <w:tab/>
        </w:r>
        <w:r w:rsidR="00AC7B5A" w:rsidRPr="007D29AB">
          <w:rPr>
            <w:rStyle w:val="Hipercze"/>
            <w:noProof/>
          </w:rPr>
          <w:t>Charakterystyka organizacji/przedsięwzięcia</w:t>
        </w:r>
        <w:r w:rsidR="00AC7B5A">
          <w:rPr>
            <w:noProof/>
            <w:webHidden/>
          </w:rPr>
          <w:tab/>
        </w:r>
        <w:r w:rsidR="002B13D8">
          <w:rPr>
            <w:noProof/>
            <w:webHidden/>
          </w:rPr>
          <w:fldChar w:fldCharType="begin"/>
        </w:r>
        <w:r w:rsidR="00AC7B5A">
          <w:rPr>
            <w:noProof/>
            <w:webHidden/>
          </w:rPr>
          <w:instrText xml:space="preserve"> PAGEREF _Toc8601566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5F26C8F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67" w:history="1">
        <w:r w:rsidR="00AC7B5A" w:rsidRPr="007D29AB">
          <w:rPr>
            <w:rStyle w:val="Hipercze"/>
            <w:noProof/>
          </w:rPr>
          <w:t>2.2.2.</w:t>
        </w:r>
        <w:r w:rsidR="00AC7B5A">
          <w:rPr>
            <w:rFonts w:asciiTheme="minorHAnsi" w:eastAsiaTheme="minorEastAsia" w:hAnsiTheme="minorHAnsi"/>
            <w:iCs w:val="0"/>
            <w:noProof/>
            <w:sz w:val="22"/>
            <w:szCs w:val="22"/>
            <w:lang w:eastAsia="pl-PL"/>
          </w:rPr>
          <w:tab/>
        </w:r>
        <w:r w:rsidR="00AC7B5A" w:rsidRPr="007D29AB">
          <w:rPr>
            <w:rStyle w:val="Hipercze"/>
            <w:noProof/>
          </w:rPr>
          <w:t>Dziedzina działalności organizacji</w:t>
        </w:r>
        <w:r w:rsidR="00AC7B5A">
          <w:rPr>
            <w:noProof/>
            <w:webHidden/>
          </w:rPr>
          <w:tab/>
        </w:r>
        <w:r w:rsidR="002B13D8">
          <w:rPr>
            <w:noProof/>
            <w:webHidden/>
          </w:rPr>
          <w:fldChar w:fldCharType="begin"/>
        </w:r>
        <w:r w:rsidR="00AC7B5A">
          <w:rPr>
            <w:noProof/>
            <w:webHidden/>
          </w:rPr>
          <w:instrText xml:space="preserve"> PAGEREF _Toc8601567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6DF7D23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68" w:history="1">
        <w:r w:rsidR="00AC7B5A" w:rsidRPr="007D29AB">
          <w:rPr>
            <w:rStyle w:val="Hipercze"/>
            <w:noProof/>
          </w:rPr>
          <w:t>2.2.3.</w:t>
        </w:r>
        <w:r w:rsidR="00AC7B5A">
          <w:rPr>
            <w:rFonts w:asciiTheme="minorHAnsi" w:eastAsiaTheme="minorEastAsia" w:hAnsiTheme="minorHAnsi"/>
            <w:iCs w:val="0"/>
            <w:noProof/>
            <w:sz w:val="22"/>
            <w:szCs w:val="22"/>
            <w:lang w:eastAsia="pl-PL"/>
          </w:rPr>
          <w:tab/>
        </w:r>
        <w:r w:rsidR="00AC7B5A" w:rsidRPr="007D29AB">
          <w:rPr>
            <w:rStyle w:val="Hipercze"/>
            <w:noProof/>
          </w:rPr>
          <w:t>Struktura zarządzania</w:t>
        </w:r>
        <w:r w:rsidR="00AC7B5A">
          <w:rPr>
            <w:noProof/>
            <w:webHidden/>
          </w:rPr>
          <w:tab/>
        </w:r>
        <w:r w:rsidR="002B13D8">
          <w:rPr>
            <w:noProof/>
            <w:webHidden/>
          </w:rPr>
          <w:fldChar w:fldCharType="begin"/>
        </w:r>
        <w:r w:rsidR="00AC7B5A">
          <w:rPr>
            <w:noProof/>
            <w:webHidden/>
          </w:rPr>
          <w:instrText xml:space="preserve"> PAGEREF _Toc8601568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57477951"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69" w:history="1">
        <w:r w:rsidR="00AC7B5A" w:rsidRPr="007D29AB">
          <w:rPr>
            <w:rStyle w:val="Hipercze"/>
            <w:noProof/>
          </w:rPr>
          <w:t>2.2.4.</w:t>
        </w:r>
        <w:r w:rsidR="00AC7B5A">
          <w:rPr>
            <w:rFonts w:asciiTheme="minorHAnsi" w:eastAsiaTheme="minorEastAsia" w:hAnsiTheme="minorHAnsi"/>
            <w:iCs w:val="0"/>
            <w:noProof/>
            <w:sz w:val="22"/>
            <w:szCs w:val="22"/>
            <w:lang w:eastAsia="pl-PL"/>
          </w:rPr>
          <w:tab/>
        </w:r>
        <w:r w:rsidR="00AC7B5A" w:rsidRPr="007D29AB">
          <w:rPr>
            <w:rStyle w:val="Hipercze"/>
            <w:noProof/>
          </w:rPr>
          <w:t>Struktura organizacyjna</w:t>
        </w:r>
        <w:r w:rsidR="00AC7B5A">
          <w:rPr>
            <w:noProof/>
            <w:webHidden/>
          </w:rPr>
          <w:tab/>
        </w:r>
        <w:r w:rsidR="002B13D8">
          <w:rPr>
            <w:noProof/>
            <w:webHidden/>
          </w:rPr>
          <w:fldChar w:fldCharType="begin"/>
        </w:r>
        <w:r w:rsidR="00AC7B5A">
          <w:rPr>
            <w:noProof/>
            <w:webHidden/>
          </w:rPr>
          <w:instrText xml:space="preserve"> PAGEREF _Toc8601569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6C05F84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0" w:history="1">
        <w:r w:rsidR="00AC7B5A" w:rsidRPr="007D29AB">
          <w:rPr>
            <w:rStyle w:val="Hipercze"/>
            <w:noProof/>
          </w:rPr>
          <w:t>2.2.5.</w:t>
        </w:r>
        <w:r w:rsidR="00AC7B5A">
          <w:rPr>
            <w:rFonts w:asciiTheme="minorHAnsi" w:eastAsiaTheme="minorEastAsia" w:hAnsiTheme="minorHAnsi"/>
            <w:iCs w:val="0"/>
            <w:noProof/>
            <w:sz w:val="22"/>
            <w:szCs w:val="22"/>
            <w:lang w:eastAsia="pl-PL"/>
          </w:rPr>
          <w:tab/>
        </w:r>
        <w:r w:rsidR="00AC7B5A" w:rsidRPr="007D29AB">
          <w:rPr>
            <w:rStyle w:val="Hipercze"/>
            <w:noProof/>
          </w:rPr>
          <w:t>Struktura funkcjonalna</w:t>
        </w:r>
        <w:r w:rsidR="00AC7B5A">
          <w:rPr>
            <w:noProof/>
            <w:webHidden/>
          </w:rPr>
          <w:tab/>
        </w:r>
        <w:r w:rsidR="002B13D8">
          <w:rPr>
            <w:noProof/>
            <w:webHidden/>
          </w:rPr>
          <w:fldChar w:fldCharType="begin"/>
        </w:r>
        <w:r w:rsidR="00AC7B5A">
          <w:rPr>
            <w:noProof/>
            <w:webHidden/>
          </w:rPr>
          <w:instrText xml:space="preserve"> PAGEREF _Toc8601570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3C11E20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1" w:history="1">
        <w:r w:rsidR="00AC7B5A" w:rsidRPr="007D29AB">
          <w:rPr>
            <w:rStyle w:val="Hipercze"/>
            <w:noProof/>
          </w:rPr>
          <w:t>2.2.6.</w:t>
        </w:r>
        <w:r w:rsidR="00AC7B5A">
          <w:rPr>
            <w:rFonts w:asciiTheme="minorHAnsi" w:eastAsiaTheme="minorEastAsia" w:hAnsiTheme="minorHAnsi"/>
            <w:iCs w:val="0"/>
            <w:noProof/>
            <w:sz w:val="22"/>
            <w:szCs w:val="22"/>
            <w:lang w:eastAsia="pl-PL"/>
          </w:rPr>
          <w:tab/>
        </w:r>
        <w:r w:rsidR="00AC7B5A" w:rsidRPr="007D29AB">
          <w:rPr>
            <w:rStyle w:val="Hipercze"/>
            <w:noProof/>
          </w:rPr>
          <w:t>Struktura informacyjna</w:t>
        </w:r>
        <w:r w:rsidR="00AC7B5A">
          <w:rPr>
            <w:noProof/>
            <w:webHidden/>
          </w:rPr>
          <w:tab/>
        </w:r>
        <w:r w:rsidR="002B13D8">
          <w:rPr>
            <w:noProof/>
            <w:webHidden/>
          </w:rPr>
          <w:fldChar w:fldCharType="begin"/>
        </w:r>
        <w:r w:rsidR="00AC7B5A">
          <w:rPr>
            <w:noProof/>
            <w:webHidden/>
          </w:rPr>
          <w:instrText xml:space="preserve"> PAGEREF _Toc8601571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15190FA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2" w:history="1">
        <w:r w:rsidR="00AC7B5A" w:rsidRPr="007D29AB">
          <w:rPr>
            <w:rStyle w:val="Hipercze"/>
            <w:noProof/>
          </w:rPr>
          <w:t>2.2.7.</w:t>
        </w:r>
        <w:r w:rsidR="00AC7B5A">
          <w:rPr>
            <w:rFonts w:asciiTheme="minorHAnsi" w:eastAsiaTheme="minorEastAsia" w:hAnsiTheme="minorHAnsi"/>
            <w:iCs w:val="0"/>
            <w:noProof/>
            <w:sz w:val="22"/>
            <w:szCs w:val="22"/>
            <w:lang w:eastAsia="pl-PL"/>
          </w:rPr>
          <w:tab/>
        </w:r>
        <w:r w:rsidR="00AC7B5A" w:rsidRPr="007D29AB">
          <w:rPr>
            <w:rStyle w:val="Hipercze"/>
            <w:noProof/>
          </w:rPr>
          <w:t>Struktura przestrzenna</w:t>
        </w:r>
        <w:r w:rsidR="00AC7B5A">
          <w:rPr>
            <w:noProof/>
            <w:webHidden/>
          </w:rPr>
          <w:tab/>
        </w:r>
        <w:r w:rsidR="002B13D8">
          <w:rPr>
            <w:noProof/>
            <w:webHidden/>
          </w:rPr>
          <w:fldChar w:fldCharType="begin"/>
        </w:r>
        <w:r w:rsidR="00AC7B5A">
          <w:rPr>
            <w:noProof/>
            <w:webHidden/>
          </w:rPr>
          <w:instrText xml:space="preserve"> PAGEREF _Toc8601572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7D7AE6E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3" w:history="1">
        <w:r w:rsidR="00AC7B5A" w:rsidRPr="007D29AB">
          <w:rPr>
            <w:rStyle w:val="Hipercze"/>
            <w:noProof/>
          </w:rPr>
          <w:t>2.2.8.</w:t>
        </w:r>
        <w:r w:rsidR="00AC7B5A">
          <w:rPr>
            <w:rFonts w:asciiTheme="minorHAnsi" w:eastAsiaTheme="minorEastAsia" w:hAnsiTheme="minorHAnsi"/>
            <w:iCs w:val="0"/>
            <w:noProof/>
            <w:sz w:val="22"/>
            <w:szCs w:val="22"/>
            <w:lang w:eastAsia="pl-PL"/>
          </w:rPr>
          <w:tab/>
        </w:r>
        <w:r w:rsidR="00AC7B5A" w:rsidRPr="007D29AB">
          <w:rPr>
            <w:rStyle w:val="Hipercze"/>
            <w:noProof/>
          </w:rPr>
          <w:t>Struktura techniczna</w:t>
        </w:r>
        <w:r w:rsidR="00AC7B5A">
          <w:rPr>
            <w:noProof/>
            <w:webHidden/>
          </w:rPr>
          <w:tab/>
        </w:r>
        <w:r w:rsidR="002B13D8">
          <w:rPr>
            <w:noProof/>
            <w:webHidden/>
          </w:rPr>
          <w:fldChar w:fldCharType="begin"/>
        </w:r>
        <w:r w:rsidR="00AC7B5A">
          <w:rPr>
            <w:noProof/>
            <w:webHidden/>
          </w:rPr>
          <w:instrText xml:space="preserve"> PAGEREF _Toc8601573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6EF8958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4" w:history="1">
        <w:r w:rsidR="00AC7B5A" w:rsidRPr="007D29AB">
          <w:rPr>
            <w:rStyle w:val="Hipercze"/>
            <w:noProof/>
          </w:rPr>
          <w:t>2.2.9.</w:t>
        </w:r>
        <w:r w:rsidR="00AC7B5A">
          <w:rPr>
            <w:rFonts w:asciiTheme="minorHAnsi" w:eastAsiaTheme="minorEastAsia" w:hAnsiTheme="minorHAnsi"/>
            <w:iCs w:val="0"/>
            <w:noProof/>
            <w:sz w:val="22"/>
            <w:szCs w:val="22"/>
            <w:lang w:eastAsia="pl-PL"/>
          </w:rPr>
          <w:tab/>
        </w:r>
        <w:r w:rsidR="00AC7B5A" w:rsidRPr="007D29AB">
          <w:rPr>
            <w:rStyle w:val="Hipercze"/>
            <w:noProof/>
          </w:rPr>
          <w:t>Otoczenie organizacji</w:t>
        </w:r>
        <w:r w:rsidR="00AC7B5A">
          <w:rPr>
            <w:noProof/>
            <w:webHidden/>
          </w:rPr>
          <w:tab/>
        </w:r>
        <w:r w:rsidR="002B13D8">
          <w:rPr>
            <w:noProof/>
            <w:webHidden/>
          </w:rPr>
          <w:fldChar w:fldCharType="begin"/>
        </w:r>
        <w:r w:rsidR="00AC7B5A">
          <w:rPr>
            <w:noProof/>
            <w:webHidden/>
          </w:rPr>
          <w:instrText xml:space="preserve"> PAGEREF _Toc8601574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518CB6F4"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75" w:history="1">
        <w:r w:rsidR="00AC7B5A" w:rsidRPr="007D29AB">
          <w:rPr>
            <w:rStyle w:val="Hipercze"/>
            <w:noProof/>
          </w:rPr>
          <w:t>2.3.</w:t>
        </w:r>
        <w:r w:rsidR="00AC7B5A">
          <w:rPr>
            <w:rFonts w:asciiTheme="minorHAnsi" w:eastAsiaTheme="minorEastAsia" w:hAnsiTheme="minorHAnsi"/>
            <w:smallCaps w:val="0"/>
            <w:noProof/>
            <w:sz w:val="22"/>
            <w:szCs w:val="22"/>
            <w:lang w:eastAsia="pl-PL"/>
          </w:rPr>
          <w:tab/>
        </w:r>
        <w:r w:rsidR="00AC7B5A" w:rsidRPr="007D29AB">
          <w:rPr>
            <w:rStyle w:val="Hipercze"/>
            <w:noProof/>
          </w:rPr>
          <w:t>Analiza interesariuszy</w:t>
        </w:r>
        <w:r w:rsidR="00AC7B5A">
          <w:rPr>
            <w:noProof/>
            <w:webHidden/>
          </w:rPr>
          <w:tab/>
        </w:r>
        <w:r w:rsidR="002B13D8">
          <w:rPr>
            <w:noProof/>
            <w:webHidden/>
          </w:rPr>
          <w:fldChar w:fldCharType="begin"/>
        </w:r>
        <w:r w:rsidR="00AC7B5A">
          <w:rPr>
            <w:noProof/>
            <w:webHidden/>
          </w:rPr>
          <w:instrText xml:space="preserve"> PAGEREF _Toc8601575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1E538BE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6" w:history="1">
        <w:r w:rsidR="00AC7B5A" w:rsidRPr="007D29AB">
          <w:rPr>
            <w:rStyle w:val="Hipercze"/>
            <w:noProof/>
          </w:rPr>
          <w:t>2.3.1.</w:t>
        </w:r>
        <w:r w:rsidR="00AC7B5A">
          <w:rPr>
            <w:rFonts w:asciiTheme="minorHAnsi" w:eastAsiaTheme="minorEastAsia" w:hAnsiTheme="minorHAnsi"/>
            <w:iCs w:val="0"/>
            <w:noProof/>
            <w:sz w:val="22"/>
            <w:szCs w:val="22"/>
            <w:lang w:eastAsia="pl-PL"/>
          </w:rPr>
          <w:tab/>
        </w:r>
        <w:r w:rsidR="00AC7B5A" w:rsidRPr="007D29AB">
          <w:rPr>
            <w:rStyle w:val="Hipercze"/>
            <w:noProof/>
          </w:rPr>
          <w:t>Strategia zarządzania interesariuszami</w:t>
        </w:r>
        <w:r w:rsidR="00AC7B5A">
          <w:rPr>
            <w:noProof/>
            <w:webHidden/>
          </w:rPr>
          <w:tab/>
        </w:r>
        <w:r w:rsidR="002B13D8">
          <w:rPr>
            <w:noProof/>
            <w:webHidden/>
          </w:rPr>
          <w:fldChar w:fldCharType="begin"/>
        </w:r>
        <w:r w:rsidR="00AC7B5A">
          <w:rPr>
            <w:noProof/>
            <w:webHidden/>
          </w:rPr>
          <w:instrText xml:space="preserve"> PAGEREF _Toc8601576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062BE26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7" w:history="1">
        <w:r w:rsidR="00AC7B5A" w:rsidRPr="007D29AB">
          <w:rPr>
            <w:rStyle w:val="Hipercze"/>
            <w:noProof/>
          </w:rPr>
          <w:t>2.3.2.</w:t>
        </w:r>
        <w:r w:rsidR="00AC7B5A">
          <w:rPr>
            <w:rFonts w:asciiTheme="minorHAnsi" w:eastAsiaTheme="minorEastAsia" w:hAnsiTheme="minorHAnsi"/>
            <w:iCs w:val="0"/>
            <w:noProof/>
            <w:sz w:val="22"/>
            <w:szCs w:val="22"/>
            <w:lang w:eastAsia="pl-PL"/>
          </w:rPr>
          <w:tab/>
        </w:r>
        <w:r w:rsidR="00AC7B5A" w:rsidRPr="007D29AB">
          <w:rPr>
            <w:rStyle w:val="Hipercze"/>
            <w:noProof/>
          </w:rPr>
          <w:t>Mapa interesariuszy</w:t>
        </w:r>
        <w:r w:rsidR="00AC7B5A">
          <w:rPr>
            <w:noProof/>
            <w:webHidden/>
          </w:rPr>
          <w:tab/>
        </w:r>
        <w:r w:rsidR="002B13D8">
          <w:rPr>
            <w:noProof/>
            <w:webHidden/>
          </w:rPr>
          <w:fldChar w:fldCharType="begin"/>
        </w:r>
        <w:r w:rsidR="00AC7B5A">
          <w:rPr>
            <w:noProof/>
            <w:webHidden/>
          </w:rPr>
          <w:instrText xml:space="preserve"> PAGEREF _Toc8601577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5C998B6B"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78" w:history="1">
        <w:r w:rsidR="00AC7B5A" w:rsidRPr="007D29AB">
          <w:rPr>
            <w:rStyle w:val="Hipercze"/>
            <w:noProof/>
          </w:rPr>
          <w:t>2.4.</w:t>
        </w:r>
        <w:r w:rsidR="00AC7B5A">
          <w:rPr>
            <w:rFonts w:asciiTheme="minorHAnsi" w:eastAsiaTheme="minorEastAsia" w:hAnsiTheme="minorHAnsi"/>
            <w:smallCaps w:val="0"/>
            <w:noProof/>
            <w:sz w:val="22"/>
            <w:szCs w:val="22"/>
            <w:lang w:eastAsia="pl-PL"/>
          </w:rPr>
          <w:tab/>
        </w:r>
        <w:r w:rsidR="00AC7B5A" w:rsidRPr="007D29AB">
          <w:rPr>
            <w:rStyle w:val="Hipercze"/>
            <w:noProof/>
          </w:rPr>
          <w:t>Role biznesowe i aktorzy biznesowi</w:t>
        </w:r>
        <w:r w:rsidR="00AC7B5A">
          <w:rPr>
            <w:noProof/>
            <w:webHidden/>
          </w:rPr>
          <w:tab/>
        </w:r>
        <w:r w:rsidR="002B13D8">
          <w:rPr>
            <w:noProof/>
            <w:webHidden/>
          </w:rPr>
          <w:fldChar w:fldCharType="begin"/>
        </w:r>
        <w:r w:rsidR="00AC7B5A">
          <w:rPr>
            <w:noProof/>
            <w:webHidden/>
          </w:rPr>
          <w:instrText xml:space="preserve"> PAGEREF _Toc8601578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09866755"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79" w:history="1">
        <w:r w:rsidR="00AC7B5A" w:rsidRPr="007D29AB">
          <w:rPr>
            <w:rStyle w:val="Hipercze"/>
            <w:noProof/>
          </w:rPr>
          <w:t>2.4.1.</w:t>
        </w:r>
        <w:r w:rsidR="00AC7B5A">
          <w:rPr>
            <w:rFonts w:asciiTheme="minorHAnsi" w:eastAsiaTheme="minorEastAsia" w:hAnsiTheme="minorHAnsi"/>
            <w:iCs w:val="0"/>
            <w:noProof/>
            <w:sz w:val="22"/>
            <w:szCs w:val="22"/>
            <w:lang w:eastAsia="pl-PL"/>
          </w:rPr>
          <w:tab/>
        </w:r>
        <w:r w:rsidR="00AC7B5A" w:rsidRPr="007D29AB">
          <w:rPr>
            <w:rStyle w:val="Hipercze"/>
            <w:noProof/>
          </w:rPr>
          <w:t>Katalog ról biznesowych i odpowiedzialności</w:t>
        </w:r>
        <w:r w:rsidR="00AC7B5A">
          <w:rPr>
            <w:noProof/>
            <w:webHidden/>
          </w:rPr>
          <w:tab/>
        </w:r>
        <w:r w:rsidR="002B13D8">
          <w:rPr>
            <w:noProof/>
            <w:webHidden/>
          </w:rPr>
          <w:fldChar w:fldCharType="begin"/>
        </w:r>
        <w:r w:rsidR="00AC7B5A">
          <w:rPr>
            <w:noProof/>
            <w:webHidden/>
          </w:rPr>
          <w:instrText xml:space="preserve"> PAGEREF _Toc8601579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0436EB1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0" w:history="1">
        <w:r w:rsidR="00AC7B5A" w:rsidRPr="007D29AB">
          <w:rPr>
            <w:rStyle w:val="Hipercze"/>
            <w:noProof/>
          </w:rPr>
          <w:t>2.4.2.</w:t>
        </w:r>
        <w:r w:rsidR="00AC7B5A">
          <w:rPr>
            <w:rFonts w:asciiTheme="minorHAnsi" w:eastAsiaTheme="minorEastAsia" w:hAnsiTheme="minorHAnsi"/>
            <w:iCs w:val="0"/>
            <w:noProof/>
            <w:sz w:val="22"/>
            <w:szCs w:val="22"/>
            <w:lang w:eastAsia="pl-PL"/>
          </w:rPr>
          <w:tab/>
        </w:r>
        <w:r w:rsidR="00AC7B5A" w:rsidRPr="007D29AB">
          <w:rPr>
            <w:rStyle w:val="Hipercze"/>
            <w:noProof/>
          </w:rPr>
          <w:t>Mapa aktorów biznesowych</w:t>
        </w:r>
        <w:r w:rsidR="00AC7B5A">
          <w:rPr>
            <w:noProof/>
            <w:webHidden/>
          </w:rPr>
          <w:tab/>
        </w:r>
        <w:r w:rsidR="002B13D8">
          <w:rPr>
            <w:noProof/>
            <w:webHidden/>
          </w:rPr>
          <w:fldChar w:fldCharType="begin"/>
        </w:r>
        <w:r w:rsidR="00AC7B5A">
          <w:rPr>
            <w:noProof/>
            <w:webHidden/>
          </w:rPr>
          <w:instrText xml:space="preserve"> PAGEREF _Toc8601580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49E5A892"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81" w:history="1">
        <w:r w:rsidR="00AC7B5A" w:rsidRPr="007D29AB">
          <w:rPr>
            <w:rStyle w:val="Hipercze"/>
            <w:noProof/>
          </w:rPr>
          <w:t>2.5.</w:t>
        </w:r>
        <w:r w:rsidR="00AC7B5A">
          <w:rPr>
            <w:rFonts w:asciiTheme="minorHAnsi" w:eastAsiaTheme="minorEastAsia" w:hAnsiTheme="minorHAnsi"/>
            <w:smallCaps w:val="0"/>
            <w:noProof/>
            <w:sz w:val="22"/>
            <w:szCs w:val="22"/>
            <w:lang w:eastAsia="pl-PL"/>
          </w:rPr>
          <w:tab/>
        </w:r>
        <w:r w:rsidR="00AC7B5A" w:rsidRPr="007D29AB">
          <w:rPr>
            <w:rStyle w:val="Hipercze"/>
            <w:noProof/>
          </w:rPr>
          <w:t>Obiekty / encje biznesowe</w:t>
        </w:r>
        <w:r w:rsidR="00AC7B5A">
          <w:rPr>
            <w:noProof/>
            <w:webHidden/>
          </w:rPr>
          <w:tab/>
        </w:r>
        <w:r w:rsidR="002B13D8">
          <w:rPr>
            <w:noProof/>
            <w:webHidden/>
          </w:rPr>
          <w:fldChar w:fldCharType="begin"/>
        </w:r>
        <w:r w:rsidR="00AC7B5A">
          <w:rPr>
            <w:noProof/>
            <w:webHidden/>
          </w:rPr>
          <w:instrText xml:space="preserve"> PAGEREF _Toc8601581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0A80D35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2" w:history="1">
        <w:r w:rsidR="00AC7B5A" w:rsidRPr="007D29AB">
          <w:rPr>
            <w:rStyle w:val="Hipercze"/>
            <w:noProof/>
          </w:rPr>
          <w:t>2.5.1.</w:t>
        </w:r>
        <w:r w:rsidR="00AC7B5A">
          <w:rPr>
            <w:rFonts w:asciiTheme="minorHAnsi" w:eastAsiaTheme="minorEastAsia" w:hAnsiTheme="minorHAnsi"/>
            <w:iCs w:val="0"/>
            <w:noProof/>
            <w:sz w:val="22"/>
            <w:szCs w:val="22"/>
            <w:lang w:eastAsia="pl-PL"/>
          </w:rPr>
          <w:tab/>
        </w:r>
        <w:r w:rsidR="00AC7B5A" w:rsidRPr="007D29AB">
          <w:rPr>
            <w:rStyle w:val="Hipercze"/>
            <w:noProof/>
          </w:rPr>
          <w:t>Model konceptualny - diagramy klas poziom konceptualny</w:t>
        </w:r>
        <w:r w:rsidR="00AC7B5A">
          <w:rPr>
            <w:noProof/>
            <w:webHidden/>
          </w:rPr>
          <w:tab/>
        </w:r>
        <w:r w:rsidR="002B13D8">
          <w:rPr>
            <w:noProof/>
            <w:webHidden/>
          </w:rPr>
          <w:fldChar w:fldCharType="begin"/>
        </w:r>
        <w:r w:rsidR="00AC7B5A">
          <w:rPr>
            <w:noProof/>
            <w:webHidden/>
          </w:rPr>
          <w:instrText xml:space="preserve"> PAGEREF _Toc8601582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0B3966F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3" w:history="1">
        <w:r w:rsidR="00AC7B5A" w:rsidRPr="007D29AB">
          <w:rPr>
            <w:rStyle w:val="Hipercze"/>
            <w:noProof/>
          </w:rPr>
          <w:t>2.5.2.</w:t>
        </w:r>
        <w:r w:rsidR="00AC7B5A">
          <w:rPr>
            <w:rFonts w:asciiTheme="minorHAnsi" w:eastAsiaTheme="minorEastAsia" w:hAnsiTheme="minorHAnsi"/>
            <w:iCs w:val="0"/>
            <w:noProof/>
            <w:sz w:val="22"/>
            <w:szCs w:val="22"/>
            <w:lang w:eastAsia="pl-PL"/>
          </w:rPr>
          <w:tab/>
        </w:r>
        <w:r w:rsidR="00AC7B5A" w:rsidRPr="007D29AB">
          <w:rPr>
            <w:rStyle w:val="Hipercze"/>
            <w:noProof/>
          </w:rPr>
          <w:t>Model obiektów / encji w obszarze A</w:t>
        </w:r>
        <w:r w:rsidR="00AC7B5A">
          <w:rPr>
            <w:noProof/>
            <w:webHidden/>
          </w:rPr>
          <w:tab/>
        </w:r>
        <w:r w:rsidR="002B13D8">
          <w:rPr>
            <w:noProof/>
            <w:webHidden/>
          </w:rPr>
          <w:fldChar w:fldCharType="begin"/>
        </w:r>
        <w:r w:rsidR="00AC7B5A">
          <w:rPr>
            <w:noProof/>
            <w:webHidden/>
          </w:rPr>
          <w:instrText xml:space="preserve"> PAGEREF _Toc8601583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342FAC7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4" w:history="1">
        <w:r w:rsidR="00AC7B5A" w:rsidRPr="007D29AB">
          <w:rPr>
            <w:rStyle w:val="Hipercze"/>
            <w:noProof/>
          </w:rPr>
          <w:t>2.5.3.</w:t>
        </w:r>
        <w:r w:rsidR="00AC7B5A">
          <w:rPr>
            <w:rFonts w:asciiTheme="minorHAnsi" w:eastAsiaTheme="minorEastAsia" w:hAnsiTheme="minorHAnsi"/>
            <w:iCs w:val="0"/>
            <w:noProof/>
            <w:sz w:val="22"/>
            <w:szCs w:val="22"/>
            <w:lang w:eastAsia="pl-PL"/>
          </w:rPr>
          <w:tab/>
        </w:r>
        <w:r w:rsidR="00AC7B5A" w:rsidRPr="007D29AB">
          <w:rPr>
            <w:rStyle w:val="Hipercze"/>
            <w:noProof/>
          </w:rPr>
          <w:t>Model obiektów / encji w obszarze B</w:t>
        </w:r>
        <w:r w:rsidR="00AC7B5A">
          <w:rPr>
            <w:noProof/>
            <w:webHidden/>
          </w:rPr>
          <w:tab/>
        </w:r>
        <w:r w:rsidR="002B13D8">
          <w:rPr>
            <w:noProof/>
            <w:webHidden/>
          </w:rPr>
          <w:fldChar w:fldCharType="begin"/>
        </w:r>
        <w:r w:rsidR="00AC7B5A">
          <w:rPr>
            <w:noProof/>
            <w:webHidden/>
          </w:rPr>
          <w:instrText xml:space="preserve"> PAGEREF _Toc8601584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23F8BE9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5" w:history="1">
        <w:r w:rsidR="00AC7B5A" w:rsidRPr="007D29AB">
          <w:rPr>
            <w:rStyle w:val="Hipercze"/>
            <w:noProof/>
          </w:rPr>
          <w:t>2.5.4.</w:t>
        </w:r>
        <w:r w:rsidR="00AC7B5A">
          <w:rPr>
            <w:rFonts w:asciiTheme="minorHAnsi" w:eastAsiaTheme="minorEastAsia" w:hAnsiTheme="minorHAnsi"/>
            <w:iCs w:val="0"/>
            <w:noProof/>
            <w:sz w:val="22"/>
            <w:szCs w:val="22"/>
            <w:lang w:eastAsia="pl-PL"/>
          </w:rPr>
          <w:tab/>
        </w:r>
        <w:r w:rsidR="00AC7B5A" w:rsidRPr="007D29AB">
          <w:rPr>
            <w:rStyle w:val="Hipercze"/>
            <w:noProof/>
          </w:rPr>
          <w:t>Model obiektów / encji w obszarze C</w:t>
        </w:r>
        <w:r w:rsidR="00AC7B5A">
          <w:rPr>
            <w:noProof/>
            <w:webHidden/>
          </w:rPr>
          <w:tab/>
        </w:r>
        <w:r w:rsidR="002B13D8">
          <w:rPr>
            <w:noProof/>
            <w:webHidden/>
          </w:rPr>
          <w:fldChar w:fldCharType="begin"/>
        </w:r>
        <w:r w:rsidR="00AC7B5A">
          <w:rPr>
            <w:noProof/>
            <w:webHidden/>
          </w:rPr>
          <w:instrText xml:space="preserve"> PAGEREF _Toc8601585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18B5049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6" w:history="1">
        <w:r w:rsidR="00AC7B5A" w:rsidRPr="007D29AB">
          <w:rPr>
            <w:rStyle w:val="Hipercze"/>
            <w:noProof/>
          </w:rPr>
          <w:t>2.5.5.</w:t>
        </w:r>
        <w:r w:rsidR="00AC7B5A">
          <w:rPr>
            <w:rFonts w:asciiTheme="minorHAnsi" w:eastAsiaTheme="minorEastAsia" w:hAnsiTheme="minorHAnsi"/>
            <w:iCs w:val="0"/>
            <w:noProof/>
            <w:sz w:val="22"/>
            <w:szCs w:val="22"/>
            <w:lang w:eastAsia="pl-PL"/>
          </w:rPr>
          <w:tab/>
        </w:r>
        <w:r w:rsidR="00AC7B5A" w:rsidRPr="007D29AB">
          <w:rPr>
            <w:rStyle w:val="Hipercze"/>
            <w:noProof/>
          </w:rPr>
          <w:t>Model obiektów / encji w obszarze D</w:t>
        </w:r>
        <w:r w:rsidR="00AC7B5A">
          <w:rPr>
            <w:noProof/>
            <w:webHidden/>
          </w:rPr>
          <w:tab/>
        </w:r>
        <w:r w:rsidR="002B13D8">
          <w:rPr>
            <w:noProof/>
            <w:webHidden/>
          </w:rPr>
          <w:fldChar w:fldCharType="begin"/>
        </w:r>
        <w:r w:rsidR="00AC7B5A">
          <w:rPr>
            <w:noProof/>
            <w:webHidden/>
          </w:rPr>
          <w:instrText xml:space="preserve"> PAGEREF _Toc8601586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737D1AB8"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87" w:history="1">
        <w:r w:rsidR="00AC7B5A" w:rsidRPr="007D29AB">
          <w:rPr>
            <w:rStyle w:val="Hipercze"/>
            <w:noProof/>
          </w:rPr>
          <w:t>2.6.</w:t>
        </w:r>
        <w:r w:rsidR="00AC7B5A">
          <w:rPr>
            <w:rFonts w:asciiTheme="minorHAnsi" w:eastAsiaTheme="minorEastAsia" w:hAnsiTheme="minorHAnsi"/>
            <w:smallCaps w:val="0"/>
            <w:noProof/>
            <w:sz w:val="22"/>
            <w:szCs w:val="22"/>
            <w:lang w:eastAsia="pl-PL"/>
          </w:rPr>
          <w:tab/>
        </w:r>
        <w:r w:rsidR="00AC7B5A" w:rsidRPr="007D29AB">
          <w:rPr>
            <w:rStyle w:val="Hipercze"/>
            <w:noProof/>
          </w:rPr>
          <w:t>Model maszyny stanowej obiektów biznesowych</w:t>
        </w:r>
        <w:r w:rsidR="00AC7B5A">
          <w:rPr>
            <w:noProof/>
            <w:webHidden/>
          </w:rPr>
          <w:tab/>
        </w:r>
        <w:r w:rsidR="002B13D8">
          <w:rPr>
            <w:noProof/>
            <w:webHidden/>
          </w:rPr>
          <w:fldChar w:fldCharType="begin"/>
        </w:r>
        <w:r w:rsidR="00AC7B5A">
          <w:rPr>
            <w:noProof/>
            <w:webHidden/>
          </w:rPr>
          <w:instrText xml:space="preserve"> PAGEREF _Toc8601587 \h </w:instrText>
        </w:r>
        <w:r w:rsidR="002B13D8">
          <w:rPr>
            <w:noProof/>
            <w:webHidden/>
          </w:rPr>
        </w:r>
        <w:r w:rsidR="002B13D8">
          <w:rPr>
            <w:noProof/>
            <w:webHidden/>
          </w:rPr>
          <w:fldChar w:fldCharType="separate"/>
        </w:r>
        <w:r w:rsidR="00AC7B5A">
          <w:rPr>
            <w:noProof/>
            <w:webHidden/>
          </w:rPr>
          <w:t>15</w:t>
        </w:r>
        <w:r w:rsidR="002B13D8">
          <w:rPr>
            <w:noProof/>
            <w:webHidden/>
          </w:rPr>
          <w:fldChar w:fldCharType="end"/>
        </w:r>
      </w:hyperlink>
    </w:p>
    <w:p w14:paraId="2177023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8" w:history="1">
        <w:r w:rsidR="00AC7B5A" w:rsidRPr="007D29AB">
          <w:rPr>
            <w:rStyle w:val="Hipercze"/>
            <w:noProof/>
          </w:rPr>
          <w:t>2.6.1.</w:t>
        </w:r>
        <w:r w:rsidR="00AC7B5A">
          <w:rPr>
            <w:rFonts w:asciiTheme="minorHAnsi" w:eastAsiaTheme="minorEastAsia" w:hAnsiTheme="minorHAnsi"/>
            <w:iCs w:val="0"/>
            <w:noProof/>
            <w:sz w:val="22"/>
            <w:szCs w:val="22"/>
            <w:lang w:eastAsia="pl-PL"/>
          </w:rPr>
          <w:tab/>
        </w:r>
        <w:r w:rsidR="00AC7B5A" w:rsidRPr="007D29AB">
          <w:rPr>
            <w:rStyle w:val="Hipercze"/>
            <w:noProof/>
          </w:rPr>
          <w:t>Maszyna stanowa obiektu A</w:t>
        </w:r>
        <w:r w:rsidR="00AC7B5A">
          <w:rPr>
            <w:noProof/>
            <w:webHidden/>
          </w:rPr>
          <w:tab/>
        </w:r>
        <w:r w:rsidR="002B13D8">
          <w:rPr>
            <w:noProof/>
            <w:webHidden/>
          </w:rPr>
          <w:fldChar w:fldCharType="begin"/>
        </w:r>
        <w:r w:rsidR="00AC7B5A">
          <w:rPr>
            <w:noProof/>
            <w:webHidden/>
          </w:rPr>
          <w:instrText xml:space="preserve"> PAGEREF _Toc8601588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6D9C3405"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89" w:history="1">
        <w:r w:rsidR="00AC7B5A" w:rsidRPr="007D29AB">
          <w:rPr>
            <w:rStyle w:val="Hipercze"/>
            <w:noProof/>
          </w:rPr>
          <w:t>2.6.2.</w:t>
        </w:r>
        <w:r w:rsidR="00AC7B5A">
          <w:rPr>
            <w:rFonts w:asciiTheme="minorHAnsi" w:eastAsiaTheme="minorEastAsia" w:hAnsiTheme="minorHAnsi"/>
            <w:iCs w:val="0"/>
            <w:noProof/>
            <w:sz w:val="22"/>
            <w:szCs w:val="22"/>
            <w:lang w:eastAsia="pl-PL"/>
          </w:rPr>
          <w:tab/>
        </w:r>
        <w:r w:rsidR="00AC7B5A" w:rsidRPr="007D29AB">
          <w:rPr>
            <w:rStyle w:val="Hipercze"/>
            <w:noProof/>
          </w:rPr>
          <w:t>Maszyna stanowa obiektu B</w:t>
        </w:r>
        <w:r w:rsidR="00AC7B5A">
          <w:rPr>
            <w:noProof/>
            <w:webHidden/>
          </w:rPr>
          <w:tab/>
        </w:r>
        <w:r w:rsidR="002B13D8">
          <w:rPr>
            <w:noProof/>
            <w:webHidden/>
          </w:rPr>
          <w:fldChar w:fldCharType="begin"/>
        </w:r>
        <w:r w:rsidR="00AC7B5A">
          <w:rPr>
            <w:noProof/>
            <w:webHidden/>
          </w:rPr>
          <w:instrText xml:space="preserve"> PAGEREF _Toc8601589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1C84875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0" w:history="1">
        <w:r w:rsidR="00AC7B5A" w:rsidRPr="007D29AB">
          <w:rPr>
            <w:rStyle w:val="Hipercze"/>
            <w:noProof/>
          </w:rPr>
          <w:t>2.6.3.</w:t>
        </w:r>
        <w:r w:rsidR="00AC7B5A">
          <w:rPr>
            <w:rFonts w:asciiTheme="minorHAnsi" w:eastAsiaTheme="minorEastAsia" w:hAnsiTheme="minorHAnsi"/>
            <w:iCs w:val="0"/>
            <w:noProof/>
            <w:sz w:val="22"/>
            <w:szCs w:val="22"/>
            <w:lang w:eastAsia="pl-PL"/>
          </w:rPr>
          <w:tab/>
        </w:r>
        <w:r w:rsidR="00AC7B5A" w:rsidRPr="007D29AB">
          <w:rPr>
            <w:rStyle w:val="Hipercze"/>
            <w:noProof/>
          </w:rPr>
          <w:t>Maszyna stanowa obiektu C</w:t>
        </w:r>
        <w:r w:rsidR="00AC7B5A">
          <w:rPr>
            <w:noProof/>
            <w:webHidden/>
          </w:rPr>
          <w:tab/>
        </w:r>
        <w:r w:rsidR="002B13D8">
          <w:rPr>
            <w:noProof/>
            <w:webHidden/>
          </w:rPr>
          <w:fldChar w:fldCharType="begin"/>
        </w:r>
        <w:r w:rsidR="00AC7B5A">
          <w:rPr>
            <w:noProof/>
            <w:webHidden/>
          </w:rPr>
          <w:instrText xml:space="preserve"> PAGEREF _Toc8601590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2348370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1" w:history="1">
        <w:r w:rsidR="00AC7B5A" w:rsidRPr="007D29AB">
          <w:rPr>
            <w:rStyle w:val="Hipercze"/>
            <w:noProof/>
          </w:rPr>
          <w:t>2.6.4.</w:t>
        </w:r>
        <w:r w:rsidR="00AC7B5A">
          <w:rPr>
            <w:rFonts w:asciiTheme="minorHAnsi" w:eastAsiaTheme="minorEastAsia" w:hAnsiTheme="minorHAnsi"/>
            <w:iCs w:val="0"/>
            <w:noProof/>
            <w:sz w:val="22"/>
            <w:szCs w:val="22"/>
            <w:lang w:eastAsia="pl-PL"/>
          </w:rPr>
          <w:tab/>
        </w:r>
        <w:r w:rsidR="00AC7B5A" w:rsidRPr="007D29AB">
          <w:rPr>
            <w:rStyle w:val="Hipercze"/>
            <w:noProof/>
          </w:rPr>
          <w:t>Maszyna stanowa obiektu D</w:t>
        </w:r>
        <w:r w:rsidR="00AC7B5A">
          <w:rPr>
            <w:noProof/>
            <w:webHidden/>
          </w:rPr>
          <w:tab/>
        </w:r>
        <w:r w:rsidR="002B13D8">
          <w:rPr>
            <w:noProof/>
            <w:webHidden/>
          </w:rPr>
          <w:fldChar w:fldCharType="begin"/>
        </w:r>
        <w:r w:rsidR="00AC7B5A">
          <w:rPr>
            <w:noProof/>
            <w:webHidden/>
          </w:rPr>
          <w:instrText xml:space="preserve"> PAGEREF _Toc8601591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247399AD"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592" w:history="1">
        <w:r w:rsidR="00AC7B5A" w:rsidRPr="007D29AB">
          <w:rPr>
            <w:rStyle w:val="Hipercze"/>
            <w:noProof/>
          </w:rPr>
          <w:t>2.7.</w:t>
        </w:r>
        <w:r w:rsidR="00AC7B5A">
          <w:rPr>
            <w:rFonts w:asciiTheme="minorHAnsi" w:eastAsiaTheme="minorEastAsia" w:hAnsiTheme="minorHAnsi"/>
            <w:smallCaps w:val="0"/>
            <w:noProof/>
            <w:sz w:val="22"/>
            <w:szCs w:val="22"/>
            <w:lang w:eastAsia="pl-PL"/>
          </w:rPr>
          <w:tab/>
        </w:r>
        <w:r w:rsidR="00AC7B5A" w:rsidRPr="007D29AB">
          <w:rPr>
            <w:rStyle w:val="Hipercze"/>
            <w:noProof/>
          </w:rPr>
          <w:t>Procesy biznesowe</w:t>
        </w:r>
        <w:r w:rsidR="00AC7B5A">
          <w:rPr>
            <w:noProof/>
            <w:webHidden/>
          </w:rPr>
          <w:tab/>
        </w:r>
        <w:r w:rsidR="002B13D8">
          <w:rPr>
            <w:noProof/>
            <w:webHidden/>
          </w:rPr>
          <w:fldChar w:fldCharType="begin"/>
        </w:r>
        <w:r w:rsidR="00AC7B5A">
          <w:rPr>
            <w:noProof/>
            <w:webHidden/>
          </w:rPr>
          <w:instrText xml:space="preserve"> PAGEREF _Toc8601592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01DB5A0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3" w:history="1">
        <w:r w:rsidR="00AC7B5A" w:rsidRPr="007D29AB">
          <w:rPr>
            <w:rStyle w:val="Hipercze"/>
            <w:noProof/>
          </w:rPr>
          <w:t>2.7.1.</w:t>
        </w:r>
        <w:r w:rsidR="00AC7B5A">
          <w:rPr>
            <w:rFonts w:asciiTheme="minorHAnsi" w:eastAsiaTheme="minorEastAsia" w:hAnsiTheme="minorHAnsi"/>
            <w:iCs w:val="0"/>
            <w:noProof/>
            <w:sz w:val="22"/>
            <w:szCs w:val="22"/>
            <w:lang w:eastAsia="pl-PL"/>
          </w:rPr>
          <w:tab/>
        </w:r>
        <w:r w:rsidR="00AC7B5A" w:rsidRPr="007D29AB">
          <w:rPr>
            <w:rStyle w:val="Hipercze"/>
            <w:noProof/>
          </w:rPr>
          <w:t>Mapa procesów biznesowych</w:t>
        </w:r>
        <w:r w:rsidR="00AC7B5A">
          <w:rPr>
            <w:noProof/>
            <w:webHidden/>
          </w:rPr>
          <w:tab/>
        </w:r>
        <w:r w:rsidR="002B13D8">
          <w:rPr>
            <w:noProof/>
            <w:webHidden/>
          </w:rPr>
          <w:fldChar w:fldCharType="begin"/>
        </w:r>
        <w:r w:rsidR="00AC7B5A">
          <w:rPr>
            <w:noProof/>
            <w:webHidden/>
          </w:rPr>
          <w:instrText xml:space="preserve"> PAGEREF _Toc8601593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571A037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4" w:history="1">
        <w:r w:rsidR="00AC7B5A" w:rsidRPr="007D29AB">
          <w:rPr>
            <w:rStyle w:val="Hipercze"/>
            <w:noProof/>
          </w:rPr>
          <w:t>2.7.2.</w:t>
        </w:r>
        <w:r w:rsidR="00AC7B5A">
          <w:rPr>
            <w:rFonts w:asciiTheme="minorHAnsi" w:eastAsiaTheme="minorEastAsia" w:hAnsiTheme="minorHAnsi"/>
            <w:iCs w:val="0"/>
            <w:noProof/>
            <w:sz w:val="22"/>
            <w:szCs w:val="22"/>
            <w:lang w:eastAsia="pl-PL"/>
          </w:rPr>
          <w:tab/>
        </w:r>
        <w:r w:rsidR="00AC7B5A" w:rsidRPr="007D29AB">
          <w:rPr>
            <w:rStyle w:val="Hipercze"/>
            <w:noProof/>
          </w:rPr>
          <w:t>Macierz CRUD dla relacji PROCES-OBIEKT/ENCJA</w:t>
        </w:r>
        <w:r w:rsidR="00AC7B5A">
          <w:rPr>
            <w:noProof/>
            <w:webHidden/>
          </w:rPr>
          <w:tab/>
        </w:r>
        <w:r w:rsidR="002B13D8">
          <w:rPr>
            <w:noProof/>
            <w:webHidden/>
          </w:rPr>
          <w:fldChar w:fldCharType="begin"/>
        </w:r>
        <w:r w:rsidR="00AC7B5A">
          <w:rPr>
            <w:noProof/>
            <w:webHidden/>
          </w:rPr>
          <w:instrText xml:space="preserve"> PAGEREF _Toc8601594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1C03607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5" w:history="1">
        <w:r w:rsidR="00AC7B5A" w:rsidRPr="007D29AB">
          <w:rPr>
            <w:rStyle w:val="Hipercze"/>
            <w:noProof/>
          </w:rPr>
          <w:t>2.7.3.</w:t>
        </w:r>
        <w:r w:rsidR="00AC7B5A">
          <w:rPr>
            <w:rFonts w:asciiTheme="minorHAnsi" w:eastAsiaTheme="minorEastAsia" w:hAnsiTheme="minorHAnsi"/>
            <w:iCs w:val="0"/>
            <w:noProof/>
            <w:sz w:val="22"/>
            <w:szCs w:val="22"/>
            <w:lang w:eastAsia="pl-PL"/>
          </w:rPr>
          <w:tab/>
        </w:r>
        <w:r w:rsidR="00AC7B5A" w:rsidRPr="007D29AB">
          <w:rPr>
            <w:rStyle w:val="Hipercze"/>
            <w:noProof/>
          </w:rPr>
          <w:t>Macierz RACI dla relacji ROLA BIZNESOWA-PROCES BIZNESOWY</w:t>
        </w:r>
        <w:r w:rsidR="00AC7B5A">
          <w:rPr>
            <w:noProof/>
            <w:webHidden/>
          </w:rPr>
          <w:tab/>
        </w:r>
        <w:r w:rsidR="002B13D8">
          <w:rPr>
            <w:noProof/>
            <w:webHidden/>
          </w:rPr>
          <w:fldChar w:fldCharType="begin"/>
        </w:r>
        <w:r w:rsidR="00AC7B5A">
          <w:rPr>
            <w:noProof/>
            <w:webHidden/>
          </w:rPr>
          <w:instrText xml:space="preserve"> PAGEREF _Toc8601595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4898B89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6" w:history="1">
        <w:r w:rsidR="00AC7B5A" w:rsidRPr="007D29AB">
          <w:rPr>
            <w:rStyle w:val="Hipercze"/>
            <w:noProof/>
          </w:rPr>
          <w:t>2.7.4.</w:t>
        </w:r>
        <w:r w:rsidR="00AC7B5A">
          <w:rPr>
            <w:rFonts w:asciiTheme="minorHAnsi" w:eastAsiaTheme="minorEastAsia" w:hAnsiTheme="minorHAnsi"/>
            <w:iCs w:val="0"/>
            <w:noProof/>
            <w:sz w:val="22"/>
            <w:szCs w:val="22"/>
            <w:lang w:eastAsia="pl-PL"/>
          </w:rPr>
          <w:tab/>
        </w:r>
        <w:r w:rsidR="00AC7B5A" w:rsidRPr="007D29AB">
          <w:rPr>
            <w:rStyle w:val="Hipercze"/>
            <w:noProof/>
          </w:rPr>
          <w:t>Proces A</w:t>
        </w:r>
        <w:r w:rsidR="00AC7B5A">
          <w:rPr>
            <w:noProof/>
            <w:webHidden/>
          </w:rPr>
          <w:tab/>
        </w:r>
        <w:r w:rsidR="002B13D8">
          <w:rPr>
            <w:noProof/>
            <w:webHidden/>
          </w:rPr>
          <w:fldChar w:fldCharType="begin"/>
        </w:r>
        <w:r w:rsidR="00AC7B5A">
          <w:rPr>
            <w:noProof/>
            <w:webHidden/>
          </w:rPr>
          <w:instrText xml:space="preserve"> PAGEREF _Toc8601596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25EDEF91"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7" w:history="1">
        <w:r w:rsidR="00AC7B5A" w:rsidRPr="007D29AB">
          <w:rPr>
            <w:rStyle w:val="Hipercze"/>
            <w:noProof/>
          </w:rPr>
          <w:t>2.7.5.</w:t>
        </w:r>
        <w:r w:rsidR="00AC7B5A">
          <w:rPr>
            <w:rFonts w:asciiTheme="minorHAnsi" w:eastAsiaTheme="minorEastAsia" w:hAnsiTheme="minorHAnsi"/>
            <w:iCs w:val="0"/>
            <w:noProof/>
            <w:sz w:val="22"/>
            <w:szCs w:val="22"/>
            <w:lang w:eastAsia="pl-PL"/>
          </w:rPr>
          <w:tab/>
        </w:r>
        <w:r w:rsidR="00AC7B5A" w:rsidRPr="007D29AB">
          <w:rPr>
            <w:rStyle w:val="Hipercze"/>
            <w:noProof/>
          </w:rPr>
          <w:t>Proces B</w:t>
        </w:r>
        <w:r w:rsidR="00AC7B5A">
          <w:rPr>
            <w:noProof/>
            <w:webHidden/>
          </w:rPr>
          <w:tab/>
        </w:r>
        <w:r w:rsidR="002B13D8">
          <w:rPr>
            <w:noProof/>
            <w:webHidden/>
          </w:rPr>
          <w:fldChar w:fldCharType="begin"/>
        </w:r>
        <w:r w:rsidR="00AC7B5A">
          <w:rPr>
            <w:noProof/>
            <w:webHidden/>
          </w:rPr>
          <w:instrText xml:space="preserve"> PAGEREF _Toc8601597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340C536F"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8" w:history="1">
        <w:r w:rsidR="00AC7B5A" w:rsidRPr="007D29AB">
          <w:rPr>
            <w:rStyle w:val="Hipercze"/>
            <w:noProof/>
          </w:rPr>
          <w:t>2.7.6.</w:t>
        </w:r>
        <w:r w:rsidR="00AC7B5A">
          <w:rPr>
            <w:rFonts w:asciiTheme="minorHAnsi" w:eastAsiaTheme="minorEastAsia" w:hAnsiTheme="minorHAnsi"/>
            <w:iCs w:val="0"/>
            <w:noProof/>
            <w:sz w:val="22"/>
            <w:szCs w:val="22"/>
            <w:lang w:eastAsia="pl-PL"/>
          </w:rPr>
          <w:tab/>
        </w:r>
        <w:r w:rsidR="00AC7B5A" w:rsidRPr="007D29AB">
          <w:rPr>
            <w:rStyle w:val="Hipercze"/>
            <w:noProof/>
          </w:rPr>
          <w:t>Proces C</w:t>
        </w:r>
        <w:r w:rsidR="00AC7B5A">
          <w:rPr>
            <w:noProof/>
            <w:webHidden/>
          </w:rPr>
          <w:tab/>
        </w:r>
        <w:r w:rsidR="002B13D8">
          <w:rPr>
            <w:noProof/>
            <w:webHidden/>
          </w:rPr>
          <w:fldChar w:fldCharType="begin"/>
        </w:r>
        <w:r w:rsidR="00AC7B5A">
          <w:rPr>
            <w:noProof/>
            <w:webHidden/>
          </w:rPr>
          <w:instrText xml:space="preserve"> PAGEREF _Toc8601598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57E9A74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599" w:history="1">
        <w:r w:rsidR="00AC7B5A" w:rsidRPr="007D29AB">
          <w:rPr>
            <w:rStyle w:val="Hipercze"/>
            <w:noProof/>
          </w:rPr>
          <w:t>2.7.7.</w:t>
        </w:r>
        <w:r w:rsidR="00AC7B5A">
          <w:rPr>
            <w:rFonts w:asciiTheme="minorHAnsi" w:eastAsiaTheme="minorEastAsia" w:hAnsiTheme="minorHAnsi"/>
            <w:iCs w:val="0"/>
            <w:noProof/>
            <w:sz w:val="22"/>
            <w:szCs w:val="22"/>
            <w:lang w:eastAsia="pl-PL"/>
          </w:rPr>
          <w:tab/>
        </w:r>
        <w:r w:rsidR="00AC7B5A" w:rsidRPr="007D29AB">
          <w:rPr>
            <w:rStyle w:val="Hipercze"/>
            <w:noProof/>
          </w:rPr>
          <w:t>Proces D</w:t>
        </w:r>
        <w:r w:rsidR="00AC7B5A">
          <w:rPr>
            <w:noProof/>
            <w:webHidden/>
          </w:rPr>
          <w:tab/>
        </w:r>
        <w:r w:rsidR="002B13D8">
          <w:rPr>
            <w:noProof/>
            <w:webHidden/>
          </w:rPr>
          <w:fldChar w:fldCharType="begin"/>
        </w:r>
        <w:r w:rsidR="00AC7B5A">
          <w:rPr>
            <w:noProof/>
            <w:webHidden/>
          </w:rPr>
          <w:instrText xml:space="preserve"> PAGEREF _Toc8601599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39C36CD1"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00" w:history="1">
        <w:r w:rsidR="00AC7B5A" w:rsidRPr="007D29AB">
          <w:rPr>
            <w:rStyle w:val="Hipercze"/>
            <w:noProof/>
          </w:rPr>
          <w:t>2.8.</w:t>
        </w:r>
        <w:r w:rsidR="00AC7B5A">
          <w:rPr>
            <w:rFonts w:asciiTheme="minorHAnsi" w:eastAsiaTheme="minorEastAsia" w:hAnsiTheme="minorHAnsi"/>
            <w:smallCaps w:val="0"/>
            <w:noProof/>
            <w:sz w:val="22"/>
            <w:szCs w:val="22"/>
            <w:lang w:eastAsia="pl-PL"/>
          </w:rPr>
          <w:tab/>
        </w:r>
        <w:r w:rsidR="00AC7B5A" w:rsidRPr="007D29AB">
          <w:rPr>
            <w:rStyle w:val="Hipercze"/>
            <w:noProof/>
          </w:rPr>
          <w:t>Reguły biznesowe</w:t>
        </w:r>
        <w:r w:rsidR="00AC7B5A">
          <w:rPr>
            <w:noProof/>
            <w:webHidden/>
          </w:rPr>
          <w:tab/>
        </w:r>
        <w:r w:rsidR="002B13D8">
          <w:rPr>
            <w:noProof/>
            <w:webHidden/>
          </w:rPr>
          <w:fldChar w:fldCharType="begin"/>
        </w:r>
        <w:r w:rsidR="00AC7B5A">
          <w:rPr>
            <w:noProof/>
            <w:webHidden/>
          </w:rPr>
          <w:instrText xml:space="preserve"> PAGEREF _Toc8601600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19326AD7"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01" w:history="1">
        <w:r w:rsidR="00AC7B5A" w:rsidRPr="007D29AB">
          <w:rPr>
            <w:rStyle w:val="Hipercze"/>
            <w:noProof/>
          </w:rPr>
          <w:t>2.9.</w:t>
        </w:r>
        <w:r w:rsidR="00AC7B5A">
          <w:rPr>
            <w:rFonts w:asciiTheme="minorHAnsi" w:eastAsiaTheme="minorEastAsia" w:hAnsiTheme="minorHAnsi"/>
            <w:smallCaps w:val="0"/>
            <w:noProof/>
            <w:sz w:val="22"/>
            <w:szCs w:val="22"/>
            <w:lang w:eastAsia="pl-PL"/>
          </w:rPr>
          <w:tab/>
        </w:r>
        <w:r w:rsidR="00AC7B5A" w:rsidRPr="007D29AB">
          <w:rPr>
            <w:rStyle w:val="Hipercze"/>
            <w:noProof/>
          </w:rPr>
          <w:t>Potrzeby biznesowe</w:t>
        </w:r>
        <w:r w:rsidR="00AC7B5A">
          <w:rPr>
            <w:noProof/>
            <w:webHidden/>
          </w:rPr>
          <w:tab/>
        </w:r>
        <w:r w:rsidR="002B13D8">
          <w:rPr>
            <w:noProof/>
            <w:webHidden/>
          </w:rPr>
          <w:fldChar w:fldCharType="begin"/>
        </w:r>
        <w:r w:rsidR="00AC7B5A">
          <w:rPr>
            <w:noProof/>
            <w:webHidden/>
          </w:rPr>
          <w:instrText xml:space="preserve"> PAGEREF _Toc8601601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3E39769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02" w:history="1">
        <w:r w:rsidR="00AC7B5A" w:rsidRPr="007D29AB">
          <w:rPr>
            <w:rStyle w:val="Hipercze"/>
            <w:noProof/>
          </w:rPr>
          <w:t>2.9.1.</w:t>
        </w:r>
        <w:r w:rsidR="00AC7B5A">
          <w:rPr>
            <w:rFonts w:asciiTheme="minorHAnsi" w:eastAsiaTheme="minorEastAsia" w:hAnsiTheme="minorHAnsi"/>
            <w:iCs w:val="0"/>
            <w:noProof/>
            <w:sz w:val="22"/>
            <w:szCs w:val="22"/>
            <w:lang w:eastAsia="pl-PL"/>
          </w:rPr>
          <w:tab/>
        </w:r>
        <w:r w:rsidR="00AC7B5A" w:rsidRPr="007D29AB">
          <w:rPr>
            <w:rStyle w:val="Hipercze"/>
            <w:noProof/>
          </w:rPr>
          <w:t>Wymagania biznesowe</w:t>
        </w:r>
        <w:r w:rsidR="00AC7B5A">
          <w:rPr>
            <w:noProof/>
            <w:webHidden/>
          </w:rPr>
          <w:tab/>
        </w:r>
        <w:r w:rsidR="002B13D8">
          <w:rPr>
            <w:noProof/>
            <w:webHidden/>
          </w:rPr>
          <w:fldChar w:fldCharType="begin"/>
        </w:r>
        <w:r w:rsidR="00AC7B5A">
          <w:rPr>
            <w:noProof/>
            <w:webHidden/>
          </w:rPr>
          <w:instrText xml:space="preserve"> PAGEREF _Toc8601602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3D86AF4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03" w:history="1">
        <w:r w:rsidR="00AC7B5A" w:rsidRPr="007D29AB">
          <w:rPr>
            <w:rStyle w:val="Hipercze"/>
            <w:noProof/>
          </w:rPr>
          <w:t>2.9.2.</w:t>
        </w:r>
        <w:r w:rsidR="00AC7B5A">
          <w:rPr>
            <w:rFonts w:asciiTheme="minorHAnsi" w:eastAsiaTheme="minorEastAsia" w:hAnsiTheme="minorHAnsi"/>
            <w:iCs w:val="0"/>
            <w:noProof/>
            <w:sz w:val="22"/>
            <w:szCs w:val="22"/>
            <w:lang w:eastAsia="pl-PL"/>
          </w:rPr>
          <w:tab/>
        </w:r>
        <w:r w:rsidR="00AC7B5A" w:rsidRPr="007D29AB">
          <w:rPr>
            <w:rStyle w:val="Hipercze"/>
            <w:noProof/>
          </w:rPr>
          <w:t>Wymagania użytkownika</w:t>
        </w:r>
        <w:r w:rsidR="00AC7B5A">
          <w:rPr>
            <w:noProof/>
            <w:webHidden/>
          </w:rPr>
          <w:tab/>
        </w:r>
        <w:r w:rsidR="002B13D8">
          <w:rPr>
            <w:noProof/>
            <w:webHidden/>
          </w:rPr>
          <w:fldChar w:fldCharType="begin"/>
        </w:r>
        <w:r w:rsidR="00AC7B5A">
          <w:rPr>
            <w:noProof/>
            <w:webHidden/>
          </w:rPr>
          <w:instrText xml:space="preserve"> PAGEREF _Toc8601603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72FF3ABD" w14:textId="77777777" w:rsidR="00AC7B5A" w:rsidRDefault="00126E52">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8601604" w:history="1">
        <w:r w:rsidR="00AC7B5A" w:rsidRPr="007D29AB">
          <w:rPr>
            <w:rStyle w:val="Hipercze"/>
            <w:noProof/>
          </w:rPr>
          <w:t>2.10.</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604 \h </w:instrText>
        </w:r>
        <w:r w:rsidR="002B13D8">
          <w:rPr>
            <w:noProof/>
            <w:webHidden/>
          </w:rPr>
        </w:r>
        <w:r w:rsidR="002B13D8">
          <w:rPr>
            <w:noProof/>
            <w:webHidden/>
          </w:rPr>
          <w:fldChar w:fldCharType="separate"/>
        </w:r>
        <w:r w:rsidR="00AC7B5A">
          <w:rPr>
            <w:noProof/>
            <w:webHidden/>
          </w:rPr>
          <w:t>16</w:t>
        </w:r>
        <w:r w:rsidR="002B13D8">
          <w:rPr>
            <w:noProof/>
            <w:webHidden/>
          </w:rPr>
          <w:fldChar w:fldCharType="end"/>
        </w:r>
      </w:hyperlink>
    </w:p>
    <w:p w14:paraId="447D5FD8" w14:textId="77777777" w:rsidR="00AC7B5A" w:rsidRDefault="00126E52">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8601605" w:history="1">
        <w:r w:rsidR="00AC7B5A" w:rsidRPr="007D29AB">
          <w:rPr>
            <w:rStyle w:val="Hipercze"/>
            <w:noProof/>
          </w:rPr>
          <w:t>III.</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ANALIZA SYSTEMU INFORMATYCZNEGO</w:t>
        </w:r>
        <w:r w:rsidR="00AC7B5A">
          <w:rPr>
            <w:noProof/>
            <w:webHidden/>
          </w:rPr>
          <w:tab/>
        </w:r>
        <w:r w:rsidR="002B13D8">
          <w:rPr>
            <w:noProof/>
            <w:webHidden/>
          </w:rPr>
          <w:fldChar w:fldCharType="begin"/>
        </w:r>
        <w:r w:rsidR="00AC7B5A">
          <w:rPr>
            <w:noProof/>
            <w:webHidden/>
          </w:rPr>
          <w:instrText xml:space="preserve"> PAGEREF _Toc8601605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18D2ACA0"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06" w:history="1">
        <w:r w:rsidR="00AC7B5A" w:rsidRPr="007D29AB">
          <w:rPr>
            <w:rStyle w:val="Hipercze"/>
            <w:noProof/>
          </w:rPr>
          <w:t>3.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606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653530B8"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07" w:history="1">
        <w:r w:rsidR="00AC7B5A" w:rsidRPr="007D29AB">
          <w:rPr>
            <w:rStyle w:val="Hipercze"/>
            <w:noProof/>
          </w:rPr>
          <w:t>3.2.</w:t>
        </w:r>
        <w:r w:rsidR="00AC7B5A">
          <w:rPr>
            <w:rFonts w:asciiTheme="minorHAnsi" w:eastAsiaTheme="minorEastAsia" w:hAnsiTheme="minorHAnsi"/>
            <w:smallCaps w:val="0"/>
            <w:noProof/>
            <w:sz w:val="22"/>
            <w:szCs w:val="22"/>
            <w:lang w:eastAsia="pl-PL"/>
          </w:rPr>
          <w:tab/>
        </w:r>
        <w:r w:rsidR="00AC7B5A" w:rsidRPr="007D29AB">
          <w:rPr>
            <w:rStyle w:val="Hipercze"/>
            <w:noProof/>
          </w:rPr>
          <w:t>Wymagania funkcjonalne</w:t>
        </w:r>
        <w:r w:rsidR="00AC7B5A">
          <w:rPr>
            <w:noProof/>
            <w:webHidden/>
          </w:rPr>
          <w:tab/>
        </w:r>
        <w:r w:rsidR="002B13D8">
          <w:rPr>
            <w:noProof/>
            <w:webHidden/>
          </w:rPr>
          <w:fldChar w:fldCharType="begin"/>
        </w:r>
        <w:r w:rsidR="00AC7B5A">
          <w:rPr>
            <w:noProof/>
            <w:webHidden/>
          </w:rPr>
          <w:instrText xml:space="preserve"> PAGEREF _Toc8601607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449ADE55"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08" w:history="1">
        <w:r w:rsidR="00AC7B5A" w:rsidRPr="007D29AB">
          <w:rPr>
            <w:rStyle w:val="Hipercze"/>
            <w:noProof/>
          </w:rPr>
          <w:t>3.2.1.</w:t>
        </w:r>
        <w:r w:rsidR="00AC7B5A">
          <w:rPr>
            <w:rFonts w:asciiTheme="minorHAnsi" w:eastAsiaTheme="minorEastAsia" w:hAnsiTheme="minorHAnsi"/>
            <w:iCs w:val="0"/>
            <w:noProof/>
            <w:sz w:val="22"/>
            <w:szCs w:val="22"/>
            <w:lang w:eastAsia="pl-PL"/>
          </w:rPr>
          <w:tab/>
        </w:r>
        <w:r w:rsidR="00AC7B5A" w:rsidRPr="007D29AB">
          <w:rPr>
            <w:rStyle w:val="Hipercze"/>
            <w:noProof/>
          </w:rPr>
          <w:t>Obszary funkcjonalne systemu</w:t>
        </w:r>
        <w:r w:rsidR="00AC7B5A">
          <w:rPr>
            <w:noProof/>
            <w:webHidden/>
          </w:rPr>
          <w:tab/>
        </w:r>
        <w:r w:rsidR="002B13D8">
          <w:rPr>
            <w:noProof/>
            <w:webHidden/>
          </w:rPr>
          <w:fldChar w:fldCharType="begin"/>
        </w:r>
        <w:r w:rsidR="00AC7B5A">
          <w:rPr>
            <w:noProof/>
            <w:webHidden/>
          </w:rPr>
          <w:instrText xml:space="preserve"> PAGEREF _Toc8601608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0450346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09" w:history="1">
        <w:r w:rsidR="00AC7B5A" w:rsidRPr="007D29AB">
          <w:rPr>
            <w:rStyle w:val="Hipercze"/>
            <w:noProof/>
          </w:rPr>
          <w:t>3.2.2.</w:t>
        </w:r>
        <w:r w:rsidR="00AC7B5A">
          <w:rPr>
            <w:rFonts w:asciiTheme="minorHAnsi" w:eastAsiaTheme="minorEastAsia" w:hAnsiTheme="minorHAnsi"/>
            <w:iCs w:val="0"/>
            <w:noProof/>
            <w:sz w:val="22"/>
            <w:szCs w:val="22"/>
            <w:lang w:eastAsia="pl-PL"/>
          </w:rPr>
          <w:tab/>
        </w:r>
        <w:r w:rsidR="00AC7B5A" w:rsidRPr="007D29AB">
          <w:rPr>
            <w:rStyle w:val="Hipercze"/>
            <w:noProof/>
          </w:rPr>
          <w:t>Wymagania funkcjonalne w obszarze A</w:t>
        </w:r>
        <w:r w:rsidR="00AC7B5A">
          <w:rPr>
            <w:noProof/>
            <w:webHidden/>
          </w:rPr>
          <w:tab/>
        </w:r>
        <w:r w:rsidR="002B13D8">
          <w:rPr>
            <w:noProof/>
            <w:webHidden/>
          </w:rPr>
          <w:fldChar w:fldCharType="begin"/>
        </w:r>
        <w:r w:rsidR="00AC7B5A">
          <w:rPr>
            <w:noProof/>
            <w:webHidden/>
          </w:rPr>
          <w:instrText xml:space="preserve"> PAGEREF _Toc8601609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13F71EE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0" w:history="1">
        <w:r w:rsidR="00AC7B5A" w:rsidRPr="007D29AB">
          <w:rPr>
            <w:rStyle w:val="Hipercze"/>
            <w:noProof/>
          </w:rPr>
          <w:t>3.2.3.</w:t>
        </w:r>
        <w:r w:rsidR="00AC7B5A">
          <w:rPr>
            <w:rFonts w:asciiTheme="minorHAnsi" w:eastAsiaTheme="minorEastAsia" w:hAnsiTheme="minorHAnsi"/>
            <w:iCs w:val="0"/>
            <w:noProof/>
            <w:sz w:val="22"/>
            <w:szCs w:val="22"/>
            <w:lang w:eastAsia="pl-PL"/>
          </w:rPr>
          <w:tab/>
        </w:r>
        <w:r w:rsidR="00AC7B5A" w:rsidRPr="007D29AB">
          <w:rPr>
            <w:rStyle w:val="Hipercze"/>
            <w:noProof/>
          </w:rPr>
          <w:t>Wymagania funkcjonalne w obszarze B</w:t>
        </w:r>
        <w:r w:rsidR="00AC7B5A">
          <w:rPr>
            <w:noProof/>
            <w:webHidden/>
          </w:rPr>
          <w:tab/>
        </w:r>
        <w:r w:rsidR="002B13D8">
          <w:rPr>
            <w:noProof/>
            <w:webHidden/>
          </w:rPr>
          <w:fldChar w:fldCharType="begin"/>
        </w:r>
        <w:r w:rsidR="00AC7B5A">
          <w:rPr>
            <w:noProof/>
            <w:webHidden/>
          </w:rPr>
          <w:instrText xml:space="preserve"> PAGEREF _Toc8601610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0A68277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1" w:history="1">
        <w:r w:rsidR="00AC7B5A" w:rsidRPr="007D29AB">
          <w:rPr>
            <w:rStyle w:val="Hipercze"/>
            <w:noProof/>
          </w:rPr>
          <w:t>3.2.4.</w:t>
        </w:r>
        <w:r w:rsidR="00AC7B5A">
          <w:rPr>
            <w:rFonts w:asciiTheme="minorHAnsi" w:eastAsiaTheme="minorEastAsia" w:hAnsiTheme="minorHAnsi"/>
            <w:iCs w:val="0"/>
            <w:noProof/>
            <w:sz w:val="22"/>
            <w:szCs w:val="22"/>
            <w:lang w:eastAsia="pl-PL"/>
          </w:rPr>
          <w:tab/>
        </w:r>
        <w:r w:rsidR="00AC7B5A" w:rsidRPr="007D29AB">
          <w:rPr>
            <w:rStyle w:val="Hipercze"/>
            <w:noProof/>
          </w:rPr>
          <w:t>Wymagania funkcjonalne w obszarze C</w:t>
        </w:r>
        <w:r w:rsidR="00AC7B5A">
          <w:rPr>
            <w:noProof/>
            <w:webHidden/>
          </w:rPr>
          <w:tab/>
        </w:r>
        <w:r w:rsidR="002B13D8">
          <w:rPr>
            <w:noProof/>
            <w:webHidden/>
          </w:rPr>
          <w:fldChar w:fldCharType="begin"/>
        </w:r>
        <w:r w:rsidR="00AC7B5A">
          <w:rPr>
            <w:noProof/>
            <w:webHidden/>
          </w:rPr>
          <w:instrText xml:space="preserve"> PAGEREF _Toc8601611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58BF64B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2" w:history="1">
        <w:r w:rsidR="00AC7B5A" w:rsidRPr="007D29AB">
          <w:rPr>
            <w:rStyle w:val="Hipercze"/>
            <w:noProof/>
          </w:rPr>
          <w:t>3.2.5.</w:t>
        </w:r>
        <w:r w:rsidR="00AC7B5A">
          <w:rPr>
            <w:rFonts w:asciiTheme="minorHAnsi" w:eastAsiaTheme="minorEastAsia" w:hAnsiTheme="minorHAnsi"/>
            <w:iCs w:val="0"/>
            <w:noProof/>
            <w:sz w:val="22"/>
            <w:szCs w:val="22"/>
            <w:lang w:eastAsia="pl-PL"/>
          </w:rPr>
          <w:tab/>
        </w:r>
        <w:r w:rsidR="00AC7B5A" w:rsidRPr="007D29AB">
          <w:rPr>
            <w:rStyle w:val="Hipercze"/>
            <w:noProof/>
          </w:rPr>
          <w:t>Wymagania funkcjonalne w obszarze D</w:t>
        </w:r>
        <w:r w:rsidR="00AC7B5A">
          <w:rPr>
            <w:noProof/>
            <w:webHidden/>
          </w:rPr>
          <w:tab/>
        </w:r>
        <w:r w:rsidR="002B13D8">
          <w:rPr>
            <w:noProof/>
            <w:webHidden/>
          </w:rPr>
          <w:fldChar w:fldCharType="begin"/>
        </w:r>
        <w:r w:rsidR="00AC7B5A">
          <w:rPr>
            <w:noProof/>
            <w:webHidden/>
          </w:rPr>
          <w:instrText xml:space="preserve"> PAGEREF _Toc8601612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418686F5"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13" w:history="1">
        <w:r w:rsidR="00AC7B5A" w:rsidRPr="007D29AB">
          <w:rPr>
            <w:rStyle w:val="Hipercze"/>
            <w:noProof/>
          </w:rPr>
          <w:t>3.3.</w:t>
        </w:r>
        <w:r w:rsidR="00AC7B5A">
          <w:rPr>
            <w:rFonts w:asciiTheme="minorHAnsi" w:eastAsiaTheme="minorEastAsia" w:hAnsiTheme="minorHAnsi"/>
            <w:smallCaps w:val="0"/>
            <w:noProof/>
            <w:sz w:val="22"/>
            <w:szCs w:val="22"/>
            <w:lang w:eastAsia="pl-PL"/>
          </w:rPr>
          <w:tab/>
        </w:r>
        <w:r w:rsidR="00AC7B5A" w:rsidRPr="007D29AB">
          <w:rPr>
            <w:rStyle w:val="Hipercze"/>
            <w:noProof/>
          </w:rPr>
          <w:t>Wymagania poza funkcjonalne</w:t>
        </w:r>
        <w:r w:rsidR="00AC7B5A">
          <w:rPr>
            <w:noProof/>
            <w:webHidden/>
          </w:rPr>
          <w:tab/>
        </w:r>
        <w:r w:rsidR="002B13D8">
          <w:rPr>
            <w:noProof/>
            <w:webHidden/>
          </w:rPr>
          <w:fldChar w:fldCharType="begin"/>
        </w:r>
        <w:r w:rsidR="00AC7B5A">
          <w:rPr>
            <w:noProof/>
            <w:webHidden/>
          </w:rPr>
          <w:instrText xml:space="preserve"> PAGEREF _Toc8601613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60F448B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4" w:history="1">
        <w:r w:rsidR="00AC7B5A" w:rsidRPr="007D29AB">
          <w:rPr>
            <w:rStyle w:val="Hipercze"/>
            <w:noProof/>
          </w:rPr>
          <w:t>3.3.1.</w:t>
        </w:r>
        <w:r w:rsidR="00AC7B5A">
          <w:rPr>
            <w:rFonts w:asciiTheme="minorHAnsi" w:eastAsiaTheme="minorEastAsia" w:hAnsiTheme="minorHAnsi"/>
            <w:iCs w:val="0"/>
            <w:noProof/>
            <w:sz w:val="22"/>
            <w:szCs w:val="22"/>
            <w:lang w:eastAsia="pl-PL"/>
          </w:rPr>
          <w:tab/>
        </w:r>
        <w:r w:rsidR="00AC7B5A" w:rsidRPr="007D29AB">
          <w:rPr>
            <w:rStyle w:val="Hipercze"/>
            <w:noProof/>
          </w:rPr>
          <w:t>Użyteczność</w:t>
        </w:r>
        <w:r w:rsidR="00AC7B5A">
          <w:rPr>
            <w:noProof/>
            <w:webHidden/>
          </w:rPr>
          <w:tab/>
        </w:r>
        <w:r w:rsidR="002B13D8">
          <w:rPr>
            <w:noProof/>
            <w:webHidden/>
          </w:rPr>
          <w:fldChar w:fldCharType="begin"/>
        </w:r>
        <w:r w:rsidR="00AC7B5A">
          <w:rPr>
            <w:noProof/>
            <w:webHidden/>
          </w:rPr>
          <w:instrText xml:space="preserve"> PAGEREF _Toc8601614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1697251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5" w:history="1">
        <w:r w:rsidR="00AC7B5A" w:rsidRPr="007D29AB">
          <w:rPr>
            <w:rStyle w:val="Hipercze"/>
            <w:noProof/>
          </w:rPr>
          <w:t>3.3.2.</w:t>
        </w:r>
        <w:r w:rsidR="00AC7B5A">
          <w:rPr>
            <w:rFonts w:asciiTheme="minorHAnsi" w:eastAsiaTheme="minorEastAsia" w:hAnsiTheme="minorHAnsi"/>
            <w:iCs w:val="0"/>
            <w:noProof/>
            <w:sz w:val="22"/>
            <w:szCs w:val="22"/>
            <w:lang w:eastAsia="pl-PL"/>
          </w:rPr>
          <w:tab/>
        </w:r>
        <w:r w:rsidR="00AC7B5A" w:rsidRPr="007D29AB">
          <w:rPr>
            <w:rStyle w:val="Hipercze"/>
            <w:noProof/>
          </w:rPr>
          <w:t>Niezawodność</w:t>
        </w:r>
        <w:r w:rsidR="00AC7B5A">
          <w:rPr>
            <w:noProof/>
            <w:webHidden/>
          </w:rPr>
          <w:tab/>
        </w:r>
        <w:r w:rsidR="002B13D8">
          <w:rPr>
            <w:noProof/>
            <w:webHidden/>
          </w:rPr>
          <w:fldChar w:fldCharType="begin"/>
        </w:r>
        <w:r w:rsidR="00AC7B5A">
          <w:rPr>
            <w:noProof/>
            <w:webHidden/>
          </w:rPr>
          <w:instrText xml:space="preserve"> PAGEREF _Toc8601615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3F75F60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6" w:history="1">
        <w:r w:rsidR="00AC7B5A" w:rsidRPr="007D29AB">
          <w:rPr>
            <w:rStyle w:val="Hipercze"/>
            <w:noProof/>
          </w:rPr>
          <w:t>3.3.3.</w:t>
        </w:r>
        <w:r w:rsidR="00AC7B5A">
          <w:rPr>
            <w:rFonts w:asciiTheme="minorHAnsi" w:eastAsiaTheme="minorEastAsia" w:hAnsiTheme="minorHAnsi"/>
            <w:iCs w:val="0"/>
            <w:noProof/>
            <w:sz w:val="22"/>
            <w:szCs w:val="22"/>
            <w:lang w:eastAsia="pl-PL"/>
          </w:rPr>
          <w:tab/>
        </w:r>
        <w:r w:rsidR="00AC7B5A" w:rsidRPr="007D29AB">
          <w:rPr>
            <w:rStyle w:val="Hipercze"/>
            <w:noProof/>
          </w:rPr>
          <w:t>Wydajność</w:t>
        </w:r>
        <w:r w:rsidR="00AC7B5A">
          <w:rPr>
            <w:noProof/>
            <w:webHidden/>
          </w:rPr>
          <w:tab/>
        </w:r>
        <w:r w:rsidR="002B13D8">
          <w:rPr>
            <w:noProof/>
            <w:webHidden/>
          </w:rPr>
          <w:fldChar w:fldCharType="begin"/>
        </w:r>
        <w:r w:rsidR="00AC7B5A">
          <w:rPr>
            <w:noProof/>
            <w:webHidden/>
          </w:rPr>
          <w:instrText xml:space="preserve"> PAGEREF _Toc8601616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2B6C909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7" w:history="1">
        <w:r w:rsidR="00AC7B5A" w:rsidRPr="007D29AB">
          <w:rPr>
            <w:rStyle w:val="Hipercze"/>
            <w:noProof/>
          </w:rPr>
          <w:t>3.3.4.</w:t>
        </w:r>
        <w:r w:rsidR="00AC7B5A">
          <w:rPr>
            <w:rFonts w:asciiTheme="minorHAnsi" w:eastAsiaTheme="minorEastAsia" w:hAnsiTheme="minorHAnsi"/>
            <w:iCs w:val="0"/>
            <w:noProof/>
            <w:sz w:val="22"/>
            <w:szCs w:val="22"/>
            <w:lang w:eastAsia="pl-PL"/>
          </w:rPr>
          <w:tab/>
        </w:r>
        <w:r w:rsidR="00AC7B5A" w:rsidRPr="007D29AB">
          <w:rPr>
            <w:rStyle w:val="Hipercze"/>
            <w:noProof/>
          </w:rPr>
          <w:t>Bezpieczeństwo</w:t>
        </w:r>
        <w:r w:rsidR="00AC7B5A">
          <w:rPr>
            <w:noProof/>
            <w:webHidden/>
          </w:rPr>
          <w:tab/>
        </w:r>
        <w:r w:rsidR="002B13D8">
          <w:rPr>
            <w:noProof/>
            <w:webHidden/>
          </w:rPr>
          <w:fldChar w:fldCharType="begin"/>
        </w:r>
        <w:r w:rsidR="00AC7B5A">
          <w:rPr>
            <w:noProof/>
            <w:webHidden/>
          </w:rPr>
          <w:instrText xml:space="preserve"> PAGEREF _Toc8601617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7EF391BF"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18" w:history="1">
        <w:r w:rsidR="00AC7B5A" w:rsidRPr="007D29AB">
          <w:rPr>
            <w:rStyle w:val="Hipercze"/>
            <w:noProof/>
          </w:rPr>
          <w:t>3.3.5.</w:t>
        </w:r>
        <w:r w:rsidR="00AC7B5A">
          <w:rPr>
            <w:rFonts w:asciiTheme="minorHAnsi" w:eastAsiaTheme="minorEastAsia" w:hAnsiTheme="minorHAnsi"/>
            <w:iCs w:val="0"/>
            <w:noProof/>
            <w:sz w:val="22"/>
            <w:szCs w:val="22"/>
            <w:lang w:eastAsia="pl-PL"/>
          </w:rPr>
          <w:tab/>
        </w:r>
        <w:r w:rsidR="00AC7B5A" w:rsidRPr="007D29AB">
          <w:rPr>
            <w:rStyle w:val="Hipercze"/>
            <w:noProof/>
          </w:rPr>
          <w:t>Inne</w:t>
        </w:r>
        <w:r w:rsidR="00AC7B5A">
          <w:rPr>
            <w:noProof/>
            <w:webHidden/>
          </w:rPr>
          <w:tab/>
        </w:r>
        <w:r w:rsidR="002B13D8">
          <w:rPr>
            <w:noProof/>
            <w:webHidden/>
          </w:rPr>
          <w:fldChar w:fldCharType="begin"/>
        </w:r>
        <w:r w:rsidR="00AC7B5A">
          <w:rPr>
            <w:noProof/>
            <w:webHidden/>
          </w:rPr>
          <w:instrText xml:space="preserve"> PAGEREF _Toc8601618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612B429F"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19" w:history="1">
        <w:r w:rsidR="00AC7B5A" w:rsidRPr="007D29AB">
          <w:rPr>
            <w:rStyle w:val="Hipercze"/>
            <w:noProof/>
          </w:rPr>
          <w:t>3.4.</w:t>
        </w:r>
        <w:r w:rsidR="00AC7B5A">
          <w:rPr>
            <w:rFonts w:asciiTheme="minorHAnsi" w:eastAsiaTheme="minorEastAsia" w:hAnsiTheme="minorHAnsi"/>
            <w:smallCaps w:val="0"/>
            <w:noProof/>
            <w:sz w:val="22"/>
            <w:szCs w:val="22"/>
            <w:lang w:eastAsia="pl-PL"/>
          </w:rPr>
          <w:tab/>
        </w:r>
        <w:r w:rsidR="00AC7B5A" w:rsidRPr="007D29AB">
          <w:rPr>
            <w:rStyle w:val="Hipercze"/>
            <w:noProof/>
          </w:rPr>
          <w:t>Założenia i ograniczenia</w:t>
        </w:r>
        <w:r w:rsidR="00AC7B5A">
          <w:rPr>
            <w:noProof/>
            <w:webHidden/>
          </w:rPr>
          <w:tab/>
        </w:r>
        <w:r w:rsidR="002B13D8">
          <w:rPr>
            <w:noProof/>
            <w:webHidden/>
          </w:rPr>
          <w:fldChar w:fldCharType="begin"/>
        </w:r>
        <w:r w:rsidR="00AC7B5A">
          <w:rPr>
            <w:noProof/>
            <w:webHidden/>
          </w:rPr>
          <w:instrText xml:space="preserve"> PAGEREF _Toc8601619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53A7BFE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0" w:history="1">
        <w:r w:rsidR="00AC7B5A" w:rsidRPr="007D29AB">
          <w:rPr>
            <w:rStyle w:val="Hipercze"/>
            <w:noProof/>
          </w:rPr>
          <w:t>3.4.1.</w:t>
        </w:r>
        <w:r w:rsidR="00AC7B5A">
          <w:rPr>
            <w:rFonts w:asciiTheme="minorHAnsi" w:eastAsiaTheme="minorEastAsia" w:hAnsiTheme="minorHAnsi"/>
            <w:iCs w:val="0"/>
            <w:noProof/>
            <w:sz w:val="22"/>
            <w:szCs w:val="22"/>
            <w:lang w:eastAsia="pl-PL"/>
          </w:rPr>
          <w:tab/>
        </w:r>
        <w:r w:rsidR="00AC7B5A" w:rsidRPr="007D29AB">
          <w:rPr>
            <w:rStyle w:val="Hipercze"/>
            <w:noProof/>
          </w:rPr>
          <w:t>Założenia</w:t>
        </w:r>
        <w:r w:rsidR="00AC7B5A">
          <w:rPr>
            <w:noProof/>
            <w:webHidden/>
          </w:rPr>
          <w:tab/>
        </w:r>
        <w:r w:rsidR="002B13D8">
          <w:rPr>
            <w:noProof/>
            <w:webHidden/>
          </w:rPr>
          <w:fldChar w:fldCharType="begin"/>
        </w:r>
        <w:r w:rsidR="00AC7B5A">
          <w:rPr>
            <w:noProof/>
            <w:webHidden/>
          </w:rPr>
          <w:instrText xml:space="preserve"> PAGEREF _Toc8601620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6578E6B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1" w:history="1">
        <w:r w:rsidR="00AC7B5A" w:rsidRPr="007D29AB">
          <w:rPr>
            <w:rStyle w:val="Hipercze"/>
            <w:noProof/>
          </w:rPr>
          <w:t>3.4.2.</w:t>
        </w:r>
        <w:r w:rsidR="00AC7B5A">
          <w:rPr>
            <w:rFonts w:asciiTheme="minorHAnsi" w:eastAsiaTheme="minorEastAsia" w:hAnsiTheme="minorHAnsi"/>
            <w:iCs w:val="0"/>
            <w:noProof/>
            <w:sz w:val="22"/>
            <w:szCs w:val="22"/>
            <w:lang w:eastAsia="pl-PL"/>
          </w:rPr>
          <w:tab/>
        </w:r>
        <w:r w:rsidR="00AC7B5A" w:rsidRPr="007D29AB">
          <w:rPr>
            <w:rStyle w:val="Hipercze"/>
            <w:noProof/>
          </w:rPr>
          <w:t>Ograniczenia</w:t>
        </w:r>
        <w:r w:rsidR="00AC7B5A">
          <w:rPr>
            <w:noProof/>
            <w:webHidden/>
          </w:rPr>
          <w:tab/>
        </w:r>
        <w:r w:rsidR="002B13D8">
          <w:rPr>
            <w:noProof/>
            <w:webHidden/>
          </w:rPr>
          <w:fldChar w:fldCharType="begin"/>
        </w:r>
        <w:r w:rsidR="00AC7B5A">
          <w:rPr>
            <w:noProof/>
            <w:webHidden/>
          </w:rPr>
          <w:instrText xml:space="preserve"> PAGEREF _Toc8601621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6A37DB5C"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22" w:history="1">
        <w:r w:rsidR="00AC7B5A" w:rsidRPr="007D29AB">
          <w:rPr>
            <w:rStyle w:val="Hipercze"/>
            <w:noProof/>
          </w:rPr>
          <w:t>3.5.</w:t>
        </w:r>
        <w:r w:rsidR="00AC7B5A">
          <w:rPr>
            <w:rFonts w:asciiTheme="minorHAnsi" w:eastAsiaTheme="minorEastAsia" w:hAnsiTheme="minorHAnsi"/>
            <w:smallCaps w:val="0"/>
            <w:noProof/>
            <w:sz w:val="22"/>
            <w:szCs w:val="22"/>
            <w:lang w:eastAsia="pl-PL"/>
          </w:rPr>
          <w:tab/>
        </w:r>
        <w:r w:rsidR="00AC7B5A" w:rsidRPr="007D29AB">
          <w:rPr>
            <w:rStyle w:val="Hipercze"/>
            <w:noProof/>
          </w:rPr>
          <w:t>Aktorzy i role systemowe</w:t>
        </w:r>
        <w:r w:rsidR="00AC7B5A">
          <w:rPr>
            <w:noProof/>
            <w:webHidden/>
          </w:rPr>
          <w:tab/>
        </w:r>
        <w:r w:rsidR="002B13D8">
          <w:rPr>
            <w:noProof/>
            <w:webHidden/>
          </w:rPr>
          <w:fldChar w:fldCharType="begin"/>
        </w:r>
        <w:r w:rsidR="00AC7B5A">
          <w:rPr>
            <w:noProof/>
            <w:webHidden/>
          </w:rPr>
          <w:instrText xml:space="preserve"> PAGEREF _Toc8601622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7BE7534D"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3" w:history="1">
        <w:r w:rsidR="00AC7B5A" w:rsidRPr="007D29AB">
          <w:rPr>
            <w:rStyle w:val="Hipercze"/>
            <w:noProof/>
          </w:rPr>
          <w:t>3.5.1.</w:t>
        </w:r>
        <w:r w:rsidR="00AC7B5A">
          <w:rPr>
            <w:rFonts w:asciiTheme="minorHAnsi" w:eastAsiaTheme="minorEastAsia" w:hAnsiTheme="minorHAnsi"/>
            <w:iCs w:val="0"/>
            <w:noProof/>
            <w:sz w:val="22"/>
            <w:szCs w:val="22"/>
            <w:lang w:eastAsia="pl-PL"/>
          </w:rPr>
          <w:tab/>
        </w:r>
        <w:r w:rsidR="00AC7B5A" w:rsidRPr="007D29AB">
          <w:rPr>
            <w:rStyle w:val="Hipercze"/>
            <w:noProof/>
          </w:rPr>
          <w:t>Aktorzy systemowi</w:t>
        </w:r>
        <w:r w:rsidR="00AC7B5A">
          <w:rPr>
            <w:noProof/>
            <w:webHidden/>
          </w:rPr>
          <w:tab/>
        </w:r>
        <w:r w:rsidR="002B13D8">
          <w:rPr>
            <w:noProof/>
            <w:webHidden/>
          </w:rPr>
          <w:fldChar w:fldCharType="begin"/>
        </w:r>
        <w:r w:rsidR="00AC7B5A">
          <w:rPr>
            <w:noProof/>
            <w:webHidden/>
          </w:rPr>
          <w:instrText xml:space="preserve"> PAGEREF _Toc8601623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7473ACF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4" w:history="1">
        <w:r w:rsidR="00AC7B5A" w:rsidRPr="007D29AB">
          <w:rPr>
            <w:rStyle w:val="Hipercze"/>
            <w:noProof/>
          </w:rPr>
          <w:t>3.5.2.</w:t>
        </w:r>
        <w:r w:rsidR="00AC7B5A">
          <w:rPr>
            <w:rFonts w:asciiTheme="minorHAnsi" w:eastAsiaTheme="minorEastAsia" w:hAnsiTheme="minorHAnsi"/>
            <w:iCs w:val="0"/>
            <w:noProof/>
            <w:sz w:val="22"/>
            <w:szCs w:val="22"/>
            <w:lang w:eastAsia="pl-PL"/>
          </w:rPr>
          <w:tab/>
        </w:r>
        <w:r w:rsidR="00AC7B5A" w:rsidRPr="007D29AB">
          <w:rPr>
            <w:rStyle w:val="Hipercze"/>
            <w:noProof/>
          </w:rPr>
          <w:t>Inne systemy</w:t>
        </w:r>
        <w:r w:rsidR="00AC7B5A">
          <w:rPr>
            <w:noProof/>
            <w:webHidden/>
          </w:rPr>
          <w:tab/>
        </w:r>
        <w:r w:rsidR="002B13D8">
          <w:rPr>
            <w:noProof/>
            <w:webHidden/>
          </w:rPr>
          <w:fldChar w:fldCharType="begin"/>
        </w:r>
        <w:r w:rsidR="00AC7B5A">
          <w:rPr>
            <w:noProof/>
            <w:webHidden/>
          </w:rPr>
          <w:instrText xml:space="preserve"> PAGEREF _Toc8601624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14BFE45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5" w:history="1">
        <w:r w:rsidR="00AC7B5A" w:rsidRPr="007D29AB">
          <w:rPr>
            <w:rStyle w:val="Hipercze"/>
            <w:noProof/>
          </w:rPr>
          <w:t>3.5.3.</w:t>
        </w:r>
        <w:r w:rsidR="00AC7B5A">
          <w:rPr>
            <w:rFonts w:asciiTheme="minorHAnsi" w:eastAsiaTheme="minorEastAsia" w:hAnsiTheme="minorHAnsi"/>
            <w:iCs w:val="0"/>
            <w:noProof/>
            <w:sz w:val="22"/>
            <w:szCs w:val="22"/>
            <w:lang w:eastAsia="pl-PL"/>
          </w:rPr>
          <w:tab/>
        </w:r>
        <w:r w:rsidR="00AC7B5A" w:rsidRPr="007D29AB">
          <w:rPr>
            <w:rStyle w:val="Hipercze"/>
            <w:noProof/>
          </w:rPr>
          <w:t>Role systemowe</w:t>
        </w:r>
        <w:r w:rsidR="00AC7B5A">
          <w:rPr>
            <w:noProof/>
            <w:webHidden/>
          </w:rPr>
          <w:tab/>
        </w:r>
        <w:r w:rsidR="002B13D8">
          <w:rPr>
            <w:noProof/>
            <w:webHidden/>
          </w:rPr>
          <w:fldChar w:fldCharType="begin"/>
        </w:r>
        <w:r w:rsidR="00AC7B5A">
          <w:rPr>
            <w:noProof/>
            <w:webHidden/>
          </w:rPr>
          <w:instrText xml:space="preserve"> PAGEREF _Toc8601625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20A79847"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26" w:history="1">
        <w:r w:rsidR="00AC7B5A" w:rsidRPr="007D29AB">
          <w:rPr>
            <w:rStyle w:val="Hipercze"/>
            <w:noProof/>
          </w:rPr>
          <w:t>3.6.</w:t>
        </w:r>
        <w:r w:rsidR="00AC7B5A">
          <w:rPr>
            <w:rFonts w:asciiTheme="minorHAnsi" w:eastAsiaTheme="minorEastAsia" w:hAnsiTheme="minorHAnsi"/>
            <w:smallCaps w:val="0"/>
            <w:noProof/>
            <w:sz w:val="22"/>
            <w:szCs w:val="22"/>
            <w:lang w:eastAsia="pl-PL"/>
          </w:rPr>
          <w:tab/>
        </w:r>
        <w:r w:rsidR="00AC7B5A" w:rsidRPr="007D29AB">
          <w:rPr>
            <w:rStyle w:val="Hipercze"/>
            <w:noProof/>
          </w:rPr>
          <w:t>Przypadki użycia</w:t>
        </w:r>
        <w:r w:rsidR="00AC7B5A">
          <w:rPr>
            <w:noProof/>
            <w:webHidden/>
          </w:rPr>
          <w:tab/>
        </w:r>
        <w:r w:rsidR="002B13D8">
          <w:rPr>
            <w:noProof/>
            <w:webHidden/>
          </w:rPr>
          <w:fldChar w:fldCharType="begin"/>
        </w:r>
        <w:r w:rsidR="00AC7B5A">
          <w:rPr>
            <w:noProof/>
            <w:webHidden/>
          </w:rPr>
          <w:instrText xml:space="preserve"> PAGEREF _Toc8601626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588997E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7" w:history="1">
        <w:r w:rsidR="00AC7B5A" w:rsidRPr="007D29AB">
          <w:rPr>
            <w:rStyle w:val="Hipercze"/>
            <w:noProof/>
          </w:rPr>
          <w:t>3.6.1.</w:t>
        </w:r>
        <w:r w:rsidR="00AC7B5A">
          <w:rPr>
            <w:rFonts w:asciiTheme="minorHAnsi" w:eastAsiaTheme="minorEastAsia" w:hAnsiTheme="minorHAnsi"/>
            <w:iCs w:val="0"/>
            <w:noProof/>
            <w:sz w:val="22"/>
            <w:szCs w:val="22"/>
            <w:lang w:eastAsia="pl-PL"/>
          </w:rPr>
          <w:tab/>
        </w:r>
        <w:r w:rsidR="00AC7B5A" w:rsidRPr="007D29AB">
          <w:rPr>
            <w:rStyle w:val="Hipercze"/>
            <w:noProof/>
          </w:rPr>
          <w:t>Przypadek użycia A</w:t>
        </w:r>
        <w:r w:rsidR="00AC7B5A">
          <w:rPr>
            <w:noProof/>
            <w:webHidden/>
          </w:rPr>
          <w:tab/>
        </w:r>
        <w:r w:rsidR="002B13D8">
          <w:rPr>
            <w:noProof/>
            <w:webHidden/>
          </w:rPr>
          <w:fldChar w:fldCharType="begin"/>
        </w:r>
        <w:r w:rsidR="00AC7B5A">
          <w:rPr>
            <w:noProof/>
            <w:webHidden/>
          </w:rPr>
          <w:instrText xml:space="preserve"> PAGEREF _Toc8601627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3194ACD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8" w:history="1">
        <w:r w:rsidR="00AC7B5A" w:rsidRPr="007D29AB">
          <w:rPr>
            <w:rStyle w:val="Hipercze"/>
            <w:noProof/>
          </w:rPr>
          <w:t>3.6.2.</w:t>
        </w:r>
        <w:r w:rsidR="00AC7B5A">
          <w:rPr>
            <w:rFonts w:asciiTheme="minorHAnsi" w:eastAsiaTheme="minorEastAsia" w:hAnsiTheme="minorHAnsi"/>
            <w:iCs w:val="0"/>
            <w:noProof/>
            <w:sz w:val="22"/>
            <w:szCs w:val="22"/>
            <w:lang w:eastAsia="pl-PL"/>
          </w:rPr>
          <w:tab/>
        </w:r>
        <w:r w:rsidR="00AC7B5A" w:rsidRPr="007D29AB">
          <w:rPr>
            <w:rStyle w:val="Hipercze"/>
            <w:noProof/>
          </w:rPr>
          <w:t>Przypadek użycia B</w:t>
        </w:r>
        <w:r w:rsidR="00AC7B5A">
          <w:rPr>
            <w:noProof/>
            <w:webHidden/>
          </w:rPr>
          <w:tab/>
        </w:r>
        <w:r w:rsidR="002B13D8">
          <w:rPr>
            <w:noProof/>
            <w:webHidden/>
          </w:rPr>
          <w:fldChar w:fldCharType="begin"/>
        </w:r>
        <w:r w:rsidR="00AC7B5A">
          <w:rPr>
            <w:noProof/>
            <w:webHidden/>
          </w:rPr>
          <w:instrText xml:space="preserve"> PAGEREF _Toc8601628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2FB88C7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29" w:history="1">
        <w:r w:rsidR="00AC7B5A" w:rsidRPr="007D29AB">
          <w:rPr>
            <w:rStyle w:val="Hipercze"/>
            <w:noProof/>
          </w:rPr>
          <w:t>3.6.3.</w:t>
        </w:r>
        <w:r w:rsidR="00AC7B5A">
          <w:rPr>
            <w:rFonts w:asciiTheme="minorHAnsi" w:eastAsiaTheme="minorEastAsia" w:hAnsiTheme="minorHAnsi"/>
            <w:iCs w:val="0"/>
            <w:noProof/>
            <w:sz w:val="22"/>
            <w:szCs w:val="22"/>
            <w:lang w:eastAsia="pl-PL"/>
          </w:rPr>
          <w:tab/>
        </w:r>
        <w:r w:rsidR="00AC7B5A" w:rsidRPr="007D29AB">
          <w:rPr>
            <w:rStyle w:val="Hipercze"/>
            <w:noProof/>
          </w:rPr>
          <w:t>Przypadek użycia C</w:t>
        </w:r>
        <w:r w:rsidR="00AC7B5A">
          <w:rPr>
            <w:noProof/>
            <w:webHidden/>
          </w:rPr>
          <w:tab/>
        </w:r>
        <w:r w:rsidR="002B13D8">
          <w:rPr>
            <w:noProof/>
            <w:webHidden/>
          </w:rPr>
          <w:fldChar w:fldCharType="begin"/>
        </w:r>
        <w:r w:rsidR="00AC7B5A">
          <w:rPr>
            <w:noProof/>
            <w:webHidden/>
          </w:rPr>
          <w:instrText xml:space="preserve"> PAGEREF _Toc8601629 \h </w:instrText>
        </w:r>
        <w:r w:rsidR="002B13D8">
          <w:rPr>
            <w:noProof/>
            <w:webHidden/>
          </w:rPr>
        </w:r>
        <w:r w:rsidR="002B13D8">
          <w:rPr>
            <w:noProof/>
            <w:webHidden/>
          </w:rPr>
          <w:fldChar w:fldCharType="separate"/>
        </w:r>
        <w:r w:rsidR="00AC7B5A">
          <w:rPr>
            <w:noProof/>
            <w:webHidden/>
          </w:rPr>
          <w:t>17</w:t>
        </w:r>
        <w:r w:rsidR="002B13D8">
          <w:rPr>
            <w:noProof/>
            <w:webHidden/>
          </w:rPr>
          <w:fldChar w:fldCharType="end"/>
        </w:r>
      </w:hyperlink>
    </w:p>
    <w:p w14:paraId="55F1F74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0" w:history="1">
        <w:r w:rsidR="00AC7B5A" w:rsidRPr="007D29AB">
          <w:rPr>
            <w:rStyle w:val="Hipercze"/>
            <w:noProof/>
          </w:rPr>
          <w:t>3.6.4.</w:t>
        </w:r>
        <w:r w:rsidR="00AC7B5A">
          <w:rPr>
            <w:rFonts w:asciiTheme="minorHAnsi" w:eastAsiaTheme="minorEastAsia" w:hAnsiTheme="minorHAnsi"/>
            <w:iCs w:val="0"/>
            <w:noProof/>
            <w:sz w:val="22"/>
            <w:szCs w:val="22"/>
            <w:lang w:eastAsia="pl-PL"/>
          </w:rPr>
          <w:tab/>
        </w:r>
        <w:r w:rsidR="00AC7B5A" w:rsidRPr="007D29AB">
          <w:rPr>
            <w:rStyle w:val="Hipercze"/>
            <w:noProof/>
          </w:rPr>
          <w:t>Przypadek użycia D</w:t>
        </w:r>
        <w:r w:rsidR="00AC7B5A">
          <w:rPr>
            <w:noProof/>
            <w:webHidden/>
          </w:rPr>
          <w:tab/>
        </w:r>
        <w:r w:rsidR="002B13D8">
          <w:rPr>
            <w:noProof/>
            <w:webHidden/>
          </w:rPr>
          <w:fldChar w:fldCharType="begin"/>
        </w:r>
        <w:r w:rsidR="00AC7B5A">
          <w:rPr>
            <w:noProof/>
            <w:webHidden/>
          </w:rPr>
          <w:instrText xml:space="preserve"> PAGEREF _Toc8601630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3EA7C877"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31" w:history="1">
        <w:r w:rsidR="00AC7B5A" w:rsidRPr="007D29AB">
          <w:rPr>
            <w:rStyle w:val="Hipercze"/>
            <w:noProof/>
          </w:rPr>
          <w:t>3.7.</w:t>
        </w:r>
        <w:r w:rsidR="00AC7B5A">
          <w:rPr>
            <w:rFonts w:asciiTheme="minorHAnsi" w:eastAsiaTheme="minorEastAsia" w:hAnsiTheme="minorHAnsi"/>
            <w:smallCaps w:val="0"/>
            <w:noProof/>
            <w:sz w:val="22"/>
            <w:szCs w:val="22"/>
            <w:lang w:eastAsia="pl-PL"/>
          </w:rPr>
          <w:tab/>
        </w:r>
        <w:r w:rsidR="00AC7B5A" w:rsidRPr="007D29AB">
          <w:rPr>
            <w:rStyle w:val="Hipercze"/>
            <w:noProof/>
          </w:rPr>
          <w:t>Reguły systemowe</w:t>
        </w:r>
        <w:r w:rsidR="00AC7B5A">
          <w:rPr>
            <w:noProof/>
            <w:webHidden/>
          </w:rPr>
          <w:tab/>
        </w:r>
        <w:r w:rsidR="002B13D8">
          <w:rPr>
            <w:noProof/>
            <w:webHidden/>
          </w:rPr>
          <w:fldChar w:fldCharType="begin"/>
        </w:r>
        <w:r w:rsidR="00AC7B5A">
          <w:rPr>
            <w:noProof/>
            <w:webHidden/>
          </w:rPr>
          <w:instrText xml:space="preserve"> PAGEREF _Toc8601631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45C2522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2" w:history="1">
        <w:r w:rsidR="00AC7B5A" w:rsidRPr="007D29AB">
          <w:rPr>
            <w:rStyle w:val="Hipercze"/>
            <w:noProof/>
          </w:rPr>
          <w:t>3.7.1.</w:t>
        </w:r>
        <w:r w:rsidR="00AC7B5A">
          <w:rPr>
            <w:rFonts w:asciiTheme="minorHAnsi" w:eastAsiaTheme="minorEastAsia" w:hAnsiTheme="minorHAnsi"/>
            <w:iCs w:val="0"/>
            <w:noProof/>
            <w:sz w:val="22"/>
            <w:szCs w:val="22"/>
            <w:lang w:eastAsia="pl-PL"/>
          </w:rPr>
          <w:tab/>
        </w:r>
        <w:r w:rsidR="00AC7B5A" w:rsidRPr="007D29AB">
          <w:rPr>
            <w:rStyle w:val="Hipercze"/>
            <w:noProof/>
          </w:rPr>
          <w:t>Diagram reguł decyzyjnych</w:t>
        </w:r>
        <w:r w:rsidR="00AC7B5A">
          <w:rPr>
            <w:noProof/>
            <w:webHidden/>
          </w:rPr>
          <w:tab/>
        </w:r>
        <w:r w:rsidR="002B13D8">
          <w:rPr>
            <w:noProof/>
            <w:webHidden/>
          </w:rPr>
          <w:fldChar w:fldCharType="begin"/>
        </w:r>
        <w:r w:rsidR="00AC7B5A">
          <w:rPr>
            <w:noProof/>
            <w:webHidden/>
          </w:rPr>
          <w:instrText xml:space="preserve"> PAGEREF _Toc8601632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4AD567BF"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3" w:history="1">
        <w:r w:rsidR="00AC7B5A" w:rsidRPr="007D29AB">
          <w:rPr>
            <w:rStyle w:val="Hipercze"/>
            <w:noProof/>
          </w:rPr>
          <w:t>3.7.2.</w:t>
        </w:r>
        <w:r w:rsidR="00AC7B5A">
          <w:rPr>
            <w:rFonts w:asciiTheme="minorHAnsi" w:eastAsiaTheme="minorEastAsia" w:hAnsiTheme="minorHAnsi"/>
            <w:iCs w:val="0"/>
            <w:noProof/>
            <w:sz w:val="22"/>
            <w:szCs w:val="22"/>
            <w:lang w:eastAsia="pl-PL"/>
          </w:rPr>
          <w:tab/>
        </w:r>
        <w:r w:rsidR="00AC7B5A" w:rsidRPr="007D29AB">
          <w:rPr>
            <w:rStyle w:val="Hipercze"/>
            <w:noProof/>
          </w:rPr>
          <w:t>Tablice decyzyjne</w:t>
        </w:r>
        <w:r w:rsidR="00AC7B5A">
          <w:rPr>
            <w:noProof/>
            <w:webHidden/>
          </w:rPr>
          <w:tab/>
        </w:r>
        <w:r w:rsidR="002B13D8">
          <w:rPr>
            <w:noProof/>
            <w:webHidden/>
          </w:rPr>
          <w:fldChar w:fldCharType="begin"/>
        </w:r>
        <w:r w:rsidR="00AC7B5A">
          <w:rPr>
            <w:noProof/>
            <w:webHidden/>
          </w:rPr>
          <w:instrText xml:space="preserve"> PAGEREF _Toc8601633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77F9E73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4" w:history="1">
        <w:r w:rsidR="00AC7B5A" w:rsidRPr="007D29AB">
          <w:rPr>
            <w:rStyle w:val="Hipercze"/>
            <w:noProof/>
          </w:rPr>
          <w:t>3.7.3.</w:t>
        </w:r>
        <w:r w:rsidR="00AC7B5A">
          <w:rPr>
            <w:rFonts w:asciiTheme="minorHAnsi" w:eastAsiaTheme="minorEastAsia" w:hAnsiTheme="minorHAnsi"/>
            <w:iCs w:val="0"/>
            <w:noProof/>
            <w:sz w:val="22"/>
            <w:szCs w:val="22"/>
            <w:lang w:eastAsia="pl-PL"/>
          </w:rPr>
          <w:tab/>
        </w:r>
        <w:r w:rsidR="00AC7B5A" w:rsidRPr="007D29AB">
          <w:rPr>
            <w:rStyle w:val="Hipercze"/>
            <w:noProof/>
          </w:rPr>
          <w:t>Drzewa decyzyjne</w:t>
        </w:r>
        <w:r w:rsidR="00AC7B5A">
          <w:rPr>
            <w:noProof/>
            <w:webHidden/>
          </w:rPr>
          <w:tab/>
        </w:r>
        <w:r w:rsidR="002B13D8">
          <w:rPr>
            <w:noProof/>
            <w:webHidden/>
          </w:rPr>
          <w:fldChar w:fldCharType="begin"/>
        </w:r>
        <w:r w:rsidR="00AC7B5A">
          <w:rPr>
            <w:noProof/>
            <w:webHidden/>
          </w:rPr>
          <w:instrText xml:space="preserve"> PAGEREF _Toc8601634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4928519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5" w:history="1">
        <w:r w:rsidR="00AC7B5A" w:rsidRPr="007D29AB">
          <w:rPr>
            <w:rStyle w:val="Hipercze"/>
            <w:noProof/>
          </w:rPr>
          <w:t>3.7.4.</w:t>
        </w:r>
        <w:r w:rsidR="00AC7B5A">
          <w:rPr>
            <w:rFonts w:asciiTheme="minorHAnsi" w:eastAsiaTheme="minorEastAsia" w:hAnsiTheme="minorHAnsi"/>
            <w:iCs w:val="0"/>
            <w:noProof/>
            <w:sz w:val="22"/>
            <w:szCs w:val="22"/>
            <w:lang w:eastAsia="pl-PL"/>
          </w:rPr>
          <w:tab/>
        </w:r>
        <w:r w:rsidR="00AC7B5A" w:rsidRPr="007D29AB">
          <w:rPr>
            <w:rStyle w:val="Hipercze"/>
            <w:noProof/>
          </w:rPr>
          <w:t>Inne sposoby reprezentacji reguł</w:t>
        </w:r>
        <w:r w:rsidR="00AC7B5A">
          <w:rPr>
            <w:noProof/>
            <w:webHidden/>
          </w:rPr>
          <w:tab/>
        </w:r>
        <w:r w:rsidR="002B13D8">
          <w:rPr>
            <w:noProof/>
            <w:webHidden/>
          </w:rPr>
          <w:fldChar w:fldCharType="begin"/>
        </w:r>
        <w:r w:rsidR="00AC7B5A">
          <w:rPr>
            <w:noProof/>
            <w:webHidden/>
          </w:rPr>
          <w:instrText xml:space="preserve"> PAGEREF _Toc8601635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2ACE1C31"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36" w:history="1">
        <w:r w:rsidR="00AC7B5A" w:rsidRPr="007D29AB">
          <w:rPr>
            <w:rStyle w:val="Hipercze"/>
            <w:noProof/>
          </w:rPr>
          <w:t>3.8.</w:t>
        </w:r>
        <w:r w:rsidR="00AC7B5A">
          <w:rPr>
            <w:rFonts w:asciiTheme="minorHAnsi" w:eastAsiaTheme="minorEastAsia" w:hAnsiTheme="minorHAnsi"/>
            <w:smallCaps w:val="0"/>
            <w:noProof/>
            <w:sz w:val="22"/>
            <w:szCs w:val="22"/>
            <w:lang w:eastAsia="pl-PL"/>
          </w:rPr>
          <w:tab/>
        </w:r>
        <w:r w:rsidR="00AC7B5A" w:rsidRPr="007D29AB">
          <w:rPr>
            <w:rStyle w:val="Hipercze"/>
            <w:noProof/>
          </w:rPr>
          <w:t>Model dziedziny systemu</w:t>
        </w:r>
        <w:r w:rsidR="00AC7B5A">
          <w:rPr>
            <w:noProof/>
            <w:webHidden/>
          </w:rPr>
          <w:tab/>
        </w:r>
        <w:r w:rsidR="002B13D8">
          <w:rPr>
            <w:noProof/>
            <w:webHidden/>
          </w:rPr>
          <w:fldChar w:fldCharType="begin"/>
        </w:r>
        <w:r w:rsidR="00AC7B5A">
          <w:rPr>
            <w:noProof/>
            <w:webHidden/>
          </w:rPr>
          <w:instrText xml:space="preserve"> PAGEREF _Toc8601636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401C489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7" w:history="1">
        <w:r w:rsidR="00AC7B5A" w:rsidRPr="007D29AB">
          <w:rPr>
            <w:rStyle w:val="Hipercze"/>
            <w:noProof/>
          </w:rPr>
          <w:t>3.8.1.</w:t>
        </w:r>
        <w:r w:rsidR="00AC7B5A">
          <w:rPr>
            <w:rFonts w:asciiTheme="minorHAnsi" w:eastAsiaTheme="minorEastAsia" w:hAnsiTheme="minorHAnsi"/>
            <w:iCs w:val="0"/>
            <w:noProof/>
            <w:sz w:val="22"/>
            <w:szCs w:val="22"/>
            <w:lang w:eastAsia="pl-PL"/>
          </w:rPr>
          <w:tab/>
        </w:r>
        <w:r w:rsidR="00AC7B5A" w:rsidRPr="007D29AB">
          <w:rPr>
            <w:rStyle w:val="Hipercze"/>
            <w:noProof/>
          </w:rPr>
          <w:t>Diagramy klas - poziom logiczny (atrybuty)</w:t>
        </w:r>
        <w:r w:rsidR="00AC7B5A">
          <w:rPr>
            <w:noProof/>
            <w:webHidden/>
          </w:rPr>
          <w:tab/>
        </w:r>
        <w:r w:rsidR="002B13D8">
          <w:rPr>
            <w:noProof/>
            <w:webHidden/>
          </w:rPr>
          <w:fldChar w:fldCharType="begin"/>
        </w:r>
        <w:r w:rsidR="00AC7B5A">
          <w:rPr>
            <w:noProof/>
            <w:webHidden/>
          </w:rPr>
          <w:instrText xml:space="preserve"> PAGEREF _Toc8601637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1819729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8" w:history="1">
        <w:r w:rsidR="00AC7B5A" w:rsidRPr="007D29AB">
          <w:rPr>
            <w:rStyle w:val="Hipercze"/>
            <w:noProof/>
          </w:rPr>
          <w:t>3.8.2.</w:t>
        </w:r>
        <w:r w:rsidR="00AC7B5A">
          <w:rPr>
            <w:rFonts w:asciiTheme="minorHAnsi" w:eastAsiaTheme="minorEastAsia" w:hAnsiTheme="minorHAnsi"/>
            <w:iCs w:val="0"/>
            <w:noProof/>
            <w:sz w:val="22"/>
            <w:szCs w:val="22"/>
            <w:lang w:eastAsia="pl-PL"/>
          </w:rPr>
          <w:tab/>
        </w:r>
        <w:r w:rsidR="00AC7B5A" w:rsidRPr="007D29AB">
          <w:rPr>
            <w:rStyle w:val="Hipercze"/>
            <w:noProof/>
          </w:rPr>
          <w:t>Diagramy maszyny stanowej</w:t>
        </w:r>
        <w:r w:rsidR="00AC7B5A">
          <w:rPr>
            <w:noProof/>
            <w:webHidden/>
          </w:rPr>
          <w:tab/>
        </w:r>
        <w:r w:rsidR="002B13D8">
          <w:rPr>
            <w:noProof/>
            <w:webHidden/>
          </w:rPr>
          <w:fldChar w:fldCharType="begin"/>
        </w:r>
        <w:r w:rsidR="00AC7B5A">
          <w:rPr>
            <w:noProof/>
            <w:webHidden/>
          </w:rPr>
          <w:instrText xml:space="preserve"> PAGEREF _Toc8601638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234DEB5D"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39" w:history="1">
        <w:r w:rsidR="00AC7B5A" w:rsidRPr="007D29AB">
          <w:rPr>
            <w:rStyle w:val="Hipercze"/>
            <w:noProof/>
          </w:rPr>
          <w:t>3.8.3.</w:t>
        </w:r>
        <w:r w:rsidR="00AC7B5A">
          <w:rPr>
            <w:rFonts w:asciiTheme="minorHAnsi" w:eastAsiaTheme="minorEastAsia" w:hAnsiTheme="minorHAnsi"/>
            <w:iCs w:val="0"/>
            <w:noProof/>
            <w:sz w:val="22"/>
            <w:szCs w:val="22"/>
            <w:lang w:eastAsia="pl-PL"/>
          </w:rPr>
          <w:tab/>
        </w:r>
        <w:r w:rsidR="00AC7B5A" w:rsidRPr="007D29AB">
          <w:rPr>
            <w:rStyle w:val="Hipercze"/>
            <w:noProof/>
          </w:rPr>
          <w:t>Diagramy sekwencji - poziom konceptualny</w:t>
        </w:r>
        <w:r w:rsidR="00AC7B5A">
          <w:rPr>
            <w:noProof/>
            <w:webHidden/>
          </w:rPr>
          <w:tab/>
        </w:r>
        <w:r w:rsidR="002B13D8">
          <w:rPr>
            <w:noProof/>
            <w:webHidden/>
          </w:rPr>
          <w:fldChar w:fldCharType="begin"/>
        </w:r>
        <w:r w:rsidR="00AC7B5A">
          <w:rPr>
            <w:noProof/>
            <w:webHidden/>
          </w:rPr>
          <w:instrText xml:space="preserve"> PAGEREF _Toc8601639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7F4B26D3"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40" w:history="1">
        <w:r w:rsidR="00AC7B5A" w:rsidRPr="007D29AB">
          <w:rPr>
            <w:rStyle w:val="Hipercze"/>
            <w:noProof/>
          </w:rPr>
          <w:t>3.9.</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640 \h </w:instrText>
        </w:r>
        <w:r w:rsidR="002B13D8">
          <w:rPr>
            <w:noProof/>
            <w:webHidden/>
          </w:rPr>
        </w:r>
        <w:r w:rsidR="002B13D8">
          <w:rPr>
            <w:noProof/>
            <w:webHidden/>
          </w:rPr>
          <w:fldChar w:fldCharType="separate"/>
        </w:r>
        <w:r w:rsidR="00AC7B5A">
          <w:rPr>
            <w:noProof/>
            <w:webHidden/>
          </w:rPr>
          <w:t>18</w:t>
        </w:r>
        <w:r w:rsidR="002B13D8">
          <w:rPr>
            <w:noProof/>
            <w:webHidden/>
          </w:rPr>
          <w:fldChar w:fldCharType="end"/>
        </w:r>
      </w:hyperlink>
    </w:p>
    <w:p w14:paraId="011D56E8" w14:textId="77777777" w:rsidR="00AC7B5A" w:rsidRDefault="00126E52">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8601641" w:history="1">
        <w:r w:rsidR="00AC7B5A" w:rsidRPr="007D29AB">
          <w:rPr>
            <w:rStyle w:val="Hipercze"/>
            <w:noProof/>
          </w:rPr>
          <w:t>IV.</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PROJEKT systemu informatycznego</w:t>
        </w:r>
        <w:r w:rsidR="00AC7B5A">
          <w:rPr>
            <w:noProof/>
            <w:webHidden/>
          </w:rPr>
          <w:tab/>
        </w:r>
        <w:r w:rsidR="002B13D8">
          <w:rPr>
            <w:noProof/>
            <w:webHidden/>
          </w:rPr>
          <w:fldChar w:fldCharType="begin"/>
        </w:r>
        <w:r w:rsidR="00AC7B5A">
          <w:rPr>
            <w:noProof/>
            <w:webHidden/>
          </w:rPr>
          <w:instrText xml:space="preserve"> PAGEREF _Toc8601641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5D9BA545"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42" w:history="1">
        <w:r w:rsidR="00AC7B5A" w:rsidRPr="007D29AB">
          <w:rPr>
            <w:rStyle w:val="Hipercze"/>
            <w:noProof/>
          </w:rPr>
          <w:t>4.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642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3720419A"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43" w:history="1">
        <w:r w:rsidR="00AC7B5A" w:rsidRPr="007D29AB">
          <w:rPr>
            <w:rStyle w:val="Hipercze"/>
            <w:noProof/>
          </w:rPr>
          <w:t>4.2.</w:t>
        </w:r>
        <w:r w:rsidR="00AC7B5A">
          <w:rPr>
            <w:rFonts w:asciiTheme="minorHAnsi" w:eastAsiaTheme="minorEastAsia" w:hAnsiTheme="minorHAnsi"/>
            <w:smallCaps w:val="0"/>
            <w:noProof/>
            <w:sz w:val="22"/>
            <w:szCs w:val="22"/>
            <w:lang w:eastAsia="pl-PL"/>
          </w:rPr>
          <w:tab/>
        </w:r>
        <w:r w:rsidR="00AC7B5A" w:rsidRPr="007D29AB">
          <w:rPr>
            <w:rStyle w:val="Hipercze"/>
            <w:noProof/>
          </w:rPr>
          <w:t>Strategia projektowania systemu informatycznego</w:t>
        </w:r>
        <w:r w:rsidR="00AC7B5A">
          <w:rPr>
            <w:noProof/>
            <w:webHidden/>
          </w:rPr>
          <w:tab/>
        </w:r>
        <w:r w:rsidR="002B13D8">
          <w:rPr>
            <w:noProof/>
            <w:webHidden/>
          </w:rPr>
          <w:fldChar w:fldCharType="begin"/>
        </w:r>
        <w:r w:rsidR="00AC7B5A">
          <w:rPr>
            <w:noProof/>
            <w:webHidden/>
          </w:rPr>
          <w:instrText xml:space="preserve"> PAGEREF _Toc8601643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6B8187B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44" w:history="1">
        <w:r w:rsidR="00AC7B5A" w:rsidRPr="007D29AB">
          <w:rPr>
            <w:rStyle w:val="Hipercze"/>
            <w:noProof/>
          </w:rPr>
          <w:t>4.2.1.</w:t>
        </w:r>
        <w:r w:rsidR="00AC7B5A">
          <w:rPr>
            <w:rFonts w:asciiTheme="minorHAnsi" w:eastAsiaTheme="minorEastAsia" w:hAnsiTheme="minorHAnsi"/>
            <w:iCs w:val="0"/>
            <w:noProof/>
            <w:sz w:val="22"/>
            <w:szCs w:val="22"/>
            <w:lang w:eastAsia="pl-PL"/>
          </w:rPr>
          <w:tab/>
        </w:r>
        <w:r w:rsidR="00AC7B5A" w:rsidRPr="007D29AB">
          <w:rPr>
            <w:rStyle w:val="Hipercze"/>
            <w:noProof/>
          </w:rPr>
          <w:t>Wariant minimalny</w:t>
        </w:r>
        <w:r w:rsidR="00AC7B5A">
          <w:rPr>
            <w:noProof/>
            <w:webHidden/>
          </w:rPr>
          <w:tab/>
        </w:r>
        <w:r w:rsidR="002B13D8">
          <w:rPr>
            <w:noProof/>
            <w:webHidden/>
          </w:rPr>
          <w:fldChar w:fldCharType="begin"/>
        </w:r>
        <w:r w:rsidR="00AC7B5A">
          <w:rPr>
            <w:noProof/>
            <w:webHidden/>
          </w:rPr>
          <w:instrText xml:space="preserve"> PAGEREF _Toc8601644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634037F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45" w:history="1">
        <w:r w:rsidR="00AC7B5A" w:rsidRPr="007D29AB">
          <w:rPr>
            <w:rStyle w:val="Hipercze"/>
            <w:noProof/>
          </w:rPr>
          <w:t>4.2.2.</w:t>
        </w:r>
        <w:r w:rsidR="00AC7B5A">
          <w:rPr>
            <w:rFonts w:asciiTheme="minorHAnsi" w:eastAsiaTheme="minorEastAsia" w:hAnsiTheme="minorHAnsi"/>
            <w:iCs w:val="0"/>
            <w:noProof/>
            <w:sz w:val="22"/>
            <w:szCs w:val="22"/>
            <w:lang w:eastAsia="pl-PL"/>
          </w:rPr>
          <w:tab/>
        </w:r>
        <w:r w:rsidR="00AC7B5A" w:rsidRPr="007D29AB">
          <w:rPr>
            <w:rStyle w:val="Hipercze"/>
            <w:noProof/>
          </w:rPr>
          <w:t>Wariant maksymalny</w:t>
        </w:r>
        <w:r w:rsidR="00AC7B5A">
          <w:rPr>
            <w:noProof/>
            <w:webHidden/>
          </w:rPr>
          <w:tab/>
        </w:r>
        <w:r w:rsidR="002B13D8">
          <w:rPr>
            <w:noProof/>
            <w:webHidden/>
          </w:rPr>
          <w:fldChar w:fldCharType="begin"/>
        </w:r>
        <w:r w:rsidR="00AC7B5A">
          <w:rPr>
            <w:noProof/>
            <w:webHidden/>
          </w:rPr>
          <w:instrText xml:space="preserve"> PAGEREF _Toc8601645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31B0F440"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46" w:history="1">
        <w:r w:rsidR="00AC7B5A" w:rsidRPr="007D29AB">
          <w:rPr>
            <w:rStyle w:val="Hipercze"/>
            <w:noProof/>
          </w:rPr>
          <w:t>4.2.3.</w:t>
        </w:r>
        <w:r w:rsidR="00AC7B5A">
          <w:rPr>
            <w:rFonts w:asciiTheme="minorHAnsi" w:eastAsiaTheme="minorEastAsia" w:hAnsiTheme="minorHAnsi"/>
            <w:iCs w:val="0"/>
            <w:noProof/>
            <w:sz w:val="22"/>
            <w:szCs w:val="22"/>
            <w:lang w:eastAsia="pl-PL"/>
          </w:rPr>
          <w:tab/>
        </w:r>
        <w:r w:rsidR="00AC7B5A" w:rsidRPr="007D29AB">
          <w:rPr>
            <w:rStyle w:val="Hipercze"/>
            <w:noProof/>
          </w:rPr>
          <w:t>Wariant realny</w:t>
        </w:r>
        <w:r w:rsidR="00AC7B5A">
          <w:rPr>
            <w:noProof/>
            <w:webHidden/>
          </w:rPr>
          <w:tab/>
        </w:r>
        <w:r w:rsidR="002B13D8">
          <w:rPr>
            <w:noProof/>
            <w:webHidden/>
          </w:rPr>
          <w:fldChar w:fldCharType="begin"/>
        </w:r>
        <w:r w:rsidR="00AC7B5A">
          <w:rPr>
            <w:noProof/>
            <w:webHidden/>
          </w:rPr>
          <w:instrText xml:space="preserve"> PAGEREF _Toc8601646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6C970115"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47" w:history="1">
        <w:r w:rsidR="00AC7B5A" w:rsidRPr="007D29AB">
          <w:rPr>
            <w:rStyle w:val="Hipercze"/>
            <w:noProof/>
          </w:rPr>
          <w:t>4.2.4.</w:t>
        </w:r>
        <w:r w:rsidR="00AC7B5A">
          <w:rPr>
            <w:rFonts w:asciiTheme="minorHAnsi" w:eastAsiaTheme="minorEastAsia" w:hAnsiTheme="minorHAnsi"/>
            <w:iCs w:val="0"/>
            <w:noProof/>
            <w:sz w:val="22"/>
            <w:szCs w:val="22"/>
            <w:lang w:eastAsia="pl-PL"/>
          </w:rPr>
          <w:tab/>
        </w:r>
        <w:r w:rsidR="00AC7B5A" w:rsidRPr="007D29AB">
          <w:rPr>
            <w:rStyle w:val="Hipercze"/>
            <w:noProof/>
          </w:rPr>
          <w:t>Wybór wariantu projektowania systemu informatycznego</w:t>
        </w:r>
        <w:r w:rsidR="00AC7B5A">
          <w:rPr>
            <w:noProof/>
            <w:webHidden/>
          </w:rPr>
          <w:tab/>
        </w:r>
        <w:r w:rsidR="002B13D8">
          <w:rPr>
            <w:noProof/>
            <w:webHidden/>
          </w:rPr>
          <w:fldChar w:fldCharType="begin"/>
        </w:r>
        <w:r w:rsidR="00AC7B5A">
          <w:rPr>
            <w:noProof/>
            <w:webHidden/>
          </w:rPr>
          <w:instrText xml:space="preserve"> PAGEREF _Toc8601647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7811678E"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48" w:history="1">
        <w:r w:rsidR="00AC7B5A" w:rsidRPr="007D29AB">
          <w:rPr>
            <w:rStyle w:val="Hipercze"/>
            <w:noProof/>
          </w:rPr>
          <w:t>4.3.</w:t>
        </w:r>
        <w:r w:rsidR="00AC7B5A">
          <w:rPr>
            <w:rFonts w:asciiTheme="minorHAnsi" w:eastAsiaTheme="minorEastAsia" w:hAnsiTheme="minorHAnsi"/>
            <w:smallCaps w:val="0"/>
            <w:noProof/>
            <w:sz w:val="22"/>
            <w:szCs w:val="22"/>
            <w:lang w:eastAsia="pl-PL"/>
          </w:rPr>
          <w:tab/>
        </w:r>
        <w:r w:rsidR="00AC7B5A" w:rsidRPr="007D29AB">
          <w:rPr>
            <w:rStyle w:val="Hipercze"/>
            <w:noProof/>
          </w:rPr>
          <w:t>Architektura wysokopoziomowa systemu</w:t>
        </w:r>
        <w:r w:rsidR="00AC7B5A">
          <w:rPr>
            <w:noProof/>
            <w:webHidden/>
          </w:rPr>
          <w:tab/>
        </w:r>
        <w:r w:rsidR="002B13D8">
          <w:rPr>
            <w:noProof/>
            <w:webHidden/>
          </w:rPr>
          <w:fldChar w:fldCharType="begin"/>
        </w:r>
        <w:r w:rsidR="00AC7B5A">
          <w:rPr>
            <w:noProof/>
            <w:webHidden/>
          </w:rPr>
          <w:instrText xml:space="preserve"> PAGEREF _Toc8601648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4EBEA63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49" w:history="1">
        <w:r w:rsidR="00AC7B5A" w:rsidRPr="007D29AB">
          <w:rPr>
            <w:rStyle w:val="Hipercze"/>
            <w:noProof/>
          </w:rPr>
          <w:t>4.3.1.</w:t>
        </w:r>
        <w:r w:rsidR="00AC7B5A">
          <w:rPr>
            <w:rFonts w:asciiTheme="minorHAnsi" w:eastAsiaTheme="minorEastAsia" w:hAnsiTheme="minorHAnsi"/>
            <w:iCs w:val="0"/>
            <w:noProof/>
            <w:sz w:val="22"/>
            <w:szCs w:val="22"/>
            <w:lang w:eastAsia="pl-PL"/>
          </w:rPr>
          <w:tab/>
        </w:r>
        <w:r w:rsidR="00AC7B5A" w:rsidRPr="007D29AB">
          <w:rPr>
            <w:rStyle w:val="Hipercze"/>
            <w:noProof/>
          </w:rPr>
          <w:t>Decyzje architektoniczne</w:t>
        </w:r>
        <w:r w:rsidR="00AC7B5A">
          <w:rPr>
            <w:noProof/>
            <w:webHidden/>
          </w:rPr>
          <w:tab/>
        </w:r>
        <w:r w:rsidR="002B13D8">
          <w:rPr>
            <w:noProof/>
            <w:webHidden/>
          </w:rPr>
          <w:fldChar w:fldCharType="begin"/>
        </w:r>
        <w:r w:rsidR="00AC7B5A">
          <w:rPr>
            <w:noProof/>
            <w:webHidden/>
          </w:rPr>
          <w:instrText xml:space="preserve"> PAGEREF _Toc8601649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02FAD6D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0" w:history="1">
        <w:r w:rsidR="00AC7B5A" w:rsidRPr="007D29AB">
          <w:rPr>
            <w:rStyle w:val="Hipercze"/>
            <w:noProof/>
          </w:rPr>
          <w:t>4.3.2.</w:t>
        </w:r>
        <w:r w:rsidR="00AC7B5A">
          <w:rPr>
            <w:rFonts w:asciiTheme="minorHAnsi" w:eastAsiaTheme="minorEastAsia" w:hAnsiTheme="minorHAnsi"/>
            <w:iCs w:val="0"/>
            <w:noProof/>
            <w:sz w:val="22"/>
            <w:szCs w:val="22"/>
            <w:lang w:eastAsia="pl-PL"/>
          </w:rPr>
          <w:tab/>
        </w:r>
        <w:r w:rsidR="00AC7B5A" w:rsidRPr="007D29AB">
          <w:rPr>
            <w:rStyle w:val="Hipercze"/>
            <w:noProof/>
          </w:rPr>
          <w:t>Wzorce architektoniczne</w:t>
        </w:r>
        <w:r w:rsidR="00AC7B5A">
          <w:rPr>
            <w:noProof/>
            <w:webHidden/>
          </w:rPr>
          <w:tab/>
        </w:r>
        <w:r w:rsidR="002B13D8">
          <w:rPr>
            <w:noProof/>
            <w:webHidden/>
          </w:rPr>
          <w:fldChar w:fldCharType="begin"/>
        </w:r>
        <w:r w:rsidR="00AC7B5A">
          <w:rPr>
            <w:noProof/>
            <w:webHidden/>
          </w:rPr>
          <w:instrText xml:space="preserve"> PAGEREF _Toc8601650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6C1171B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1" w:history="1">
        <w:r w:rsidR="00AC7B5A" w:rsidRPr="007D29AB">
          <w:rPr>
            <w:rStyle w:val="Hipercze"/>
            <w:noProof/>
          </w:rPr>
          <w:t>4.3.3.</w:t>
        </w:r>
        <w:r w:rsidR="00AC7B5A">
          <w:rPr>
            <w:rFonts w:asciiTheme="minorHAnsi" w:eastAsiaTheme="minorEastAsia" w:hAnsiTheme="minorHAnsi"/>
            <w:iCs w:val="0"/>
            <w:noProof/>
            <w:sz w:val="22"/>
            <w:szCs w:val="22"/>
            <w:lang w:eastAsia="pl-PL"/>
          </w:rPr>
          <w:tab/>
        </w:r>
        <w:r w:rsidR="00AC7B5A" w:rsidRPr="007D29AB">
          <w:rPr>
            <w:rStyle w:val="Hipercze"/>
            <w:noProof/>
          </w:rPr>
          <w:t>Podział warstwowy i układ warstw systemu</w:t>
        </w:r>
        <w:r w:rsidR="00AC7B5A">
          <w:rPr>
            <w:noProof/>
            <w:webHidden/>
          </w:rPr>
          <w:tab/>
        </w:r>
        <w:r w:rsidR="002B13D8">
          <w:rPr>
            <w:noProof/>
            <w:webHidden/>
          </w:rPr>
          <w:fldChar w:fldCharType="begin"/>
        </w:r>
        <w:r w:rsidR="00AC7B5A">
          <w:rPr>
            <w:noProof/>
            <w:webHidden/>
          </w:rPr>
          <w:instrText xml:space="preserve"> PAGEREF _Toc8601651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7444515F"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2" w:history="1">
        <w:r w:rsidR="00AC7B5A" w:rsidRPr="007D29AB">
          <w:rPr>
            <w:rStyle w:val="Hipercze"/>
            <w:noProof/>
          </w:rPr>
          <w:t>4.3.4.</w:t>
        </w:r>
        <w:r w:rsidR="00AC7B5A">
          <w:rPr>
            <w:rFonts w:asciiTheme="minorHAnsi" w:eastAsiaTheme="minorEastAsia" w:hAnsiTheme="minorHAnsi"/>
            <w:iCs w:val="0"/>
            <w:noProof/>
            <w:sz w:val="22"/>
            <w:szCs w:val="22"/>
            <w:lang w:eastAsia="pl-PL"/>
          </w:rPr>
          <w:tab/>
        </w:r>
        <w:r w:rsidR="00AC7B5A" w:rsidRPr="007D29AB">
          <w:rPr>
            <w:rStyle w:val="Hipercze"/>
            <w:noProof/>
          </w:rPr>
          <w:t>Komponenty systemu</w:t>
        </w:r>
        <w:r w:rsidR="00AC7B5A">
          <w:rPr>
            <w:noProof/>
            <w:webHidden/>
          </w:rPr>
          <w:tab/>
        </w:r>
        <w:r w:rsidR="002B13D8">
          <w:rPr>
            <w:noProof/>
            <w:webHidden/>
          </w:rPr>
          <w:fldChar w:fldCharType="begin"/>
        </w:r>
        <w:r w:rsidR="00AC7B5A">
          <w:rPr>
            <w:noProof/>
            <w:webHidden/>
          </w:rPr>
          <w:instrText xml:space="preserve"> PAGEREF _Toc8601652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7BF29CD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3" w:history="1">
        <w:r w:rsidR="00AC7B5A" w:rsidRPr="007D29AB">
          <w:rPr>
            <w:rStyle w:val="Hipercze"/>
            <w:noProof/>
          </w:rPr>
          <w:t>4.3.5.</w:t>
        </w:r>
        <w:r w:rsidR="00AC7B5A">
          <w:rPr>
            <w:rFonts w:asciiTheme="minorHAnsi" w:eastAsiaTheme="minorEastAsia" w:hAnsiTheme="minorHAnsi"/>
            <w:iCs w:val="0"/>
            <w:noProof/>
            <w:sz w:val="22"/>
            <w:szCs w:val="22"/>
            <w:lang w:eastAsia="pl-PL"/>
          </w:rPr>
          <w:tab/>
        </w:r>
        <w:r w:rsidR="00AC7B5A" w:rsidRPr="007D29AB">
          <w:rPr>
            <w:rStyle w:val="Hipercze"/>
            <w:noProof/>
          </w:rPr>
          <w:t>Interfejsy</w:t>
        </w:r>
        <w:r w:rsidR="00AC7B5A">
          <w:rPr>
            <w:noProof/>
            <w:webHidden/>
          </w:rPr>
          <w:tab/>
        </w:r>
        <w:r w:rsidR="002B13D8">
          <w:rPr>
            <w:noProof/>
            <w:webHidden/>
          </w:rPr>
          <w:fldChar w:fldCharType="begin"/>
        </w:r>
        <w:r w:rsidR="00AC7B5A">
          <w:rPr>
            <w:noProof/>
            <w:webHidden/>
          </w:rPr>
          <w:instrText xml:space="preserve"> PAGEREF _Toc8601653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25773979" w14:textId="77777777" w:rsidR="00AC7B5A" w:rsidRDefault="00126E52">
      <w:pPr>
        <w:pStyle w:val="Spistreci3"/>
        <w:tabs>
          <w:tab w:val="right" w:leader="dot" w:pos="9061"/>
        </w:tabs>
        <w:rPr>
          <w:rFonts w:asciiTheme="minorHAnsi" w:eastAsiaTheme="minorEastAsia" w:hAnsiTheme="minorHAnsi"/>
          <w:iCs w:val="0"/>
          <w:noProof/>
          <w:sz w:val="22"/>
          <w:szCs w:val="22"/>
          <w:lang w:eastAsia="pl-PL"/>
        </w:rPr>
      </w:pPr>
      <w:hyperlink w:anchor="_Toc8601654" w:history="1">
        <w:r w:rsidR="00AC7B5A" w:rsidRPr="007D29AB">
          <w:rPr>
            <w:rStyle w:val="Hipercze"/>
            <w:noProof/>
          </w:rPr>
          <w:t>4.3.6.</w:t>
        </w:r>
        <w:r w:rsidR="00AC7B5A">
          <w:rPr>
            <w:noProof/>
            <w:webHidden/>
          </w:rPr>
          <w:tab/>
        </w:r>
        <w:r w:rsidR="002B13D8">
          <w:rPr>
            <w:noProof/>
            <w:webHidden/>
          </w:rPr>
          <w:fldChar w:fldCharType="begin"/>
        </w:r>
        <w:r w:rsidR="00AC7B5A">
          <w:rPr>
            <w:noProof/>
            <w:webHidden/>
          </w:rPr>
          <w:instrText xml:space="preserve"> PAGEREF _Toc8601654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69E4A34F"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55" w:history="1">
        <w:r w:rsidR="00AC7B5A" w:rsidRPr="007D29AB">
          <w:rPr>
            <w:rStyle w:val="Hipercze"/>
            <w:noProof/>
          </w:rPr>
          <w:t>4.4.</w:t>
        </w:r>
        <w:r w:rsidR="00AC7B5A">
          <w:rPr>
            <w:rFonts w:asciiTheme="minorHAnsi" w:eastAsiaTheme="minorEastAsia" w:hAnsiTheme="minorHAnsi"/>
            <w:smallCaps w:val="0"/>
            <w:noProof/>
            <w:sz w:val="22"/>
            <w:szCs w:val="22"/>
            <w:lang w:eastAsia="pl-PL"/>
          </w:rPr>
          <w:tab/>
        </w:r>
        <w:r w:rsidR="00AC7B5A" w:rsidRPr="007D29AB">
          <w:rPr>
            <w:rStyle w:val="Hipercze"/>
            <w:noProof/>
          </w:rPr>
          <w:t>Mechanizmy bezpieczeństwa</w:t>
        </w:r>
        <w:r w:rsidR="00AC7B5A">
          <w:rPr>
            <w:noProof/>
            <w:webHidden/>
          </w:rPr>
          <w:tab/>
        </w:r>
        <w:r w:rsidR="002B13D8">
          <w:rPr>
            <w:noProof/>
            <w:webHidden/>
          </w:rPr>
          <w:fldChar w:fldCharType="begin"/>
        </w:r>
        <w:r w:rsidR="00AC7B5A">
          <w:rPr>
            <w:noProof/>
            <w:webHidden/>
          </w:rPr>
          <w:instrText xml:space="preserve"> PAGEREF _Toc8601655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0359EB10" w14:textId="77777777" w:rsidR="00AC7B5A" w:rsidRDefault="00126E52">
      <w:pPr>
        <w:pStyle w:val="Spistreci2"/>
        <w:tabs>
          <w:tab w:val="right" w:leader="dot" w:pos="9061"/>
        </w:tabs>
        <w:rPr>
          <w:rFonts w:asciiTheme="minorHAnsi" w:eastAsiaTheme="minorEastAsia" w:hAnsiTheme="minorHAnsi"/>
          <w:smallCaps w:val="0"/>
          <w:noProof/>
          <w:sz w:val="22"/>
          <w:szCs w:val="22"/>
          <w:lang w:eastAsia="pl-PL"/>
        </w:rPr>
      </w:pPr>
      <w:hyperlink w:anchor="_Toc8601656" w:history="1">
        <w:r w:rsidR="00AC7B5A" w:rsidRPr="007D29AB">
          <w:rPr>
            <w:rStyle w:val="Hipercze"/>
            <w:noProof/>
          </w:rPr>
          <w:t>4.5.</w:t>
        </w:r>
        <w:r w:rsidR="00AC7B5A">
          <w:rPr>
            <w:noProof/>
            <w:webHidden/>
          </w:rPr>
          <w:tab/>
        </w:r>
        <w:r w:rsidR="002B13D8">
          <w:rPr>
            <w:noProof/>
            <w:webHidden/>
          </w:rPr>
          <w:fldChar w:fldCharType="begin"/>
        </w:r>
        <w:r w:rsidR="00AC7B5A">
          <w:rPr>
            <w:noProof/>
            <w:webHidden/>
          </w:rPr>
          <w:instrText xml:space="preserve"> PAGEREF _Toc8601656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2B9B84BA"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57" w:history="1">
        <w:r w:rsidR="00AC7B5A" w:rsidRPr="007D29AB">
          <w:rPr>
            <w:rStyle w:val="Hipercze"/>
            <w:noProof/>
          </w:rPr>
          <w:t>4.6.</w:t>
        </w:r>
        <w:r w:rsidR="00AC7B5A">
          <w:rPr>
            <w:rFonts w:asciiTheme="minorHAnsi" w:eastAsiaTheme="minorEastAsia" w:hAnsiTheme="minorHAnsi"/>
            <w:smallCaps w:val="0"/>
            <w:noProof/>
            <w:sz w:val="22"/>
            <w:szCs w:val="22"/>
            <w:lang w:eastAsia="pl-PL"/>
          </w:rPr>
          <w:tab/>
        </w:r>
        <w:r w:rsidR="00AC7B5A" w:rsidRPr="007D29AB">
          <w:rPr>
            <w:rStyle w:val="Hipercze"/>
            <w:noProof/>
          </w:rPr>
          <w:t>Logiczny model danych</w:t>
        </w:r>
        <w:r w:rsidR="00AC7B5A">
          <w:rPr>
            <w:noProof/>
            <w:webHidden/>
          </w:rPr>
          <w:tab/>
        </w:r>
        <w:r w:rsidR="002B13D8">
          <w:rPr>
            <w:noProof/>
            <w:webHidden/>
          </w:rPr>
          <w:fldChar w:fldCharType="begin"/>
        </w:r>
        <w:r w:rsidR="00AC7B5A">
          <w:rPr>
            <w:noProof/>
            <w:webHidden/>
          </w:rPr>
          <w:instrText xml:space="preserve"> PAGEREF _Toc8601657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083FAB1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8" w:history="1">
        <w:r w:rsidR="00AC7B5A" w:rsidRPr="007D29AB">
          <w:rPr>
            <w:rStyle w:val="Hipercze"/>
            <w:noProof/>
          </w:rPr>
          <w:t>4.6.1.</w:t>
        </w:r>
        <w:r w:rsidR="00AC7B5A">
          <w:rPr>
            <w:rFonts w:asciiTheme="minorHAnsi" w:eastAsiaTheme="minorEastAsia" w:hAnsiTheme="minorHAnsi"/>
            <w:iCs w:val="0"/>
            <w:noProof/>
            <w:sz w:val="22"/>
            <w:szCs w:val="22"/>
            <w:lang w:eastAsia="pl-PL"/>
          </w:rPr>
          <w:tab/>
        </w:r>
        <w:r w:rsidR="00AC7B5A" w:rsidRPr="007D29AB">
          <w:rPr>
            <w:rStyle w:val="Hipercze"/>
            <w:noProof/>
          </w:rPr>
          <w:t>Model bazy danych</w:t>
        </w:r>
        <w:r w:rsidR="00AC7B5A">
          <w:rPr>
            <w:noProof/>
            <w:webHidden/>
          </w:rPr>
          <w:tab/>
        </w:r>
        <w:r w:rsidR="002B13D8">
          <w:rPr>
            <w:noProof/>
            <w:webHidden/>
          </w:rPr>
          <w:fldChar w:fldCharType="begin"/>
        </w:r>
        <w:r w:rsidR="00AC7B5A">
          <w:rPr>
            <w:noProof/>
            <w:webHidden/>
          </w:rPr>
          <w:instrText xml:space="preserve"> PAGEREF _Toc8601658 \h </w:instrText>
        </w:r>
        <w:r w:rsidR="002B13D8">
          <w:rPr>
            <w:noProof/>
            <w:webHidden/>
          </w:rPr>
        </w:r>
        <w:r w:rsidR="002B13D8">
          <w:rPr>
            <w:noProof/>
            <w:webHidden/>
          </w:rPr>
          <w:fldChar w:fldCharType="separate"/>
        </w:r>
        <w:r w:rsidR="00AC7B5A">
          <w:rPr>
            <w:noProof/>
            <w:webHidden/>
          </w:rPr>
          <w:t>19</w:t>
        </w:r>
        <w:r w:rsidR="002B13D8">
          <w:rPr>
            <w:noProof/>
            <w:webHidden/>
          </w:rPr>
          <w:fldChar w:fldCharType="end"/>
        </w:r>
      </w:hyperlink>
    </w:p>
    <w:p w14:paraId="0D934AD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59" w:history="1">
        <w:r w:rsidR="00AC7B5A" w:rsidRPr="007D29AB">
          <w:rPr>
            <w:rStyle w:val="Hipercze"/>
            <w:noProof/>
          </w:rPr>
          <w:t>4.6.2.</w:t>
        </w:r>
        <w:r w:rsidR="00AC7B5A">
          <w:rPr>
            <w:rFonts w:asciiTheme="minorHAnsi" w:eastAsiaTheme="minorEastAsia" w:hAnsiTheme="minorHAnsi"/>
            <w:iCs w:val="0"/>
            <w:noProof/>
            <w:sz w:val="22"/>
            <w:szCs w:val="22"/>
            <w:lang w:eastAsia="pl-PL"/>
          </w:rPr>
          <w:tab/>
        </w:r>
        <w:r w:rsidR="00AC7B5A" w:rsidRPr="007D29AB">
          <w:rPr>
            <w:rStyle w:val="Hipercze"/>
            <w:noProof/>
          </w:rPr>
          <w:t>Model struktur danych przechowywanych poza bazą danych</w:t>
        </w:r>
        <w:r w:rsidR="00AC7B5A">
          <w:rPr>
            <w:noProof/>
            <w:webHidden/>
          </w:rPr>
          <w:tab/>
        </w:r>
        <w:r w:rsidR="002B13D8">
          <w:rPr>
            <w:noProof/>
            <w:webHidden/>
          </w:rPr>
          <w:fldChar w:fldCharType="begin"/>
        </w:r>
        <w:r w:rsidR="00AC7B5A">
          <w:rPr>
            <w:noProof/>
            <w:webHidden/>
          </w:rPr>
          <w:instrText xml:space="preserve"> PAGEREF _Toc8601659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66AA66B4"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60" w:history="1">
        <w:r w:rsidR="00AC7B5A" w:rsidRPr="007D29AB">
          <w:rPr>
            <w:rStyle w:val="Hipercze"/>
            <w:noProof/>
          </w:rPr>
          <w:t>4.7.</w:t>
        </w:r>
        <w:r w:rsidR="00AC7B5A">
          <w:rPr>
            <w:rFonts w:asciiTheme="minorHAnsi" w:eastAsiaTheme="minorEastAsia" w:hAnsiTheme="minorHAnsi"/>
            <w:smallCaps w:val="0"/>
            <w:noProof/>
            <w:sz w:val="22"/>
            <w:szCs w:val="22"/>
            <w:lang w:eastAsia="pl-PL"/>
          </w:rPr>
          <w:tab/>
        </w:r>
        <w:r w:rsidR="00AC7B5A" w:rsidRPr="007D29AB">
          <w:rPr>
            <w:rStyle w:val="Hipercze"/>
            <w:noProof/>
          </w:rPr>
          <w:t>Algorytmy</w:t>
        </w:r>
        <w:r w:rsidR="00AC7B5A">
          <w:rPr>
            <w:noProof/>
            <w:webHidden/>
          </w:rPr>
          <w:tab/>
        </w:r>
        <w:r w:rsidR="002B13D8">
          <w:rPr>
            <w:noProof/>
            <w:webHidden/>
          </w:rPr>
          <w:fldChar w:fldCharType="begin"/>
        </w:r>
        <w:r w:rsidR="00AC7B5A">
          <w:rPr>
            <w:noProof/>
            <w:webHidden/>
          </w:rPr>
          <w:instrText xml:space="preserve"> PAGEREF _Toc8601660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3232F05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61" w:history="1">
        <w:r w:rsidR="00AC7B5A" w:rsidRPr="007D29AB">
          <w:rPr>
            <w:rStyle w:val="Hipercze"/>
            <w:noProof/>
          </w:rPr>
          <w:t>4.7.1.</w:t>
        </w:r>
        <w:r w:rsidR="00AC7B5A">
          <w:rPr>
            <w:rFonts w:asciiTheme="minorHAnsi" w:eastAsiaTheme="minorEastAsia" w:hAnsiTheme="minorHAnsi"/>
            <w:iCs w:val="0"/>
            <w:noProof/>
            <w:sz w:val="22"/>
            <w:szCs w:val="22"/>
            <w:lang w:eastAsia="pl-PL"/>
          </w:rPr>
          <w:tab/>
        </w:r>
        <w:r w:rsidR="00AC7B5A" w:rsidRPr="007D29AB">
          <w:rPr>
            <w:rStyle w:val="Hipercze"/>
            <w:noProof/>
          </w:rPr>
          <w:t>Algorytm A</w:t>
        </w:r>
        <w:r w:rsidR="00AC7B5A">
          <w:rPr>
            <w:noProof/>
            <w:webHidden/>
          </w:rPr>
          <w:tab/>
        </w:r>
        <w:r w:rsidR="002B13D8">
          <w:rPr>
            <w:noProof/>
            <w:webHidden/>
          </w:rPr>
          <w:fldChar w:fldCharType="begin"/>
        </w:r>
        <w:r w:rsidR="00AC7B5A">
          <w:rPr>
            <w:noProof/>
            <w:webHidden/>
          </w:rPr>
          <w:instrText xml:space="preserve"> PAGEREF _Toc8601661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673C0BF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62" w:history="1">
        <w:r w:rsidR="00AC7B5A" w:rsidRPr="007D29AB">
          <w:rPr>
            <w:rStyle w:val="Hipercze"/>
            <w:noProof/>
          </w:rPr>
          <w:t>4.7.2.</w:t>
        </w:r>
        <w:r w:rsidR="00AC7B5A">
          <w:rPr>
            <w:rFonts w:asciiTheme="minorHAnsi" w:eastAsiaTheme="minorEastAsia" w:hAnsiTheme="minorHAnsi"/>
            <w:iCs w:val="0"/>
            <w:noProof/>
            <w:sz w:val="22"/>
            <w:szCs w:val="22"/>
            <w:lang w:eastAsia="pl-PL"/>
          </w:rPr>
          <w:tab/>
        </w:r>
        <w:r w:rsidR="00AC7B5A" w:rsidRPr="007D29AB">
          <w:rPr>
            <w:rStyle w:val="Hipercze"/>
            <w:noProof/>
          </w:rPr>
          <w:t>Algorytm B</w:t>
        </w:r>
        <w:r w:rsidR="00AC7B5A">
          <w:rPr>
            <w:noProof/>
            <w:webHidden/>
          </w:rPr>
          <w:tab/>
        </w:r>
        <w:r w:rsidR="002B13D8">
          <w:rPr>
            <w:noProof/>
            <w:webHidden/>
          </w:rPr>
          <w:fldChar w:fldCharType="begin"/>
        </w:r>
        <w:r w:rsidR="00AC7B5A">
          <w:rPr>
            <w:noProof/>
            <w:webHidden/>
          </w:rPr>
          <w:instrText xml:space="preserve"> PAGEREF _Toc8601662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05A4811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63" w:history="1">
        <w:r w:rsidR="00AC7B5A" w:rsidRPr="007D29AB">
          <w:rPr>
            <w:rStyle w:val="Hipercze"/>
            <w:noProof/>
          </w:rPr>
          <w:t>4.7.3.</w:t>
        </w:r>
        <w:r w:rsidR="00AC7B5A">
          <w:rPr>
            <w:rFonts w:asciiTheme="minorHAnsi" w:eastAsiaTheme="minorEastAsia" w:hAnsiTheme="minorHAnsi"/>
            <w:iCs w:val="0"/>
            <w:noProof/>
            <w:sz w:val="22"/>
            <w:szCs w:val="22"/>
            <w:lang w:eastAsia="pl-PL"/>
          </w:rPr>
          <w:tab/>
        </w:r>
        <w:r w:rsidR="00AC7B5A" w:rsidRPr="007D29AB">
          <w:rPr>
            <w:rStyle w:val="Hipercze"/>
            <w:noProof/>
          </w:rPr>
          <w:t>Algorytm C</w:t>
        </w:r>
        <w:r w:rsidR="00AC7B5A">
          <w:rPr>
            <w:noProof/>
            <w:webHidden/>
          </w:rPr>
          <w:tab/>
        </w:r>
        <w:r w:rsidR="002B13D8">
          <w:rPr>
            <w:noProof/>
            <w:webHidden/>
          </w:rPr>
          <w:fldChar w:fldCharType="begin"/>
        </w:r>
        <w:r w:rsidR="00AC7B5A">
          <w:rPr>
            <w:noProof/>
            <w:webHidden/>
          </w:rPr>
          <w:instrText xml:space="preserve"> PAGEREF _Toc8601663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12FA02B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64" w:history="1">
        <w:r w:rsidR="00AC7B5A" w:rsidRPr="007D29AB">
          <w:rPr>
            <w:rStyle w:val="Hipercze"/>
            <w:noProof/>
          </w:rPr>
          <w:t>4.7.4.</w:t>
        </w:r>
        <w:r w:rsidR="00AC7B5A">
          <w:rPr>
            <w:rFonts w:asciiTheme="minorHAnsi" w:eastAsiaTheme="minorEastAsia" w:hAnsiTheme="minorHAnsi"/>
            <w:iCs w:val="0"/>
            <w:noProof/>
            <w:sz w:val="22"/>
            <w:szCs w:val="22"/>
            <w:lang w:eastAsia="pl-PL"/>
          </w:rPr>
          <w:tab/>
        </w:r>
        <w:r w:rsidR="00AC7B5A" w:rsidRPr="007D29AB">
          <w:rPr>
            <w:rStyle w:val="Hipercze"/>
            <w:noProof/>
          </w:rPr>
          <w:t>Algorytm D</w:t>
        </w:r>
        <w:r w:rsidR="00AC7B5A">
          <w:rPr>
            <w:noProof/>
            <w:webHidden/>
          </w:rPr>
          <w:tab/>
        </w:r>
        <w:r w:rsidR="002B13D8">
          <w:rPr>
            <w:noProof/>
            <w:webHidden/>
          </w:rPr>
          <w:fldChar w:fldCharType="begin"/>
        </w:r>
        <w:r w:rsidR="00AC7B5A">
          <w:rPr>
            <w:noProof/>
            <w:webHidden/>
          </w:rPr>
          <w:instrText xml:space="preserve"> PAGEREF _Toc8601664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1C46DD68" w14:textId="77777777" w:rsidR="00AC7B5A" w:rsidRDefault="00126E52">
      <w:pPr>
        <w:pStyle w:val="Spistreci2"/>
        <w:tabs>
          <w:tab w:val="right" w:leader="dot" w:pos="9061"/>
        </w:tabs>
        <w:rPr>
          <w:rFonts w:asciiTheme="minorHAnsi" w:eastAsiaTheme="minorEastAsia" w:hAnsiTheme="minorHAnsi"/>
          <w:smallCaps w:val="0"/>
          <w:noProof/>
          <w:sz w:val="22"/>
          <w:szCs w:val="22"/>
          <w:lang w:eastAsia="pl-PL"/>
        </w:rPr>
      </w:pPr>
      <w:hyperlink w:anchor="_Toc8601665" w:history="1">
        <w:r w:rsidR="00AC7B5A" w:rsidRPr="007D29AB">
          <w:rPr>
            <w:rStyle w:val="Hipercze"/>
            <w:noProof/>
          </w:rPr>
          <w:t>4.8.</w:t>
        </w:r>
        <w:r w:rsidR="00AC7B5A">
          <w:rPr>
            <w:noProof/>
            <w:webHidden/>
          </w:rPr>
          <w:tab/>
        </w:r>
        <w:r w:rsidR="002B13D8">
          <w:rPr>
            <w:noProof/>
            <w:webHidden/>
          </w:rPr>
          <w:fldChar w:fldCharType="begin"/>
        </w:r>
        <w:r w:rsidR="00AC7B5A">
          <w:rPr>
            <w:noProof/>
            <w:webHidden/>
          </w:rPr>
          <w:instrText xml:space="preserve"> PAGEREF _Toc8601665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65A897BA" w14:textId="77777777" w:rsidR="00AC7B5A" w:rsidRDefault="00126E52">
      <w:pPr>
        <w:pStyle w:val="Spistreci2"/>
        <w:tabs>
          <w:tab w:val="right" w:leader="dot" w:pos="9061"/>
        </w:tabs>
        <w:rPr>
          <w:rFonts w:asciiTheme="minorHAnsi" w:eastAsiaTheme="minorEastAsia" w:hAnsiTheme="minorHAnsi"/>
          <w:smallCaps w:val="0"/>
          <w:noProof/>
          <w:sz w:val="22"/>
          <w:szCs w:val="22"/>
          <w:lang w:eastAsia="pl-PL"/>
        </w:rPr>
      </w:pPr>
      <w:hyperlink w:anchor="_Toc8601666" w:history="1">
        <w:r w:rsidR="00AC7B5A" w:rsidRPr="007D29AB">
          <w:rPr>
            <w:rStyle w:val="Hipercze"/>
            <w:noProof/>
          </w:rPr>
          <w:t>4.9.</w:t>
        </w:r>
        <w:r w:rsidR="00AC7B5A">
          <w:rPr>
            <w:noProof/>
            <w:webHidden/>
          </w:rPr>
          <w:tab/>
        </w:r>
        <w:r w:rsidR="002B13D8">
          <w:rPr>
            <w:noProof/>
            <w:webHidden/>
          </w:rPr>
          <w:fldChar w:fldCharType="begin"/>
        </w:r>
        <w:r w:rsidR="00AC7B5A">
          <w:rPr>
            <w:noProof/>
            <w:webHidden/>
          </w:rPr>
          <w:instrText xml:space="preserve"> PAGEREF _Toc8601666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0FD19636" w14:textId="77777777" w:rsidR="00AC7B5A" w:rsidRDefault="00126E52">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8601667" w:history="1">
        <w:r w:rsidR="00AC7B5A" w:rsidRPr="007D29AB">
          <w:rPr>
            <w:rStyle w:val="Hipercze"/>
            <w:noProof/>
          </w:rPr>
          <w:t>4.10.</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667 \h </w:instrText>
        </w:r>
        <w:r w:rsidR="002B13D8">
          <w:rPr>
            <w:noProof/>
            <w:webHidden/>
          </w:rPr>
        </w:r>
        <w:r w:rsidR="002B13D8">
          <w:rPr>
            <w:noProof/>
            <w:webHidden/>
          </w:rPr>
          <w:fldChar w:fldCharType="separate"/>
        </w:r>
        <w:r w:rsidR="00AC7B5A">
          <w:rPr>
            <w:noProof/>
            <w:webHidden/>
          </w:rPr>
          <w:t>20</w:t>
        </w:r>
        <w:r w:rsidR="002B13D8">
          <w:rPr>
            <w:noProof/>
            <w:webHidden/>
          </w:rPr>
          <w:fldChar w:fldCharType="end"/>
        </w:r>
      </w:hyperlink>
    </w:p>
    <w:p w14:paraId="767C4EB6" w14:textId="77777777" w:rsidR="00AC7B5A" w:rsidRDefault="00126E52">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8601668" w:history="1">
        <w:r w:rsidR="00AC7B5A" w:rsidRPr="007D29AB">
          <w:rPr>
            <w:rStyle w:val="Hipercze"/>
            <w:noProof/>
          </w:rPr>
          <w:t>V.</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IMPLEMENTaCJA I TESTY systemu informatycznego</w:t>
        </w:r>
        <w:r w:rsidR="00AC7B5A">
          <w:rPr>
            <w:noProof/>
            <w:webHidden/>
          </w:rPr>
          <w:tab/>
        </w:r>
        <w:r w:rsidR="002B13D8">
          <w:rPr>
            <w:noProof/>
            <w:webHidden/>
          </w:rPr>
          <w:fldChar w:fldCharType="begin"/>
        </w:r>
        <w:r w:rsidR="00AC7B5A">
          <w:rPr>
            <w:noProof/>
            <w:webHidden/>
          </w:rPr>
          <w:instrText xml:space="preserve"> PAGEREF _Toc8601668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9E485B2"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69" w:history="1">
        <w:r w:rsidR="00AC7B5A" w:rsidRPr="007D29AB">
          <w:rPr>
            <w:rStyle w:val="Hipercze"/>
            <w:noProof/>
          </w:rPr>
          <w:t>5.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669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6EE9AE97"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70" w:history="1">
        <w:r w:rsidR="00AC7B5A" w:rsidRPr="007D29AB">
          <w:rPr>
            <w:rStyle w:val="Hipercze"/>
            <w:noProof/>
          </w:rPr>
          <w:t>5.2.</w:t>
        </w:r>
        <w:r w:rsidR="00AC7B5A">
          <w:rPr>
            <w:rFonts w:asciiTheme="minorHAnsi" w:eastAsiaTheme="minorEastAsia" w:hAnsiTheme="minorHAnsi"/>
            <w:smallCaps w:val="0"/>
            <w:noProof/>
            <w:sz w:val="22"/>
            <w:szCs w:val="22"/>
            <w:lang w:eastAsia="pl-PL"/>
          </w:rPr>
          <w:tab/>
        </w:r>
        <w:r w:rsidR="00AC7B5A" w:rsidRPr="007D29AB">
          <w:rPr>
            <w:rStyle w:val="Hipercze"/>
            <w:noProof/>
          </w:rPr>
          <w:t>Charakterystyka środowiska wytwórczego</w:t>
        </w:r>
        <w:r w:rsidR="00AC7B5A">
          <w:rPr>
            <w:noProof/>
            <w:webHidden/>
          </w:rPr>
          <w:tab/>
        </w:r>
        <w:r w:rsidR="002B13D8">
          <w:rPr>
            <w:noProof/>
            <w:webHidden/>
          </w:rPr>
          <w:fldChar w:fldCharType="begin"/>
        </w:r>
        <w:r w:rsidR="00AC7B5A">
          <w:rPr>
            <w:noProof/>
            <w:webHidden/>
          </w:rPr>
          <w:instrText xml:space="preserve"> PAGEREF _Toc8601670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5DBC82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1" w:history="1">
        <w:r w:rsidR="00AC7B5A" w:rsidRPr="007D29AB">
          <w:rPr>
            <w:rStyle w:val="Hipercze"/>
            <w:noProof/>
          </w:rPr>
          <w:t>5.2.1.</w:t>
        </w:r>
        <w:r w:rsidR="00AC7B5A">
          <w:rPr>
            <w:rFonts w:asciiTheme="minorHAnsi" w:eastAsiaTheme="minorEastAsia" w:hAnsiTheme="minorHAnsi"/>
            <w:iCs w:val="0"/>
            <w:noProof/>
            <w:sz w:val="22"/>
            <w:szCs w:val="22"/>
            <w:lang w:eastAsia="pl-PL"/>
          </w:rPr>
          <w:tab/>
        </w:r>
        <w:r w:rsidR="00AC7B5A" w:rsidRPr="007D29AB">
          <w:rPr>
            <w:rStyle w:val="Hipercze"/>
            <w:noProof/>
          </w:rPr>
          <w:t>Narzędzia / środowisko programistyczne</w:t>
        </w:r>
        <w:r w:rsidR="00AC7B5A">
          <w:rPr>
            <w:noProof/>
            <w:webHidden/>
          </w:rPr>
          <w:tab/>
        </w:r>
        <w:r w:rsidR="002B13D8">
          <w:rPr>
            <w:noProof/>
            <w:webHidden/>
          </w:rPr>
          <w:fldChar w:fldCharType="begin"/>
        </w:r>
        <w:r w:rsidR="00AC7B5A">
          <w:rPr>
            <w:noProof/>
            <w:webHidden/>
          </w:rPr>
          <w:instrText xml:space="preserve"> PAGEREF _Toc8601671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2B9A25D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2" w:history="1">
        <w:r w:rsidR="00AC7B5A" w:rsidRPr="007D29AB">
          <w:rPr>
            <w:rStyle w:val="Hipercze"/>
            <w:noProof/>
          </w:rPr>
          <w:t>5.2.2.</w:t>
        </w:r>
        <w:r w:rsidR="00AC7B5A">
          <w:rPr>
            <w:rFonts w:asciiTheme="minorHAnsi" w:eastAsiaTheme="minorEastAsia" w:hAnsiTheme="minorHAnsi"/>
            <w:iCs w:val="0"/>
            <w:noProof/>
            <w:sz w:val="22"/>
            <w:szCs w:val="22"/>
            <w:lang w:eastAsia="pl-PL"/>
          </w:rPr>
          <w:tab/>
        </w:r>
        <w:r w:rsidR="00AC7B5A" w:rsidRPr="007D29AB">
          <w:rPr>
            <w:rStyle w:val="Hipercze"/>
            <w:noProof/>
          </w:rPr>
          <w:t>Języki programowania</w:t>
        </w:r>
        <w:r w:rsidR="00AC7B5A">
          <w:rPr>
            <w:noProof/>
            <w:webHidden/>
          </w:rPr>
          <w:tab/>
        </w:r>
        <w:r w:rsidR="002B13D8">
          <w:rPr>
            <w:noProof/>
            <w:webHidden/>
          </w:rPr>
          <w:fldChar w:fldCharType="begin"/>
        </w:r>
        <w:r w:rsidR="00AC7B5A">
          <w:rPr>
            <w:noProof/>
            <w:webHidden/>
          </w:rPr>
          <w:instrText xml:space="preserve"> PAGEREF _Toc8601672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53AB2A6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3" w:history="1">
        <w:r w:rsidR="00AC7B5A" w:rsidRPr="007D29AB">
          <w:rPr>
            <w:rStyle w:val="Hipercze"/>
            <w:noProof/>
          </w:rPr>
          <w:t>5.2.3.</w:t>
        </w:r>
        <w:r w:rsidR="00AC7B5A">
          <w:rPr>
            <w:rFonts w:asciiTheme="minorHAnsi" w:eastAsiaTheme="minorEastAsia" w:hAnsiTheme="minorHAnsi"/>
            <w:iCs w:val="0"/>
            <w:noProof/>
            <w:sz w:val="22"/>
            <w:szCs w:val="22"/>
            <w:lang w:eastAsia="pl-PL"/>
          </w:rPr>
          <w:tab/>
        </w:r>
        <w:r w:rsidR="00AC7B5A" w:rsidRPr="007D29AB">
          <w:rPr>
            <w:rStyle w:val="Hipercze"/>
            <w:noProof/>
          </w:rPr>
          <w:t>Szkielet budowy aplikacji</w:t>
        </w:r>
        <w:r w:rsidR="00AC7B5A">
          <w:rPr>
            <w:noProof/>
            <w:webHidden/>
          </w:rPr>
          <w:tab/>
        </w:r>
        <w:r w:rsidR="002B13D8">
          <w:rPr>
            <w:noProof/>
            <w:webHidden/>
          </w:rPr>
          <w:fldChar w:fldCharType="begin"/>
        </w:r>
        <w:r w:rsidR="00AC7B5A">
          <w:rPr>
            <w:noProof/>
            <w:webHidden/>
          </w:rPr>
          <w:instrText xml:space="preserve"> PAGEREF _Toc8601673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6886CE8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4" w:history="1">
        <w:r w:rsidR="00AC7B5A" w:rsidRPr="007D29AB">
          <w:rPr>
            <w:rStyle w:val="Hipercze"/>
            <w:noProof/>
          </w:rPr>
          <w:t>5.2.4.</w:t>
        </w:r>
        <w:r w:rsidR="00AC7B5A">
          <w:rPr>
            <w:rFonts w:asciiTheme="minorHAnsi" w:eastAsiaTheme="minorEastAsia" w:hAnsiTheme="minorHAnsi"/>
            <w:iCs w:val="0"/>
            <w:noProof/>
            <w:sz w:val="22"/>
            <w:szCs w:val="22"/>
            <w:lang w:eastAsia="pl-PL"/>
          </w:rPr>
          <w:tab/>
        </w:r>
        <w:r w:rsidR="00AC7B5A" w:rsidRPr="007D29AB">
          <w:rPr>
            <w:rStyle w:val="Hipercze"/>
            <w:noProof/>
          </w:rPr>
          <w:t>Biblioteki i komponenty</w:t>
        </w:r>
        <w:r w:rsidR="00AC7B5A">
          <w:rPr>
            <w:noProof/>
            <w:webHidden/>
          </w:rPr>
          <w:tab/>
        </w:r>
        <w:r w:rsidR="002B13D8">
          <w:rPr>
            <w:noProof/>
            <w:webHidden/>
          </w:rPr>
          <w:fldChar w:fldCharType="begin"/>
        </w:r>
        <w:r w:rsidR="00AC7B5A">
          <w:rPr>
            <w:noProof/>
            <w:webHidden/>
          </w:rPr>
          <w:instrText xml:space="preserve"> PAGEREF _Toc8601674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6AE808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5" w:history="1">
        <w:r w:rsidR="00AC7B5A" w:rsidRPr="007D29AB">
          <w:rPr>
            <w:rStyle w:val="Hipercze"/>
            <w:noProof/>
          </w:rPr>
          <w:t>5.2.5.</w:t>
        </w:r>
        <w:r w:rsidR="00AC7B5A">
          <w:rPr>
            <w:rFonts w:asciiTheme="minorHAnsi" w:eastAsiaTheme="minorEastAsia" w:hAnsiTheme="minorHAnsi"/>
            <w:iCs w:val="0"/>
            <w:noProof/>
            <w:sz w:val="22"/>
            <w:szCs w:val="22"/>
            <w:lang w:eastAsia="pl-PL"/>
          </w:rPr>
          <w:tab/>
        </w:r>
        <w:r w:rsidR="00AC7B5A" w:rsidRPr="007D29AB">
          <w:rPr>
            <w:rStyle w:val="Hipercze"/>
            <w:noProof/>
          </w:rPr>
          <w:t>Oprogramowanie pośredniczące</w:t>
        </w:r>
        <w:r w:rsidR="00AC7B5A">
          <w:rPr>
            <w:noProof/>
            <w:webHidden/>
          </w:rPr>
          <w:tab/>
        </w:r>
        <w:r w:rsidR="002B13D8">
          <w:rPr>
            <w:noProof/>
            <w:webHidden/>
          </w:rPr>
          <w:fldChar w:fldCharType="begin"/>
        </w:r>
        <w:r w:rsidR="00AC7B5A">
          <w:rPr>
            <w:noProof/>
            <w:webHidden/>
          </w:rPr>
          <w:instrText xml:space="preserve"> PAGEREF _Toc8601675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3F850F8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6" w:history="1">
        <w:r w:rsidR="00AC7B5A" w:rsidRPr="007D29AB">
          <w:rPr>
            <w:rStyle w:val="Hipercze"/>
            <w:noProof/>
          </w:rPr>
          <w:t>5.2.6.</w:t>
        </w:r>
        <w:r w:rsidR="00AC7B5A">
          <w:rPr>
            <w:rFonts w:asciiTheme="minorHAnsi" w:eastAsiaTheme="minorEastAsia" w:hAnsiTheme="minorHAnsi"/>
            <w:iCs w:val="0"/>
            <w:noProof/>
            <w:sz w:val="22"/>
            <w:szCs w:val="22"/>
            <w:lang w:eastAsia="pl-PL"/>
          </w:rPr>
          <w:tab/>
        </w:r>
        <w:r w:rsidR="00AC7B5A" w:rsidRPr="007D29AB">
          <w:rPr>
            <w:rStyle w:val="Hipercze"/>
            <w:noProof/>
          </w:rPr>
          <w:t>Bazy danych</w:t>
        </w:r>
        <w:r w:rsidR="00AC7B5A">
          <w:rPr>
            <w:noProof/>
            <w:webHidden/>
          </w:rPr>
          <w:tab/>
        </w:r>
        <w:r w:rsidR="002B13D8">
          <w:rPr>
            <w:noProof/>
            <w:webHidden/>
          </w:rPr>
          <w:fldChar w:fldCharType="begin"/>
        </w:r>
        <w:r w:rsidR="00AC7B5A">
          <w:rPr>
            <w:noProof/>
            <w:webHidden/>
          </w:rPr>
          <w:instrText xml:space="preserve"> PAGEREF _Toc8601676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6EB0D9F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7" w:history="1">
        <w:r w:rsidR="00AC7B5A" w:rsidRPr="007D29AB">
          <w:rPr>
            <w:rStyle w:val="Hipercze"/>
            <w:noProof/>
          </w:rPr>
          <w:t>5.2.7.</w:t>
        </w:r>
        <w:r w:rsidR="00AC7B5A">
          <w:rPr>
            <w:rFonts w:asciiTheme="minorHAnsi" w:eastAsiaTheme="minorEastAsia" w:hAnsiTheme="minorHAnsi"/>
            <w:iCs w:val="0"/>
            <w:noProof/>
            <w:sz w:val="22"/>
            <w:szCs w:val="22"/>
            <w:lang w:eastAsia="pl-PL"/>
          </w:rPr>
          <w:tab/>
        </w:r>
        <w:r w:rsidR="00AC7B5A" w:rsidRPr="007D29AB">
          <w:rPr>
            <w:rStyle w:val="Hipercze"/>
            <w:noProof/>
          </w:rPr>
          <w:t>Inne oprogramowanie</w:t>
        </w:r>
        <w:r w:rsidR="00AC7B5A">
          <w:rPr>
            <w:noProof/>
            <w:webHidden/>
          </w:rPr>
          <w:tab/>
        </w:r>
        <w:r w:rsidR="002B13D8">
          <w:rPr>
            <w:noProof/>
            <w:webHidden/>
          </w:rPr>
          <w:fldChar w:fldCharType="begin"/>
        </w:r>
        <w:r w:rsidR="00AC7B5A">
          <w:rPr>
            <w:noProof/>
            <w:webHidden/>
          </w:rPr>
          <w:instrText xml:space="preserve"> PAGEREF _Toc8601677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1A706F1"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78" w:history="1">
        <w:r w:rsidR="00AC7B5A" w:rsidRPr="007D29AB">
          <w:rPr>
            <w:rStyle w:val="Hipercze"/>
            <w:noProof/>
          </w:rPr>
          <w:t>5.3.</w:t>
        </w:r>
        <w:r w:rsidR="00AC7B5A">
          <w:rPr>
            <w:rFonts w:asciiTheme="minorHAnsi" w:eastAsiaTheme="minorEastAsia" w:hAnsiTheme="minorHAnsi"/>
            <w:smallCaps w:val="0"/>
            <w:noProof/>
            <w:sz w:val="22"/>
            <w:szCs w:val="22"/>
            <w:lang w:eastAsia="pl-PL"/>
          </w:rPr>
          <w:tab/>
        </w:r>
        <w:r w:rsidR="00AC7B5A" w:rsidRPr="007D29AB">
          <w:rPr>
            <w:rStyle w:val="Hipercze"/>
            <w:noProof/>
          </w:rPr>
          <w:t>Charakterystyka środowiska uruchomieniowego</w:t>
        </w:r>
        <w:r w:rsidR="00AC7B5A">
          <w:rPr>
            <w:noProof/>
            <w:webHidden/>
          </w:rPr>
          <w:tab/>
        </w:r>
        <w:r w:rsidR="002B13D8">
          <w:rPr>
            <w:noProof/>
            <w:webHidden/>
          </w:rPr>
          <w:fldChar w:fldCharType="begin"/>
        </w:r>
        <w:r w:rsidR="00AC7B5A">
          <w:rPr>
            <w:noProof/>
            <w:webHidden/>
          </w:rPr>
          <w:instrText xml:space="preserve"> PAGEREF _Toc8601678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4FC20B2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79" w:history="1">
        <w:r w:rsidR="00AC7B5A" w:rsidRPr="007D29AB">
          <w:rPr>
            <w:rStyle w:val="Hipercze"/>
            <w:noProof/>
          </w:rPr>
          <w:t>5.3.1.</w:t>
        </w:r>
        <w:r w:rsidR="00AC7B5A">
          <w:rPr>
            <w:rFonts w:asciiTheme="minorHAnsi" w:eastAsiaTheme="minorEastAsia" w:hAnsiTheme="minorHAnsi"/>
            <w:iCs w:val="0"/>
            <w:noProof/>
            <w:sz w:val="22"/>
            <w:szCs w:val="22"/>
            <w:lang w:eastAsia="pl-PL"/>
          </w:rPr>
          <w:tab/>
        </w:r>
        <w:r w:rsidR="00AC7B5A" w:rsidRPr="007D29AB">
          <w:rPr>
            <w:rStyle w:val="Hipercze"/>
            <w:noProof/>
          </w:rPr>
          <w:t>Konfiguracja sprzętowa</w:t>
        </w:r>
        <w:r w:rsidR="00AC7B5A">
          <w:rPr>
            <w:noProof/>
            <w:webHidden/>
          </w:rPr>
          <w:tab/>
        </w:r>
        <w:r w:rsidR="002B13D8">
          <w:rPr>
            <w:noProof/>
            <w:webHidden/>
          </w:rPr>
          <w:fldChar w:fldCharType="begin"/>
        </w:r>
        <w:r w:rsidR="00AC7B5A">
          <w:rPr>
            <w:noProof/>
            <w:webHidden/>
          </w:rPr>
          <w:instrText xml:space="preserve"> PAGEREF _Toc8601679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62332C4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0" w:history="1">
        <w:r w:rsidR="00AC7B5A" w:rsidRPr="007D29AB">
          <w:rPr>
            <w:rStyle w:val="Hipercze"/>
            <w:noProof/>
          </w:rPr>
          <w:t>5.3.2.</w:t>
        </w:r>
        <w:r w:rsidR="00AC7B5A">
          <w:rPr>
            <w:rFonts w:asciiTheme="minorHAnsi" w:eastAsiaTheme="minorEastAsia" w:hAnsiTheme="minorHAnsi"/>
            <w:iCs w:val="0"/>
            <w:noProof/>
            <w:sz w:val="22"/>
            <w:szCs w:val="22"/>
            <w:lang w:eastAsia="pl-PL"/>
          </w:rPr>
          <w:tab/>
        </w:r>
        <w:r w:rsidR="00AC7B5A" w:rsidRPr="007D29AB">
          <w:rPr>
            <w:rStyle w:val="Hipercze"/>
            <w:noProof/>
          </w:rPr>
          <w:t>Warstwa wirtualizacji</w:t>
        </w:r>
        <w:r w:rsidR="00AC7B5A">
          <w:rPr>
            <w:noProof/>
            <w:webHidden/>
          </w:rPr>
          <w:tab/>
        </w:r>
        <w:r w:rsidR="002B13D8">
          <w:rPr>
            <w:noProof/>
            <w:webHidden/>
          </w:rPr>
          <w:fldChar w:fldCharType="begin"/>
        </w:r>
        <w:r w:rsidR="00AC7B5A">
          <w:rPr>
            <w:noProof/>
            <w:webHidden/>
          </w:rPr>
          <w:instrText xml:space="preserve"> PAGEREF _Toc8601680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6035F6A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1" w:history="1">
        <w:r w:rsidR="00AC7B5A" w:rsidRPr="007D29AB">
          <w:rPr>
            <w:rStyle w:val="Hipercze"/>
            <w:noProof/>
          </w:rPr>
          <w:t>5.3.3.</w:t>
        </w:r>
        <w:r w:rsidR="00AC7B5A">
          <w:rPr>
            <w:rFonts w:asciiTheme="minorHAnsi" w:eastAsiaTheme="minorEastAsia" w:hAnsiTheme="minorHAnsi"/>
            <w:iCs w:val="0"/>
            <w:noProof/>
            <w:sz w:val="22"/>
            <w:szCs w:val="22"/>
            <w:lang w:eastAsia="pl-PL"/>
          </w:rPr>
          <w:tab/>
        </w:r>
        <w:r w:rsidR="00AC7B5A" w:rsidRPr="007D29AB">
          <w:rPr>
            <w:rStyle w:val="Hipercze"/>
            <w:noProof/>
          </w:rPr>
          <w:t>Systemy operacyjne</w:t>
        </w:r>
        <w:r w:rsidR="00AC7B5A">
          <w:rPr>
            <w:noProof/>
            <w:webHidden/>
          </w:rPr>
          <w:tab/>
        </w:r>
        <w:r w:rsidR="002B13D8">
          <w:rPr>
            <w:noProof/>
            <w:webHidden/>
          </w:rPr>
          <w:fldChar w:fldCharType="begin"/>
        </w:r>
        <w:r w:rsidR="00AC7B5A">
          <w:rPr>
            <w:noProof/>
            <w:webHidden/>
          </w:rPr>
          <w:instrText xml:space="preserve"> PAGEREF _Toc8601681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1446F97"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2" w:history="1">
        <w:r w:rsidR="00AC7B5A" w:rsidRPr="007D29AB">
          <w:rPr>
            <w:rStyle w:val="Hipercze"/>
            <w:noProof/>
          </w:rPr>
          <w:t>5.3.4.</w:t>
        </w:r>
        <w:r w:rsidR="00AC7B5A">
          <w:rPr>
            <w:rFonts w:asciiTheme="minorHAnsi" w:eastAsiaTheme="minorEastAsia" w:hAnsiTheme="minorHAnsi"/>
            <w:iCs w:val="0"/>
            <w:noProof/>
            <w:sz w:val="22"/>
            <w:szCs w:val="22"/>
            <w:lang w:eastAsia="pl-PL"/>
          </w:rPr>
          <w:tab/>
        </w:r>
        <w:r w:rsidR="00AC7B5A" w:rsidRPr="007D29AB">
          <w:rPr>
            <w:rStyle w:val="Hipercze"/>
            <w:noProof/>
          </w:rPr>
          <w:t>Wymagane licencje</w:t>
        </w:r>
        <w:r w:rsidR="00AC7B5A">
          <w:rPr>
            <w:noProof/>
            <w:webHidden/>
          </w:rPr>
          <w:tab/>
        </w:r>
        <w:r w:rsidR="002B13D8">
          <w:rPr>
            <w:noProof/>
            <w:webHidden/>
          </w:rPr>
          <w:fldChar w:fldCharType="begin"/>
        </w:r>
        <w:r w:rsidR="00AC7B5A">
          <w:rPr>
            <w:noProof/>
            <w:webHidden/>
          </w:rPr>
          <w:instrText xml:space="preserve"> PAGEREF _Toc8601682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09799E3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3" w:history="1">
        <w:r w:rsidR="00AC7B5A" w:rsidRPr="007D29AB">
          <w:rPr>
            <w:rStyle w:val="Hipercze"/>
            <w:noProof/>
          </w:rPr>
          <w:t>5.3.5.</w:t>
        </w:r>
        <w:r w:rsidR="00AC7B5A">
          <w:rPr>
            <w:rFonts w:asciiTheme="minorHAnsi" w:eastAsiaTheme="minorEastAsia" w:hAnsiTheme="minorHAnsi"/>
            <w:iCs w:val="0"/>
            <w:noProof/>
            <w:sz w:val="22"/>
            <w:szCs w:val="22"/>
            <w:lang w:eastAsia="pl-PL"/>
          </w:rPr>
          <w:tab/>
        </w:r>
        <w:r w:rsidR="00AC7B5A" w:rsidRPr="007D29AB">
          <w:rPr>
            <w:rStyle w:val="Hipercze"/>
            <w:noProof/>
          </w:rPr>
          <w:t>Sposób monitorowania systemu</w:t>
        </w:r>
        <w:r w:rsidR="00AC7B5A">
          <w:rPr>
            <w:noProof/>
            <w:webHidden/>
          </w:rPr>
          <w:tab/>
        </w:r>
        <w:r w:rsidR="002B13D8">
          <w:rPr>
            <w:noProof/>
            <w:webHidden/>
          </w:rPr>
          <w:fldChar w:fldCharType="begin"/>
        </w:r>
        <w:r w:rsidR="00AC7B5A">
          <w:rPr>
            <w:noProof/>
            <w:webHidden/>
          </w:rPr>
          <w:instrText xml:space="preserve"> PAGEREF _Toc8601683 \h </w:instrText>
        </w:r>
        <w:r w:rsidR="002B13D8">
          <w:rPr>
            <w:noProof/>
            <w:webHidden/>
          </w:rPr>
        </w:r>
        <w:r w:rsidR="002B13D8">
          <w:rPr>
            <w:noProof/>
            <w:webHidden/>
          </w:rPr>
          <w:fldChar w:fldCharType="separate"/>
        </w:r>
        <w:r w:rsidR="00AC7B5A">
          <w:rPr>
            <w:noProof/>
            <w:webHidden/>
          </w:rPr>
          <w:t>21</w:t>
        </w:r>
        <w:r w:rsidR="002B13D8">
          <w:rPr>
            <w:noProof/>
            <w:webHidden/>
          </w:rPr>
          <w:fldChar w:fldCharType="end"/>
        </w:r>
      </w:hyperlink>
    </w:p>
    <w:p w14:paraId="19B68955"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84" w:history="1">
        <w:r w:rsidR="00AC7B5A" w:rsidRPr="007D29AB">
          <w:rPr>
            <w:rStyle w:val="Hipercze"/>
            <w:noProof/>
          </w:rPr>
          <w:t>5.4.</w:t>
        </w:r>
        <w:r w:rsidR="00AC7B5A">
          <w:rPr>
            <w:rFonts w:asciiTheme="minorHAnsi" w:eastAsiaTheme="minorEastAsia" w:hAnsiTheme="minorHAnsi"/>
            <w:smallCaps w:val="0"/>
            <w:noProof/>
            <w:sz w:val="22"/>
            <w:szCs w:val="22"/>
            <w:lang w:eastAsia="pl-PL"/>
          </w:rPr>
          <w:tab/>
        </w:r>
        <w:r w:rsidR="00AC7B5A" w:rsidRPr="007D29AB">
          <w:rPr>
            <w:rStyle w:val="Hipercze"/>
            <w:noProof/>
          </w:rPr>
          <w:t>Charakterystyka repozytorium kodu</w:t>
        </w:r>
        <w:r w:rsidR="00AC7B5A">
          <w:rPr>
            <w:noProof/>
            <w:webHidden/>
          </w:rPr>
          <w:tab/>
        </w:r>
        <w:r w:rsidR="002B13D8">
          <w:rPr>
            <w:noProof/>
            <w:webHidden/>
          </w:rPr>
          <w:fldChar w:fldCharType="begin"/>
        </w:r>
        <w:r w:rsidR="00AC7B5A">
          <w:rPr>
            <w:noProof/>
            <w:webHidden/>
          </w:rPr>
          <w:instrText xml:space="preserve"> PAGEREF _Toc8601684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0ABF38F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5" w:history="1">
        <w:r w:rsidR="00AC7B5A" w:rsidRPr="007D29AB">
          <w:rPr>
            <w:rStyle w:val="Hipercze"/>
            <w:noProof/>
          </w:rPr>
          <w:t>5.4.1.</w:t>
        </w:r>
        <w:r w:rsidR="00AC7B5A">
          <w:rPr>
            <w:rFonts w:asciiTheme="minorHAnsi" w:eastAsiaTheme="minorEastAsia" w:hAnsiTheme="minorHAnsi"/>
            <w:iCs w:val="0"/>
            <w:noProof/>
            <w:sz w:val="22"/>
            <w:szCs w:val="22"/>
            <w:lang w:eastAsia="pl-PL"/>
          </w:rPr>
          <w:tab/>
        </w:r>
        <w:r w:rsidR="00AC7B5A" w:rsidRPr="007D29AB">
          <w:rPr>
            <w:rStyle w:val="Hipercze"/>
            <w:noProof/>
          </w:rPr>
          <w:t>Struktura repozytorium</w:t>
        </w:r>
        <w:r w:rsidR="00AC7B5A">
          <w:rPr>
            <w:noProof/>
            <w:webHidden/>
          </w:rPr>
          <w:tab/>
        </w:r>
        <w:r w:rsidR="002B13D8">
          <w:rPr>
            <w:noProof/>
            <w:webHidden/>
          </w:rPr>
          <w:fldChar w:fldCharType="begin"/>
        </w:r>
        <w:r w:rsidR="00AC7B5A">
          <w:rPr>
            <w:noProof/>
            <w:webHidden/>
          </w:rPr>
          <w:instrText xml:space="preserve"> PAGEREF _Toc8601685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64F8AF85"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6" w:history="1">
        <w:r w:rsidR="00AC7B5A" w:rsidRPr="007D29AB">
          <w:rPr>
            <w:rStyle w:val="Hipercze"/>
            <w:noProof/>
          </w:rPr>
          <w:t>5.4.2.</w:t>
        </w:r>
        <w:r w:rsidR="00AC7B5A">
          <w:rPr>
            <w:rFonts w:asciiTheme="minorHAnsi" w:eastAsiaTheme="minorEastAsia" w:hAnsiTheme="minorHAnsi"/>
            <w:iCs w:val="0"/>
            <w:noProof/>
            <w:sz w:val="22"/>
            <w:szCs w:val="22"/>
            <w:lang w:eastAsia="pl-PL"/>
          </w:rPr>
          <w:tab/>
        </w:r>
        <w:r w:rsidR="00AC7B5A" w:rsidRPr="007D29AB">
          <w:rPr>
            <w:rStyle w:val="Hipercze"/>
            <w:noProof/>
          </w:rPr>
          <w:t>Standardy tworzenia kodu źródłowego</w:t>
        </w:r>
        <w:r w:rsidR="00AC7B5A">
          <w:rPr>
            <w:noProof/>
            <w:webHidden/>
          </w:rPr>
          <w:tab/>
        </w:r>
        <w:r w:rsidR="002B13D8">
          <w:rPr>
            <w:noProof/>
            <w:webHidden/>
          </w:rPr>
          <w:fldChar w:fldCharType="begin"/>
        </w:r>
        <w:r w:rsidR="00AC7B5A">
          <w:rPr>
            <w:noProof/>
            <w:webHidden/>
          </w:rPr>
          <w:instrText xml:space="preserve"> PAGEREF _Toc8601686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33727B1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7" w:history="1">
        <w:r w:rsidR="00AC7B5A" w:rsidRPr="007D29AB">
          <w:rPr>
            <w:rStyle w:val="Hipercze"/>
            <w:noProof/>
          </w:rPr>
          <w:t>5.4.3.</w:t>
        </w:r>
        <w:r w:rsidR="00AC7B5A">
          <w:rPr>
            <w:rFonts w:asciiTheme="minorHAnsi" w:eastAsiaTheme="minorEastAsia" w:hAnsiTheme="minorHAnsi"/>
            <w:iCs w:val="0"/>
            <w:noProof/>
            <w:sz w:val="22"/>
            <w:szCs w:val="22"/>
            <w:lang w:eastAsia="pl-PL"/>
          </w:rPr>
          <w:tab/>
        </w:r>
        <w:r w:rsidR="00AC7B5A" w:rsidRPr="007D29AB">
          <w:rPr>
            <w:rStyle w:val="Hipercze"/>
            <w:noProof/>
          </w:rPr>
          <w:t>Standardy nazewnicze</w:t>
        </w:r>
        <w:r w:rsidR="00AC7B5A">
          <w:rPr>
            <w:noProof/>
            <w:webHidden/>
          </w:rPr>
          <w:tab/>
        </w:r>
        <w:r w:rsidR="002B13D8">
          <w:rPr>
            <w:noProof/>
            <w:webHidden/>
          </w:rPr>
          <w:fldChar w:fldCharType="begin"/>
        </w:r>
        <w:r w:rsidR="00AC7B5A">
          <w:rPr>
            <w:noProof/>
            <w:webHidden/>
          </w:rPr>
          <w:instrText xml:space="preserve"> PAGEREF _Toc8601687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49E8681C"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88" w:history="1">
        <w:r w:rsidR="00AC7B5A" w:rsidRPr="007D29AB">
          <w:rPr>
            <w:rStyle w:val="Hipercze"/>
            <w:noProof/>
          </w:rPr>
          <w:t>5.5.</w:t>
        </w:r>
        <w:r w:rsidR="00AC7B5A">
          <w:rPr>
            <w:rFonts w:asciiTheme="minorHAnsi" w:eastAsiaTheme="minorEastAsia" w:hAnsiTheme="minorHAnsi"/>
            <w:smallCaps w:val="0"/>
            <w:noProof/>
            <w:sz w:val="22"/>
            <w:szCs w:val="22"/>
            <w:lang w:eastAsia="pl-PL"/>
          </w:rPr>
          <w:tab/>
        </w:r>
        <w:r w:rsidR="00AC7B5A" w:rsidRPr="007D29AB">
          <w:rPr>
            <w:rStyle w:val="Hipercze"/>
            <w:noProof/>
          </w:rPr>
          <w:t>Dobre praktyki programistyczne</w:t>
        </w:r>
        <w:r w:rsidR="00AC7B5A">
          <w:rPr>
            <w:noProof/>
            <w:webHidden/>
          </w:rPr>
          <w:tab/>
        </w:r>
        <w:r w:rsidR="002B13D8">
          <w:rPr>
            <w:noProof/>
            <w:webHidden/>
          </w:rPr>
          <w:fldChar w:fldCharType="begin"/>
        </w:r>
        <w:r w:rsidR="00AC7B5A">
          <w:rPr>
            <w:noProof/>
            <w:webHidden/>
          </w:rPr>
          <w:instrText xml:space="preserve"> PAGEREF _Toc8601688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73EEDCB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89" w:history="1">
        <w:r w:rsidR="00AC7B5A" w:rsidRPr="007D29AB">
          <w:rPr>
            <w:rStyle w:val="Hipercze"/>
            <w:noProof/>
          </w:rPr>
          <w:t>5.5.1.</w:t>
        </w:r>
        <w:r w:rsidR="00AC7B5A">
          <w:rPr>
            <w:rFonts w:asciiTheme="minorHAnsi" w:eastAsiaTheme="minorEastAsia" w:hAnsiTheme="minorHAnsi"/>
            <w:iCs w:val="0"/>
            <w:noProof/>
            <w:sz w:val="22"/>
            <w:szCs w:val="22"/>
            <w:lang w:eastAsia="pl-PL"/>
          </w:rPr>
          <w:tab/>
        </w:r>
        <w:r w:rsidR="00AC7B5A" w:rsidRPr="007D29AB">
          <w:rPr>
            <w:rStyle w:val="Hipercze"/>
            <w:noProof/>
          </w:rPr>
          <w:t>Mechanizm</w:t>
        </w:r>
        <w:r w:rsidR="00AC7B5A">
          <w:rPr>
            <w:noProof/>
            <w:webHidden/>
          </w:rPr>
          <w:tab/>
        </w:r>
        <w:r w:rsidR="002B13D8">
          <w:rPr>
            <w:noProof/>
            <w:webHidden/>
          </w:rPr>
          <w:fldChar w:fldCharType="begin"/>
        </w:r>
        <w:r w:rsidR="00AC7B5A">
          <w:rPr>
            <w:noProof/>
            <w:webHidden/>
          </w:rPr>
          <w:instrText xml:space="preserve"> PAGEREF _Toc8601689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2D95B9C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0" w:history="1">
        <w:r w:rsidR="00AC7B5A" w:rsidRPr="007D29AB">
          <w:rPr>
            <w:rStyle w:val="Hipercze"/>
            <w:noProof/>
          </w:rPr>
          <w:t>5.5.2.</w:t>
        </w:r>
        <w:r w:rsidR="00AC7B5A">
          <w:rPr>
            <w:rFonts w:asciiTheme="minorHAnsi" w:eastAsiaTheme="minorEastAsia" w:hAnsiTheme="minorHAnsi"/>
            <w:iCs w:val="0"/>
            <w:noProof/>
            <w:sz w:val="22"/>
            <w:szCs w:val="22"/>
            <w:lang w:eastAsia="pl-PL"/>
          </w:rPr>
          <w:tab/>
        </w:r>
        <w:r w:rsidR="00AC7B5A" w:rsidRPr="007D29AB">
          <w:rPr>
            <w:rStyle w:val="Hipercze"/>
            <w:noProof/>
          </w:rPr>
          <w:t>a</w:t>
        </w:r>
        <w:r w:rsidR="00AC7B5A">
          <w:rPr>
            <w:noProof/>
            <w:webHidden/>
          </w:rPr>
          <w:tab/>
        </w:r>
        <w:r w:rsidR="002B13D8">
          <w:rPr>
            <w:noProof/>
            <w:webHidden/>
          </w:rPr>
          <w:fldChar w:fldCharType="begin"/>
        </w:r>
        <w:r w:rsidR="00AC7B5A">
          <w:rPr>
            <w:noProof/>
            <w:webHidden/>
          </w:rPr>
          <w:instrText xml:space="preserve"> PAGEREF _Toc8601690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640435B2"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691" w:history="1">
        <w:r w:rsidR="00AC7B5A" w:rsidRPr="007D29AB">
          <w:rPr>
            <w:rStyle w:val="Hipercze"/>
            <w:noProof/>
          </w:rPr>
          <w:t>5.6.</w:t>
        </w:r>
        <w:r w:rsidR="00AC7B5A">
          <w:rPr>
            <w:rFonts w:asciiTheme="minorHAnsi" w:eastAsiaTheme="minorEastAsia" w:hAnsiTheme="minorHAnsi"/>
            <w:smallCaps w:val="0"/>
            <w:noProof/>
            <w:sz w:val="22"/>
            <w:szCs w:val="22"/>
            <w:lang w:eastAsia="pl-PL"/>
          </w:rPr>
          <w:tab/>
        </w:r>
        <w:r w:rsidR="00AC7B5A" w:rsidRPr="007D29AB">
          <w:rPr>
            <w:rStyle w:val="Hipercze"/>
            <w:noProof/>
          </w:rPr>
          <w:t>Zastosowane wzorce projektowe</w:t>
        </w:r>
        <w:r w:rsidR="00AC7B5A">
          <w:rPr>
            <w:noProof/>
            <w:webHidden/>
          </w:rPr>
          <w:tab/>
        </w:r>
        <w:r w:rsidR="002B13D8">
          <w:rPr>
            <w:noProof/>
            <w:webHidden/>
          </w:rPr>
          <w:fldChar w:fldCharType="begin"/>
        </w:r>
        <w:r w:rsidR="00AC7B5A">
          <w:rPr>
            <w:noProof/>
            <w:webHidden/>
          </w:rPr>
          <w:instrText xml:space="preserve"> PAGEREF _Toc8601691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108CCEED"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2" w:history="1">
        <w:r w:rsidR="00AC7B5A" w:rsidRPr="007D29AB">
          <w:rPr>
            <w:rStyle w:val="Hipercze"/>
            <w:noProof/>
          </w:rPr>
          <w:t>5.6.1.</w:t>
        </w:r>
        <w:r w:rsidR="00AC7B5A">
          <w:rPr>
            <w:rFonts w:asciiTheme="minorHAnsi" w:eastAsiaTheme="minorEastAsia" w:hAnsiTheme="minorHAnsi"/>
            <w:iCs w:val="0"/>
            <w:noProof/>
            <w:sz w:val="22"/>
            <w:szCs w:val="22"/>
            <w:lang w:eastAsia="pl-PL"/>
          </w:rPr>
          <w:tab/>
        </w:r>
        <w:r w:rsidR="00AC7B5A" w:rsidRPr="007D29AB">
          <w:rPr>
            <w:rStyle w:val="Hipercze"/>
            <w:noProof/>
          </w:rPr>
          <w:t>Wzorce logiki dziedziny</w:t>
        </w:r>
        <w:r w:rsidR="00AC7B5A">
          <w:rPr>
            <w:noProof/>
            <w:webHidden/>
          </w:rPr>
          <w:tab/>
        </w:r>
        <w:r w:rsidR="002B13D8">
          <w:rPr>
            <w:noProof/>
            <w:webHidden/>
          </w:rPr>
          <w:fldChar w:fldCharType="begin"/>
        </w:r>
        <w:r w:rsidR="00AC7B5A">
          <w:rPr>
            <w:noProof/>
            <w:webHidden/>
          </w:rPr>
          <w:instrText xml:space="preserve"> PAGEREF _Toc8601692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04EB04B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3" w:history="1">
        <w:r w:rsidR="00AC7B5A" w:rsidRPr="007D29AB">
          <w:rPr>
            <w:rStyle w:val="Hipercze"/>
            <w:noProof/>
          </w:rPr>
          <w:t>5.6.2.</w:t>
        </w:r>
        <w:r w:rsidR="00AC7B5A">
          <w:rPr>
            <w:rFonts w:asciiTheme="minorHAnsi" w:eastAsiaTheme="minorEastAsia" w:hAnsiTheme="minorHAnsi"/>
            <w:iCs w:val="0"/>
            <w:noProof/>
            <w:sz w:val="22"/>
            <w:szCs w:val="22"/>
            <w:lang w:eastAsia="pl-PL"/>
          </w:rPr>
          <w:tab/>
        </w:r>
        <w:r w:rsidR="00AC7B5A" w:rsidRPr="007D29AB">
          <w:rPr>
            <w:rStyle w:val="Hipercze"/>
            <w:noProof/>
          </w:rPr>
          <w:t>Wzorce obsługi źródeł danych</w:t>
        </w:r>
        <w:r w:rsidR="00AC7B5A">
          <w:rPr>
            <w:noProof/>
            <w:webHidden/>
          </w:rPr>
          <w:tab/>
        </w:r>
        <w:r w:rsidR="002B13D8">
          <w:rPr>
            <w:noProof/>
            <w:webHidden/>
          </w:rPr>
          <w:fldChar w:fldCharType="begin"/>
        </w:r>
        <w:r w:rsidR="00AC7B5A">
          <w:rPr>
            <w:noProof/>
            <w:webHidden/>
          </w:rPr>
          <w:instrText xml:space="preserve"> PAGEREF _Toc8601693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47216156"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4" w:history="1">
        <w:r w:rsidR="00AC7B5A" w:rsidRPr="007D29AB">
          <w:rPr>
            <w:rStyle w:val="Hipercze"/>
            <w:noProof/>
          </w:rPr>
          <w:t>5.6.3.</w:t>
        </w:r>
        <w:r w:rsidR="00AC7B5A">
          <w:rPr>
            <w:rFonts w:asciiTheme="minorHAnsi" w:eastAsiaTheme="minorEastAsia" w:hAnsiTheme="minorHAnsi"/>
            <w:iCs w:val="0"/>
            <w:noProof/>
            <w:sz w:val="22"/>
            <w:szCs w:val="22"/>
            <w:lang w:eastAsia="pl-PL"/>
          </w:rPr>
          <w:tab/>
        </w:r>
        <w:r w:rsidR="00AC7B5A" w:rsidRPr="007D29AB">
          <w:rPr>
            <w:rStyle w:val="Hipercze"/>
            <w:noProof/>
          </w:rPr>
          <w:t>Wzorce zachowań dla mapowania obiektowo-relacyjnego</w:t>
        </w:r>
        <w:r w:rsidR="00AC7B5A">
          <w:rPr>
            <w:noProof/>
            <w:webHidden/>
          </w:rPr>
          <w:tab/>
        </w:r>
        <w:r w:rsidR="002B13D8">
          <w:rPr>
            <w:noProof/>
            <w:webHidden/>
          </w:rPr>
          <w:fldChar w:fldCharType="begin"/>
        </w:r>
        <w:r w:rsidR="00AC7B5A">
          <w:rPr>
            <w:noProof/>
            <w:webHidden/>
          </w:rPr>
          <w:instrText xml:space="preserve"> PAGEREF _Toc8601694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669FED31"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5" w:history="1">
        <w:r w:rsidR="00AC7B5A" w:rsidRPr="007D29AB">
          <w:rPr>
            <w:rStyle w:val="Hipercze"/>
            <w:noProof/>
          </w:rPr>
          <w:t>5.6.4.</w:t>
        </w:r>
        <w:r w:rsidR="00AC7B5A">
          <w:rPr>
            <w:rFonts w:asciiTheme="minorHAnsi" w:eastAsiaTheme="minorEastAsia" w:hAnsiTheme="minorHAnsi"/>
            <w:iCs w:val="0"/>
            <w:noProof/>
            <w:sz w:val="22"/>
            <w:szCs w:val="22"/>
            <w:lang w:eastAsia="pl-PL"/>
          </w:rPr>
          <w:tab/>
        </w:r>
        <w:r w:rsidR="00AC7B5A" w:rsidRPr="007D29AB">
          <w:rPr>
            <w:rStyle w:val="Hipercze"/>
            <w:noProof/>
          </w:rPr>
          <w:t>Wzorce struktury dla mapowania obiektowo-relacyjnego</w:t>
        </w:r>
        <w:r w:rsidR="00AC7B5A">
          <w:rPr>
            <w:noProof/>
            <w:webHidden/>
          </w:rPr>
          <w:tab/>
        </w:r>
        <w:r w:rsidR="002B13D8">
          <w:rPr>
            <w:noProof/>
            <w:webHidden/>
          </w:rPr>
          <w:fldChar w:fldCharType="begin"/>
        </w:r>
        <w:r w:rsidR="00AC7B5A">
          <w:rPr>
            <w:noProof/>
            <w:webHidden/>
          </w:rPr>
          <w:instrText xml:space="preserve"> PAGEREF _Toc8601695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205B5F8C"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6" w:history="1">
        <w:r w:rsidR="00AC7B5A" w:rsidRPr="007D29AB">
          <w:rPr>
            <w:rStyle w:val="Hipercze"/>
            <w:noProof/>
          </w:rPr>
          <w:t>5.6.5.</w:t>
        </w:r>
        <w:r w:rsidR="00AC7B5A">
          <w:rPr>
            <w:rFonts w:asciiTheme="minorHAnsi" w:eastAsiaTheme="minorEastAsia" w:hAnsiTheme="minorHAnsi"/>
            <w:iCs w:val="0"/>
            <w:noProof/>
            <w:sz w:val="22"/>
            <w:szCs w:val="22"/>
            <w:lang w:eastAsia="pl-PL"/>
          </w:rPr>
          <w:tab/>
        </w:r>
        <w:r w:rsidR="00AC7B5A" w:rsidRPr="007D29AB">
          <w:rPr>
            <w:rStyle w:val="Hipercze"/>
            <w:noProof/>
          </w:rPr>
          <w:t>Wzorce odwzorowań obiektów i relacyjnych metadanych</w:t>
        </w:r>
        <w:r w:rsidR="00AC7B5A">
          <w:rPr>
            <w:noProof/>
            <w:webHidden/>
          </w:rPr>
          <w:tab/>
        </w:r>
        <w:r w:rsidR="002B13D8">
          <w:rPr>
            <w:noProof/>
            <w:webHidden/>
          </w:rPr>
          <w:fldChar w:fldCharType="begin"/>
        </w:r>
        <w:r w:rsidR="00AC7B5A">
          <w:rPr>
            <w:noProof/>
            <w:webHidden/>
          </w:rPr>
          <w:instrText xml:space="preserve"> PAGEREF _Toc8601696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6C6D432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7" w:history="1">
        <w:r w:rsidR="00AC7B5A" w:rsidRPr="007D29AB">
          <w:rPr>
            <w:rStyle w:val="Hipercze"/>
            <w:noProof/>
          </w:rPr>
          <w:t>5.6.6.</w:t>
        </w:r>
        <w:r w:rsidR="00AC7B5A">
          <w:rPr>
            <w:rFonts w:asciiTheme="minorHAnsi" w:eastAsiaTheme="minorEastAsia" w:hAnsiTheme="minorHAnsi"/>
            <w:iCs w:val="0"/>
            <w:noProof/>
            <w:sz w:val="22"/>
            <w:szCs w:val="22"/>
            <w:lang w:eastAsia="pl-PL"/>
          </w:rPr>
          <w:tab/>
        </w:r>
        <w:r w:rsidR="00AC7B5A" w:rsidRPr="007D29AB">
          <w:rPr>
            <w:rStyle w:val="Hipercze"/>
            <w:noProof/>
          </w:rPr>
          <w:t>Wzorce warstwy prezentacji</w:t>
        </w:r>
        <w:r w:rsidR="00AC7B5A">
          <w:rPr>
            <w:noProof/>
            <w:webHidden/>
          </w:rPr>
          <w:tab/>
        </w:r>
        <w:r w:rsidR="002B13D8">
          <w:rPr>
            <w:noProof/>
            <w:webHidden/>
          </w:rPr>
          <w:fldChar w:fldCharType="begin"/>
        </w:r>
        <w:r w:rsidR="00AC7B5A">
          <w:rPr>
            <w:noProof/>
            <w:webHidden/>
          </w:rPr>
          <w:instrText xml:space="preserve"> PAGEREF _Toc8601697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36B6A32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8" w:history="1">
        <w:r w:rsidR="00AC7B5A" w:rsidRPr="007D29AB">
          <w:rPr>
            <w:rStyle w:val="Hipercze"/>
            <w:noProof/>
          </w:rPr>
          <w:t>5.6.7.</w:t>
        </w:r>
        <w:r w:rsidR="00AC7B5A">
          <w:rPr>
            <w:rFonts w:asciiTheme="minorHAnsi" w:eastAsiaTheme="minorEastAsia" w:hAnsiTheme="minorHAnsi"/>
            <w:iCs w:val="0"/>
            <w:noProof/>
            <w:sz w:val="22"/>
            <w:szCs w:val="22"/>
            <w:lang w:eastAsia="pl-PL"/>
          </w:rPr>
          <w:tab/>
        </w:r>
        <w:r w:rsidR="00AC7B5A" w:rsidRPr="007D29AB">
          <w:rPr>
            <w:rStyle w:val="Hipercze"/>
            <w:noProof/>
          </w:rPr>
          <w:t>Wzorce dystrybucji</w:t>
        </w:r>
        <w:r w:rsidR="00AC7B5A">
          <w:rPr>
            <w:noProof/>
            <w:webHidden/>
          </w:rPr>
          <w:tab/>
        </w:r>
        <w:r w:rsidR="002B13D8">
          <w:rPr>
            <w:noProof/>
            <w:webHidden/>
          </w:rPr>
          <w:fldChar w:fldCharType="begin"/>
        </w:r>
        <w:r w:rsidR="00AC7B5A">
          <w:rPr>
            <w:noProof/>
            <w:webHidden/>
          </w:rPr>
          <w:instrText xml:space="preserve"> PAGEREF _Toc8601698 \h </w:instrText>
        </w:r>
        <w:r w:rsidR="002B13D8">
          <w:rPr>
            <w:noProof/>
            <w:webHidden/>
          </w:rPr>
        </w:r>
        <w:r w:rsidR="002B13D8">
          <w:rPr>
            <w:noProof/>
            <w:webHidden/>
          </w:rPr>
          <w:fldChar w:fldCharType="separate"/>
        </w:r>
        <w:r w:rsidR="00AC7B5A">
          <w:rPr>
            <w:noProof/>
            <w:webHidden/>
          </w:rPr>
          <w:t>22</w:t>
        </w:r>
        <w:r w:rsidR="002B13D8">
          <w:rPr>
            <w:noProof/>
            <w:webHidden/>
          </w:rPr>
          <w:fldChar w:fldCharType="end"/>
        </w:r>
      </w:hyperlink>
    </w:p>
    <w:p w14:paraId="179D3961"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699" w:history="1">
        <w:r w:rsidR="00AC7B5A" w:rsidRPr="007D29AB">
          <w:rPr>
            <w:rStyle w:val="Hipercze"/>
            <w:noProof/>
          </w:rPr>
          <w:t>5.6.8.</w:t>
        </w:r>
        <w:r w:rsidR="00AC7B5A">
          <w:rPr>
            <w:rFonts w:asciiTheme="minorHAnsi" w:eastAsiaTheme="minorEastAsia" w:hAnsiTheme="minorHAnsi"/>
            <w:iCs w:val="0"/>
            <w:noProof/>
            <w:sz w:val="22"/>
            <w:szCs w:val="22"/>
            <w:lang w:eastAsia="pl-PL"/>
          </w:rPr>
          <w:tab/>
        </w:r>
        <w:r w:rsidR="00AC7B5A" w:rsidRPr="007D29AB">
          <w:rPr>
            <w:rStyle w:val="Hipercze"/>
            <w:noProof/>
          </w:rPr>
          <w:t>Wzorce współbieżności autonomicznej</w:t>
        </w:r>
        <w:r w:rsidR="00AC7B5A">
          <w:rPr>
            <w:noProof/>
            <w:webHidden/>
          </w:rPr>
          <w:tab/>
        </w:r>
        <w:r w:rsidR="002B13D8">
          <w:rPr>
            <w:noProof/>
            <w:webHidden/>
          </w:rPr>
          <w:fldChar w:fldCharType="begin"/>
        </w:r>
        <w:r w:rsidR="00AC7B5A">
          <w:rPr>
            <w:noProof/>
            <w:webHidden/>
          </w:rPr>
          <w:instrText xml:space="preserve"> PAGEREF _Toc8601699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05AEF28B"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00" w:history="1">
        <w:r w:rsidR="00AC7B5A" w:rsidRPr="007D29AB">
          <w:rPr>
            <w:rStyle w:val="Hipercze"/>
            <w:noProof/>
          </w:rPr>
          <w:t>5.6.9.</w:t>
        </w:r>
        <w:r w:rsidR="00AC7B5A">
          <w:rPr>
            <w:rFonts w:asciiTheme="minorHAnsi" w:eastAsiaTheme="minorEastAsia" w:hAnsiTheme="minorHAnsi"/>
            <w:iCs w:val="0"/>
            <w:noProof/>
            <w:sz w:val="22"/>
            <w:szCs w:val="22"/>
            <w:lang w:eastAsia="pl-PL"/>
          </w:rPr>
          <w:tab/>
        </w:r>
        <w:r w:rsidR="00AC7B5A" w:rsidRPr="007D29AB">
          <w:rPr>
            <w:rStyle w:val="Hipercze"/>
            <w:noProof/>
          </w:rPr>
          <w:t>Wzorce stanu sesji</w:t>
        </w:r>
        <w:r w:rsidR="00AC7B5A">
          <w:rPr>
            <w:noProof/>
            <w:webHidden/>
          </w:rPr>
          <w:tab/>
        </w:r>
        <w:r w:rsidR="002B13D8">
          <w:rPr>
            <w:noProof/>
            <w:webHidden/>
          </w:rPr>
          <w:fldChar w:fldCharType="begin"/>
        </w:r>
        <w:r w:rsidR="00AC7B5A">
          <w:rPr>
            <w:noProof/>
            <w:webHidden/>
          </w:rPr>
          <w:instrText xml:space="preserve"> PAGEREF _Toc8601700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239B69BB" w14:textId="77777777" w:rsidR="00AC7B5A" w:rsidRDefault="00126E52">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8601701" w:history="1">
        <w:r w:rsidR="00AC7B5A" w:rsidRPr="007D29AB">
          <w:rPr>
            <w:rStyle w:val="Hipercze"/>
            <w:noProof/>
          </w:rPr>
          <w:t>5.6.10.</w:t>
        </w:r>
        <w:r w:rsidR="00AC7B5A">
          <w:rPr>
            <w:rFonts w:asciiTheme="minorHAnsi" w:eastAsiaTheme="minorEastAsia" w:hAnsiTheme="minorHAnsi"/>
            <w:iCs w:val="0"/>
            <w:noProof/>
            <w:sz w:val="22"/>
            <w:szCs w:val="22"/>
            <w:lang w:eastAsia="pl-PL"/>
          </w:rPr>
          <w:tab/>
        </w:r>
        <w:r w:rsidR="00AC7B5A" w:rsidRPr="007D29AB">
          <w:rPr>
            <w:rStyle w:val="Hipercze"/>
            <w:noProof/>
          </w:rPr>
          <w:t>Wzorce podstawowe</w:t>
        </w:r>
        <w:r w:rsidR="00AC7B5A">
          <w:rPr>
            <w:noProof/>
            <w:webHidden/>
          </w:rPr>
          <w:tab/>
        </w:r>
        <w:r w:rsidR="002B13D8">
          <w:rPr>
            <w:noProof/>
            <w:webHidden/>
          </w:rPr>
          <w:fldChar w:fldCharType="begin"/>
        </w:r>
        <w:r w:rsidR="00AC7B5A">
          <w:rPr>
            <w:noProof/>
            <w:webHidden/>
          </w:rPr>
          <w:instrText xml:space="preserve"> PAGEREF _Toc8601701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1C33FD5B" w14:textId="77777777" w:rsidR="00AC7B5A" w:rsidRDefault="00126E52">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8601702" w:history="1">
        <w:r w:rsidR="00AC7B5A" w:rsidRPr="007D29AB">
          <w:rPr>
            <w:rStyle w:val="Hipercze"/>
            <w:noProof/>
          </w:rPr>
          <w:t>5.6.11.</w:t>
        </w:r>
        <w:r w:rsidR="00AC7B5A">
          <w:rPr>
            <w:rFonts w:asciiTheme="minorHAnsi" w:eastAsiaTheme="minorEastAsia" w:hAnsiTheme="minorHAnsi"/>
            <w:iCs w:val="0"/>
            <w:noProof/>
            <w:sz w:val="22"/>
            <w:szCs w:val="22"/>
            <w:lang w:eastAsia="pl-PL"/>
          </w:rPr>
          <w:tab/>
        </w:r>
        <w:r w:rsidR="00AC7B5A" w:rsidRPr="007D29AB">
          <w:rPr>
            <w:rStyle w:val="Hipercze"/>
            <w:noProof/>
          </w:rPr>
          <w:t>Wzorce obsługi błędów</w:t>
        </w:r>
        <w:r w:rsidR="00AC7B5A">
          <w:rPr>
            <w:noProof/>
            <w:webHidden/>
          </w:rPr>
          <w:tab/>
        </w:r>
        <w:r w:rsidR="002B13D8">
          <w:rPr>
            <w:noProof/>
            <w:webHidden/>
          </w:rPr>
          <w:fldChar w:fldCharType="begin"/>
        </w:r>
        <w:r w:rsidR="00AC7B5A">
          <w:rPr>
            <w:noProof/>
            <w:webHidden/>
          </w:rPr>
          <w:instrText xml:space="preserve"> PAGEREF _Toc8601702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118B5E68"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03" w:history="1">
        <w:r w:rsidR="00AC7B5A" w:rsidRPr="007D29AB">
          <w:rPr>
            <w:rStyle w:val="Hipercze"/>
            <w:noProof/>
          </w:rPr>
          <w:t>5.7.</w:t>
        </w:r>
        <w:r w:rsidR="00AC7B5A">
          <w:rPr>
            <w:rFonts w:asciiTheme="minorHAnsi" w:eastAsiaTheme="minorEastAsia" w:hAnsiTheme="minorHAnsi"/>
            <w:smallCaps w:val="0"/>
            <w:noProof/>
            <w:sz w:val="22"/>
            <w:szCs w:val="22"/>
            <w:lang w:eastAsia="pl-PL"/>
          </w:rPr>
          <w:tab/>
        </w:r>
        <w:r w:rsidR="00AC7B5A" w:rsidRPr="007D29AB">
          <w:rPr>
            <w:rStyle w:val="Hipercze"/>
            <w:noProof/>
          </w:rPr>
          <w:t>Testy systemu informatycznego</w:t>
        </w:r>
        <w:r w:rsidR="00AC7B5A">
          <w:rPr>
            <w:noProof/>
            <w:webHidden/>
          </w:rPr>
          <w:tab/>
        </w:r>
        <w:r w:rsidR="002B13D8">
          <w:rPr>
            <w:noProof/>
            <w:webHidden/>
          </w:rPr>
          <w:fldChar w:fldCharType="begin"/>
        </w:r>
        <w:r w:rsidR="00AC7B5A">
          <w:rPr>
            <w:noProof/>
            <w:webHidden/>
          </w:rPr>
          <w:instrText xml:space="preserve"> PAGEREF _Toc8601703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2AB1872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04" w:history="1">
        <w:r w:rsidR="00AC7B5A" w:rsidRPr="007D29AB">
          <w:rPr>
            <w:rStyle w:val="Hipercze"/>
            <w:noProof/>
          </w:rPr>
          <w:t>5.7.1.</w:t>
        </w:r>
        <w:r w:rsidR="00AC7B5A">
          <w:rPr>
            <w:rFonts w:asciiTheme="minorHAnsi" w:eastAsiaTheme="minorEastAsia" w:hAnsiTheme="minorHAnsi"/>
            <w:iCs w:val="0"/>
            <w:noProof/>
            <w:sz w:val="22"/>
            <w:szCs w:val="22"/>
            <w:lang w:eastAsia="pl-PL"/>
          </w:rPr>
          <w:tab/>
        </w:r>
        <w:r w:rsidR="00AC7B5A" w:rsidRPr="007D29AB">
          <w:rPr>
            <w:rStyle w:val="Hipercze"/>
            <w:noProof/>
          </w:rPr>
          <w:t>Testy jednostkowe</w:t>
        </w:r>
        <w:r w:rsidR="00AC7B5A">
          <w:rPr>
            <w:noProof/>
            <w:webHidden/>
          </w:rPr>
          <w:tab/>
        </w:r>
        <w:r w:rsidR="002B13D8">
          <w:rPr>
            <w:noProof/>
            <w:webHidden/>
          </w:rPr>
          <w:fldChar w:fldCharType="begin"/>
        </w:r>
        <w:r w:rsidR="00AC7B5A">
          <w:rPr>
            <w:noProof/>
            <w:webHidden/>
          </w:rPr>
          <w:instrText xml:space="preserve"> PAGEREF _Toc8601704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779AFF6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05" w:history="1">
        <w:r w:rsidR="00AC7B5A" w:rsidRPr="007D29AB">
          <w:rPr>
            <w:rStyle w:val="Hipercze"/>
            <w:noProof/>
          </w:rPr>
          <w:t>5.7.2.</w:t>
        </w:r>
        <w:r w:rsidR="00AC7B5A">
          <w:rPr>
            <w:rFonts w:asciiTheme="minorHAnsi" w:eastAsiaTheme="minorEastAsia" w:hAnsiTheme="minorHAnsi"/>
            <w:iCs w:val="0"/>
            <w:noProof/>
            <w:sz w:val="22"/>
            <w:szCs w:val="22"/>
            <w:lang w:eastAsia="pl-PL"/>
          </w:rPr>
          <w:tab/>
        </w:r>
        <w:r w:rsidR="00AC7B5A" w:rsidRPr="007D29AB">
          <w:rPr>
            <w:rStyle w:val="Hipercze"/>
            <w:noProof/>
          </w:rPr>
          <w:t>Testy integracyjne</w:t>
        </w:r>
        <w:r w:rsidR="00AC7B5A">
          <w:rPr>
            <w:noProof/>
            <w:webHidden/>
          </w:rPr>
          <w:tab/>
        </w:r>
        <w:r w:rsidR="002B13D8">
          <w:rPr>
            <w:noProof/>
            <w:webHidden/>
          </w:rPr>
          <w:fldChar w:fldCharType="begin"/>
        </w:r>
        <w:r w:rsidR="00AC7B5A">
          <w:rPr>
            <w:noProof/>
            <w:webHidden/>
          </w:rPr>
          <w:instrText xml:space="preserve"> PAGEREF _Toc8601705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104494D2"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06" w:history="1">
        <w:r w:rsidR="00AC7B5A" w:rsidRPr="007D29AB">
          <w:rPr>
            <w:rStyle w:val="Hipercze"/>
            <w:noProof/>
          </w:rPr>
          <w:t>5.7.3.</w:t>
        </w:r>
        <w:r w:rsidR="00AC7B5A">
          <w:rPr>
            <w:rFonts w:asciiTheme="minorHAnsi" w:eastAsiaTheme="minorEastAsia" w:hAnsiTheme="minorHAnsi"/>
            <w:iCs w:val="0"/>
            <w:noProof/>
            <w:sz w:val="22"/>
            <w:szCs w:val="22"/>
            <w:lang w:eastAsia="pl-PL"/>
          </w:rPr>
          <w:tab/>
        </w:r>
        <w:r w:rsidR="00AC7B5A" w:rsidRPr="007D29AB">
          <w:rPr>
            <w:rStyle w:val="Hipercze"/>
            <w:noProof/>
          </w:rPr>
          <w:t>Testy wydajnościowe</w:t>
        </w:r>
        <w:r w:rsidR="00AC7B5A">
          <w:rPr>
            <w:noProof/>
            <w:webHidden/>
          </w:rPr>
          <w:tab/>
        </w:r>
        <w:r w:rsidR="002B13D8">
          <w:rPr>
            <w:noProof/>
            <w:webHidden/>
          </w:rPr>
          <w:fldChar w:fldCharType="begin"/>
        </w:r>
        <w:r w:rsidR="00AC7B5A">
          <w:rPr>
            <w:noProof/>
            <w:webHidden/>
          </w:rPr>
          <w:instrText xml:space="preserve"> PAGEREF _Toc8601706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320DE89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07" w:history="1">
        <w:r w:rsidR="00AC7B5A" w:rsidRPr="007D29AB">
          <w:rPr>
            <w:rStyle w:val="Hipercze"/>
            <w:noProof/>
          </w:rPr>
          <w:t>5.7.4.</w:t>
        </w:r>
        <w:r w:rsidR="00AC7B5A">
          <w:rPr>
            <w:rFonts w:asciiTheme="minorHAnsi" w:eastAsiaTheme="minorEastAsia" w:hAnsiTheme="minorHAnsi"/>
            <w:iCs w:val="0"/>
            <w:noProof/>
            <w:sz w:val="22"/>
            <w:szCs w:val="22"/>
            <w:lang w:eastAsia="pl-PL"/>
          </w:rPr>
          <w:tab/>
        </w:r>
        <w:r w:rsidR="00AC7B5A" w:rsidRPr="007D29AB">
          <w:rPr>
            <w:rStyle w:val="Hipercze"/>
            <w:noProof/>
          </w:rPr>
          <w:t>Testy akceptacyjne</w:t>
        </w:r>
        <w:r w:rsidR="00AC7B5A">
          <w:rPr>
            <w:noProof/>
            <w:webHidden/>
          </w:rPr>
          <w:tab/>
        </w:r>
        <w:r w:rsidR="002B13D8">
          <w:rPr>
            <w:noProof/>
            <w:webHidden/>
          </w:rPr>
          <w:fldChar w:fldCharType="begin"/>
        </w:r>
        <w:r w:rsidR="00AC7B5A">
          <w:rPr>
            <w:noProof/>
            <w:webHidden/>
          </w:rPr>
          <w:instrText xml:space="preserve"> PAGEREF _Toc8601707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5AA0104A" w14:textId="77777777" w:rsidR="00AC7B5A" w:rsidRDefault="00126E52">
      <w:pPr>
        <w:pStyle w:val="Spistreci2"/>
        <w:tabs>
          <w:tab w:val="right" w:leader="dot" w:pos="9061"/>
        </w:tabs>
        <w:rPr>
          <w:rFonts w:asciiTheme="minorHAnsi" w:eastAsiaTheme="minorEastAsia" w:hAnsiTheme="minorHAnsi"/>
          <w:smallCaps w:val="0"/>
          <w:noProof/>
          <w:sz w:val="22"/>
          <w:szCs w:val="22"/>
          <w:lang w:eastAsia="pl-PL"/>
        </w:rPr>
      </w:pPr>
      <w:hyperlink w:anchor="_Toc8601708" w:history="1">
        <w:r w:rsidR="00AC7B5A" w:rsidRPr="007D29AB">
          <w:rPr>
            <w:rStyle w:val="Hipercze"/>
            <w:noProof/>
          </w:rPr>
          <w:t>5.8.</w:t>
        </w:r>
        <w:r w:rsidR="00AC7B5A">
          <w:rPr>
            <w:noProof/>
            <w:webHidden/>
          </w:rPr>
          <w:tab/>
        </w:r>
        <w:r w:rsidR="002B13D8">
          <w:rPr>
            <w:noProof/>
            <w:webHidden/>
          </w:rPr>
          <w:fldChar w:fldCharType="begin"/>
        </w:r>
        <w:r w:rsidR="00AC7B5A">
          <w:rPr>
            <w:noProof/>
            <w:webHidden/>
          </w:rPr>
          <w:instrText xml:space="preserve"> PAGEREF _Toc8601708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499DCC43"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09" w:history="1">
        <w:r w:rsidR="00AC7B5A" w:rsidRPr="007D29AB">
          <w:rPr>
            <w:rStyle w:val="Hipercze"/>
            <w:noProof/>
          </w:rPr>
          <w:t>5.9.</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709 \h </w:instrText>
        </w:r>
        <w:r w:rsidR="002B13D8">
          <w:rPr>
            <w:noProof/>
            <w:webHidden/>
          </w:rPr>
        </w:r>
        <w:r w:rsidR="002B13D8">
          <w:rPr>
            <w:noProof/>
            <w:webHidden/>
          </w:rPr>
          <w:fldChar w:fldCharType="separate"/>
        </w:r>
        <w:r w:rsidR="00AC7B5A">
          <w:rPr>
            <w:noProof/>
            <w:webHidden/>
          </w:rPr>
          <w:t>23</w:t>
        </w:r>
        <w:r w:rsidR="002B13D8">
          <w:rPr>
            <w:noProof/>
            <w:webHidden/>
          </w:rPr>
          <w:fldChar w:fldCharType="end"/>
        </w:r>
      </w:hyperlink>
    </w:p>
    <w:p w14:paraId="45B1F6F6" w14:textId="77777777" w:rsidR="00AC7B5A" w:rsidRDefault="00126E52">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8601710" w:history="1">
        <w:r w:rsidR="00AC7B5A" w:rsidRPr="007D29AB">
          <w:rPr>
            <w:rStyle w:val="Hipercze"/>
            <w:noProof/>
          </w:rPr>
          <w:t>VI.</w:t>
        </w:r>
        <w:r w:rsidR="00AC7B5A">
          <w:rPr>
            <w:rFonts w:asciiTheme="minorHAnsi" w:eastAsiaTheme="minorEastAsia" w:hAnsiTheme="minorHAnsi"/>
            <w:b w:val="0"/>
            <w:bCs w:val="0"/>
            <w:caps w:val="0"/>
            <w:noProof/>
            <w:sz w:val="22"/>
            <w:szCs w:val="22"/>
            <w:lang w:eastAsia="pl-PL"/>
          </w:rPr>
          <w:tab/>
        </w:r>
        <w:r w:rsidR="00AC7B5A" w:rsidRPr="007D29AB">
          <w:rPr>
            <w:rStyle w:val="Hipercze"/>
            <w:noProof/>
          </w:rPr>
          <w:t>EWALUACJA systemu informatycznego</w:t>
        </w:r>
        <w:r w:rsidR="00AC7B5A">
          <w:rPr>
            <w:noProof/>
            <w:webHidden/>
          </w:rPr>
          <w:tab/>
        </w:r>
        <w:r w:rsidR="002B13D8">
          <w:rPr>
            <w:noProof/>
            <w:webHidden/>
          </w:rPr>
          <w:fldChar w:fldCharType="begin"/>
        </w:r>
        <w:r w:rsidR="00AC7B5A">
          <w:rPr>
            <w:noProof/>
            <w:webHidden/>
          </w:rPr>
          <w:instrText xml:space="preserve"> PAGEREF _Toc8601710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575C264A"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11" w:history="1">
        <w:r w:rsidR="00AC7B5A" w:rsidRPr="007D29AB">
          <w:rPr>
            <w:rStyle w:val="Hipercze"/>
            <w:noProof/>
          </w:rPr>
          <w:t>6.1.</w:t>
        </w:r>
        <w:r w:rsidR="00AC7B5A">
          <w:rPr>
            <w:rFonts w:asciiTheme="minorHAnsi" w:eastAsiaTheme="minorEastAsia" w:hAnsiTheme="minorHAnsi"/>
            <w:smallCaps w:val="0"/>
            <w:noProof/>
            <w:sz w:val="22"/>
            <w:szCs w:val="22"/>
            <w:lang w:eastAsia="pl-PL"/>
          </w:rPr>
          <w:tab/>
        </w:r>
        <w:r w:rsidR="00AC7B5A" w:rsidRPr="007D29AB">
          <w:rPr>
            <w:rStyle w:val="Hipercze"/>
            <w:noProof/>
          </w:rPr>
          <w:t>Wprowadzenie</w:t>
        </w:r>
        <w:r w:rsidR="00AC7B5A">
          <w:rPr>
            <w:noProof/>
            <w:webHidden/>
          </w:rPr>
          <w:tab/>
        </w:r>
        <w:r w:rsidR="002B13D8">
          <w:rPr>
            <w:noProof/>
            <w:webHidden/>
          </w:rPr>
          <w:fldChar w:fldCharType="begin"/>
        </w:r>
        <w:r w:rsidR="00AC7B5A">
          <w:rPr>
            <w:noProof/>
            <w:webHidden/>
          </w:rPr>
          <w:instrText xml:space="preserve"> PAGEREF _Toc8601711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0535C672"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12" w:history="1">
        <w:r w:rsidR="00AC7B5A" w:rsidRPr="007D29AB">
          <w:rPr>
            <w:rStyle w:val="Hipercze"/>
            <w:noProof/>
          </w:rPr>
          <w:t>6.2.</w:t>
        </w:r>
        <w:r w:rsidR="00AC7B5A">
          <w:rPr>
            <w:rFonts w:asciiTheme="minorHAnsi" w:eastAsiaTheme="minorEastAsia" w:hAnsiTheme="minorHAnsi"/>
            <w:smallCaps w:val="0"/>
            <w:noProof/>
            <w:sz w:val="22"/>
            <w:szCs w:val="22"/>
            <w:lang w:eastAsia="pl-PL"/>
          </w:rPr>
          <w:tab/>
        </w:r>
        <w:r w:rsidR="00AC7B5A" w:rsidRPr="007D29AB">
          <w:rPr>
            <w:rStyle w:val="Hipercze"/>
            <w:noProof/>
          </w:rPr>
          <w:t>Metoda oceny uzyskanych wyników</w:t>
        </w:r>
        <w:r w:rsidR="00AC7B5A">
          <w:rPr>
            <w:noProof/>
            <w:webHidden/>
          </w:rPr>
          <w:tab/>
        </w:r>
        <w:r w:rsidR="002B13D8">
          <w:rPr>
            <w:noProof/>
            <w:webHidden/>
          </w:rPr>
          <w:fldChar w:fldCharType="begin"/>
        </w:r>
        <w:r w:rsidR="00AC7B5A">
          <w:rPr>
            <w:noProof/>
            <w:webHidden/>
          </w:rPr>
          <w:instrText xml:space="preserve"> PAGEREF _Toc8601712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7B0AA38E"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13" w:history="1">
        <w:r w:rsidR="00AC7B5A" w:rsidRPr="007D29AB">
          <w:rPr>
            <w:rStyle w:val="Hipercze"/>
            <w:noProof/>
          </w:rPr>
          <w:t>6.3.</w:t>
        </w:r>
        <w:r w:rsidR="00AC7B5A">
          <w:rPr>
            <w:rFonts w:asciiTheme="minorHAnsi" w:eastAsiaTheme="minorEastAsia" w:hAnsiTheme="minorHAnsi"/>
            <w:smallCaps w:val="0"/>
            <w:noProof/>
            <w:sz w:val="22"/>
            <w:szCs w:val="22"/>
            <w:lang w:eastAsia="pl-PL"/>
          </w:rPr>
          <w:tab/>
        </w:r>
        <w:r w:rsidR="00AC7B5A" w:rsidRPr="007D29AB">
          <w:rPr>
            <w:rStyle w:val="Hipercze"/>
            <w:noProof/>
          </w:rPr>
          <w:t>Ocena uzyskanych wyników</w:t>
        </w:r>
        <w:r w:rsidR="00AC7B5A">
          <w:rPr>
            <w:noProof/>
            <w:webHidden/>
          </w:rPr>
          <w:tab/>
        </w:r>
        <w:r w:rsidR="002B13D8">
          <w:rPr>
            <w:noProof/>
            <w:webHidden/>
          </w:rPr>
          <w:fldChar w:fldCharType="begin"/>
        </w:r>
        <w:r w:rsidR="00AC7B5A">
          <w:rPr>
            <w:noProof/>
            <w:webHidden/>
          </w:rPr>
          <w:instrText xml:space="preserve"> PAGEREF _Toc8601713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62317BDD"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14" w:history="1">
        <w:r w:rsidR="00AC7B5A" w:rsidRPr="007D29AB">
          <w:rPr>
            <w:rStyle w:val="Hipercze"/>
            <w:noProof/>
          </w:rPr>
          <w:t>6.3.1.</w:t>
        </w:r>
        <w:r w:rsidR="00AC7B5A">
          <w:rPr>
            <w:rFonts w:asciiTheme="minorHAnsi" w:eastAsiaTheme="minorEastAsia" w:hAnsiTheme="minorHAnsi"/>
            <w:iCs w:val="0"/>
            <w:noProof/>
            <w:sz w:val="22"/>
            <w:szCs w:val="22"/>
            <w:lang w:eastAsia="pl-PL"/>
          </w:rPr>
          <w:tab/>
        </w:r>
        <w:r w:rsidR="00AC7B5A" w:rsidRPr="007D29AB">
          <w:rPr>
            <w:rStyle w:val="Hipercze"/>
            <w:noProof/>
          </w:rPr>
          <w:t>Ocena stopnia implementacji systemu</w:t>
        </w:r>
        <w:r w:rsidR="00AC7B5A">
          <w:rPr>
            <w:noProof/>
            <w:webHidden/>
          </w:rPr>
          <w:tab/>
        </w:r>
        <w:r w:rsidR="002B13D8">
          <w:rPr>
            <w:noProof/>
            <w:webHidden/>
          </w:rPr>
          <w:fldChar w:fldCharType="begin"/>
        </w:r>
        <w:r w:rsidR="00AC7B5A">
          <w:rPr>
            <w:noProof/>
            <w:webHidden/>
          </w:rPr>
          <w:instrText xml:space="preserve"> PAGEREF _Toc8601714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1F69C21A"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15" w:history="1">
        <w:r w:rsidR="00AC7B5A" w:rsidRPr="007D29AB">
          <w:rPr>
            <w:rStyle w:val="Hipercze"/>
            <w:noProof/>
          </w:rPr>
          <w:t>6.3.2.</w:t>
        </w:r>
        <w:r w:rsidR="00AC7B5A">
          <w:rPr>
            <w:rFonts w:asciiTheme="minorHAnsi" w:eastAsiaTheme="minorEastAsia" w:hAnsiTheme="minorHAnsi"/>
            <w:iCs w:val="0"/>
            <w:noProof/>
            <w:sz w:val="22"/>
            <w:szCs w:val="22"/>
            <w:lang w:eastAsia="pl-PL"/>
          </w:rPr>
          <w:tab/>
        </w:r>
        <w:r w:rsidR="00AC7B5A" w:rsidRPr="007D29AB">
          <w:rPr>
            <w:rStyle w:val="Hipercze"/>
            <w:noProof/>
          </w:rPr>
          <w:t>Ocena stopnia pokrycia wymagań</w:t>
        </w:r>
        <w:r w:rsidR="00AC7B5A">
          <w:rPr>
            <w:noProof/>
            <w:webHidden/>
          </w:rPr>
          <w:tab/>
        </w:r>
        <w:r w:rsidR="002B13D8">
          <w:rPr>
            <w:noProof/>
            <w:webHidden/>
          </w:rPr>
          <w:fldChar w:fldCharType="begin"/>
        </w:r>
        <w:r w:rsidR="00AC7B5A">
          <w:rPr>
            <w:noProof/>
            <w:webHidden/>
          </w:rPr>
          <w:instrText xml:space="preserve"> PAGEREF _Toc8601715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374819BE"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16" w:history="1">
        <w:r w:rsidR="00AC7B5A" w:rsidRPr="007D29AB">
          <w:rPr>
            <w:rStyle w:val="Hipercze"/>
            <w:noProof/>
          </w:rPr>
          <w:t>6.3.3.</w:t>
        </w:r>
        <w:r w:rsidR="00AC7B5A">
          <w:rPr>
            <w:rFonts w:asciiTheme="minorHAnsi" w:eastAsiaTheme="minorEastAsia" w:hAnsiTheme="minorHAnsi"/>
            <w:iCs w:val="0"/>
            <w:noProof/>
            <w:sz w:val="22"/>
            <w:szCs w:val="22"/>
            <w:lang w:eastAsia="pl-PL"/>
          </w:rPr>
          <w:tab/>
        </w:r>
        <w:r w:rsidR="00AC7B5A" w:rsidRPr="007D29AB">
          <w:rPr>
            <w:rStyle w:val="Hipercze"/>
            <w:noProof/>
          </w:rPr>
          <w:t>Ocena funkcjonalności systemu</w:t>
        </w:r>
        <w:r w:rsidR="00AC7B5A">
          <w:rPr>
            <w:noProof/>
            <w:webHidden/>
          </w:rPr>
          <w:tab/>
        </w:r>
        <w:r w:rsidR="002B13D8">
          <w:rPr>
            <w:noProof/>
            <w:webHidden/>
          </w:rPr>
          <w:fldChar w:fldCharType="begin"/>
        </w:r>
        <w:r w:rsidR="00AC7B5A">
          <w:rPr>
            <w:noProof/>
            <w:webHidden/>
          </w:rPr>
          <w:instrText xml:space="preserve"> PAGEREF _Toc8601716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64104DA3"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17" w:history="1">
        <w:r w:rsidR="00AC7B5A" w:rsidRPr="007D29AB">
          <w:rPr>
            <w:rStyle w:val="Hipercze"/>
            <w:noProof/>
          </w:rPr>
          <w:t>6.3.4.</w:t>
        </w:r>
        <w:r w:rsidR="00AC7B5A">
          <w:rPr>
            <w:rFonts w:asciiTheme="minorHAnsi" w:eastAsiaTheme="minorEastAsia" w:hAnsiTheme="minorHAnsi"/>
            <w:iCs w:val="0"/>
            <w:noProof/>
            <w:sz w:val="22"/>
            <w:szCs w:val="22"/>
            <w:lang w:eastAsia="pl-PL"/>
          </w:rPr>
          <w:tab/>
        </w:r>
        <w:r w:rsidR="00AC7B5A" w:rsidRPr="007D29AB">
          <w:rPr>
            <w:rStyle w:val="Hipercze"/>
            <w:noProof/>
          </w:rPr>
          <w:t>Ocena jakości systemu</w:t>
        </w:r>
        <w:r w:rsidR="00AC7B5A">
          <w:rPr>
            <w:noProof/>
            <w:webHidden/>
          </w:rPr>
          <w:tab/>
        </w:r>
        <w:r w:rsidR="002B13D8">
          <w:rPr>
            <w:noProof/>
            <w:webHidden/>
          </w:rPr>
          <w:fldChar w:fldCharType="begin"/>
        </w:r>
        <w:r w:rsidR="00AC7B5A">
          <w:rPr>
            <w:noProof/>
            <w:webHidden/>
          </w:rPr>
          <w:instrText xml:space="preserve"> PAGEREF _Toc8601717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607F4838"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18" w:history="1">
        <w:r w:rsidR="00AC7B5A" w:rsidRPr="007D29AB">
          <w:rPr>
            <w:rStyle w:val="Hipercze"/>
            <w:noProof/>
          </w:rPr>
          <w:t>6.3.5.</w:t>
        </w:r>
        <w:r w:rsidR="00AC7B5A">
          <w:rPr>
            <w:rFonts w:asciiTheme="minorHAnsi" w:eastAsiaTheme="minorEastAsia" w:hAnsiTheme="minorHAnsi"/>
            <w:iCs w:val="0"/>
            <w:noProof/>
            <w:sz w:val="22"/>
            <w:szCs w:val="22"/>
            <w:lang w:eastAsia="pl-PL"/>
          </w:rPr>
          <w:tab/>
        </w:r>
        <w:r w:rsidR="00AC7B5A" w:rsidRPr="007D29AB">
          <w:rPr>
            <w:rStyle w:val="Hipercze"/>
            <w:noProof/>
          </w:rPr>
          <w:t>Ocena użyteczności systemu</w:t>
        </w:r>
        <w:r w:rsidR="00AC7B5A">
          <w:rPr>
            <w:noProof/>
            <w:webHidden/>
          </w:rPr>
          <w:tab/>
        </w:r>
        <w:r w:rsidR="002B13D8">
          <w:rPr>
            <w:noProof/>
            <w:webHidden/>
          </w:rPr>
          <w:fldChar w:fldCharType="begin"/>
        </w:r>
        <w:r w:rsidR="00AC7B5A">
          <w:rPr>
            <w:noProof/>
            <w:webHidden/>
          </w:rPr>
          <w:instrText xml:space="preserve"> PAGEREF _Toc8601718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0E027CAA"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19" w:history="1">
        <w:r w:rsidR="00AC7B5A" w:rsidRPr="007D29AB">
          <w:rPr>
            <w:rStyle w:val="Hipercze"/>
            <w:noProof/>
          </w:rPr>
          <w:t>6.4.</w:t>
        </w:r>
        <w:r w:rsidR="00AC7B5A">
          <w:rPr>
            <w:rFonts w:asciiTheme="minorHAnsi" w:eastAsiaTheme="minorEastAsia" w:hAnsiTheme="minorHAnsi"/>
            <w:smallCaps w:val="0"/>
            <w:noProof/>
            <w:sz w:val="22"/>
            <w:szCs w:val="22"/>
            <w:lang w:eastAsia="pl-PL"/>
          </w:rPr>
          <w:tab/>
        </w:r>
        <w:r w:rsidR="00AC7B5A" w:rsidRPr="007D29AB">
          <w:rPr>
            <w:rStyle w:val="Hipercze"/>
            <w:noProof/>
          </w:rPr>
          <w:t>Kierunki rozwoju i doskonalenia</w:t>
        </w:r>
        <w:r w:rsidR="00AC7B5A">
          <w:rPr>
            <w:noProof/>
            <w:webHidden/>
          </w:rPr>
          <w:tab/>
        </w:r>
        <w:r w:rsidR="002B13D8">
          <w:rPr>
            <w:noProof/>
            <w:webHidden/>
          </w:rPr>
          <w:fldChar w:fldCharType="begin"/>
        </w:r>
        <w:r w:rsidR="00AC7B5A">
          <w:rPr>
            <w:noProof/>
            <w:webHidden/>
          </w:rPr>
          <w:instrText xml:space="preserve"> PAGEREF _Toc8601719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107543F4"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20" w:history="1">
        <w:r w:rsidR="00AC7B5A" w:rsidRPr="007D29AB">
          <w:rPr>
            <w:rStyle w:val="Hipercze"/>
            <w:noProof/>
          </w:rPr>
          <w:t>6.4.1.</w:t>
        </w:r>
        <w:r w:rsidR="00AC7B5A">
          <w:rPr>
            <w:rFonts w:asciiTheme="minorHAnsi" w:eastAsiaTheme="minorEastAsia" w:hAnsiTheme="minorHAnsi"/>
            <w:iCs w:val="0"/>
            <w:noProof/>
            <w:sz w:val="22"/>
            <w:szCs w:val="22"/>
            <w:lang w:eastAsia="pl-PL"/>
          </w:rPr>
          <w:tab/>
        </w:r>
        <w:r w:rsidR="00AC7B5A" w:rsidRPr="007D29AB">
          <w:rPr>
            <w:rStyle w:val="Hipercze"/>
            <w:noProof/>
          </w:rPr>
          <w:t>Rekomendacje kierunku rozwoju systemu</w:t>
        </w:r>
        <w:r w:rsidR="00AC7B5A">
          <w:rPr>
            <w:noProof/>
            <w:webHidden/>
          </w:rPr>
          <w:tab/>
        </w:r>
        <w:r w:rsidR="002B13D8">
          <w:rPr>
            <w:noProof/>
            <w:webHidden/>
          </w:rPr>
          <w:fldChar w:fldCharType="begin"/>
        </w:r>
        <w:r w:rsidR="00AC7B5A">
          <w:rPr>
            <w:noProof/>
            <w:webHidden/>
          </w:rPr>
          <w:instrText xml:space="preserve"> PAGEREF _Toc8601720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7DBC91F9" w14:textId="77777777" w:rsidR="00AC7B5A" w:rsidRDefault="00126E52">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8601721" w:history="1">
        <w:r w:rsidR="00AC7B5A" w:rsidRPr="007D29AB">
          <w:rPr>
            <w:rStyle w:val="Hipercze"/>
            <w:noProof/>
          </w:rPr>
          <w:t>6.4.2.</w:t>
        </w:r>
        <w:r w:rsidR="00AC7B5A">
          <w:rPr>
            <w:rFonts w:asciiTheme="minorHAnsi" w:eastAsiaTheme="minorEastAsia" w:hAnsiTheme="minorHAnsi"/>
            <w:iCs w:val="0"/>
            <w:noProof/>
            <w:sz w:val="22"/>
            <w:szCs w:val="22"/>
            <w:lang w:eastAsia="pl-PL"/>
          </w:rPr>
          <w:tab/>
        </w:r>
        <w:r w:rsidR="00AC7B5A" w:rsidRPr="007D29AB">
          <w:rPr>
            <w:rStyle w:val="Hipercze"/>
            <w:noProof/>
          </w:rPr>
          <w:t>Rekomendacje w zakresie doskonalenia metod inżynierii systemów</w:t>
        </w:r>
        <w:r w:rsidR="00AC7B5A">
          <w:rPr>
            <w:noProof/>
            <w:webHidden/>
          </w:rPr>
          <w:tab/>
        </w:r>
        <w:r w:rsidR="002B13D8">
          <w:rPr>
            <w:noProof/>
            <w:webHidden/>
          </w:rPr>
          <w:fldChar w:fldCharType="begin"/>
        </w:r>
        <w:r w:rsidR="00AC7B5A">
          <w:rPr>
            <w:noProof/>
            <w:webHidden/>
          </w:rPr>
          <w:instrText xml:space="preserve"> PAGEREF _Toc8601721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4638EF59" w14:textId="77777777" w:rsidR="00AC7B5A" w:rsidRDefault="00126E52">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8601722" w:history="1">
        <w:r w:rsidR="00AC7B5A" w:rsidRPr="007D29AB">
          <w:rPr>
            <w:rStyle w:val="Hipercze"/>
            <w:noProof/>
          </w:rPr>
          <w:t>6.5.</w:t>
        </w:r>
        <w:r w:rsidR="00AC7B5A">
          <w:rPr>
            <w:rFonts w:asciiTheme="minorHAnsi" w:eastAsiaTheme="minorEastAsia" w:hAnsiTheme="minorHAnsi"/>
            <w:smallCaps w:val="0"/>
            <w:noProof/>
            <w:sz w:val="22"/>
            <w:szCs w:val="22"/>
            <w:lang w:eastAsia="pl-PL"/>
          </w:rPr>
          <w:tab/>
        </w:r>
        <w:r w:rsidR="00AC7B5A" w:rsidRPr="007D29AB">
          <w:rPr>
            <w:rStyle w:val="Hipercze"/>
            <w:noProof/>
          </w:rPr>
          <w:t>Wnioski</w:t>
        </w:r>
        <w:r w:rsidR="00AC7B5A">
          <w:rPr>
            <w:noProof/>
            <w:webHidden/>
          </w:rPr>
          <w:tab/>
        </w:r>
        <w:r w:rsidR="002B13D8">
          <w:rPr>
            <w:noProof/>
            <w:webHidden/>
          </w:rPr>
          <w:fldChar w:fldCharType="begin"/>
        </w:r>
        <w:r w:rsidR="00AC7B5A">
          <w:rPr>
            <w:noProof/>
            <w:webHidden/>
          </w:rPr>
          <w:instrText xml:space="preserve"> PAGEREF _Toc8601722 \h </w:instrText>
        </w:r>
        <w:r w:rsidR="002B13D8">
          <w:rPr>
            <w:noProof/>
            <w:webHidden/>
          </w:rPr>
        </w:r>
        <w:r w:rsidR="002B13D8">
          <w:rPr>
            <w:noProof/>
            <w:webHidden/>
          </w:rPr>
          <w:fldChar w:fldCharType="separate"/>
        </w:r>
        <w:r w:rsidR="00AC7B5A">
          <w:rPr>
            <w:noProof/>
            <w:webHidden/>
          </w:rPr>
          <w:t>24</w:t>
        </w:r>
        <w:r w:rsidR="002B13D8">
          <w:rPr>
            <w:noProof/>
            <w:webHidden/>
          </w:rPr>
          <w:fldChar w:fldCharType="end"/>
        </w:r>
      </w:hyperlink>
    </w:p>
    <w:p w14:paraId="114306C5" w14:textId="77777777" w:rsidR="00AC7B5A" w:rsidRDefault="00126E52">
      <w:pPr>
        <w:pStyle w:val="Spistreci1"/>
        <w:tabs>
          <w:tab w:val="right" w:leader="dot" w:pos="9061"/>
        </w:tabs>
        <w:rPr>
          <w:rFonts w:asciiTheme="minorHAnsi" w:eastAsiaTheme="minorEastAsia" w:hAnsiTheme="minorHAnsi"/>
          <w:b w:val="0"/>
          <w:bCs w:val="0"/>
          <w:caps w:val="0"/>
          <w:noProof/>
          <w:sz w:val="22"/>
          <w:szCs w:val="22"/>
          <w:lang w:eastAsia="pl-PL"/>
        </w:rPr>
      </w:pPr>
      <w:hyperlink w:anchor="_Toc8601723" w:history="1">
        <w:r w:rsidR="00AC7B5A" w:rsidRPr="007D29AB">
          <w:rPr>
            <w:rStyle w:val="Hipercze"/>
            <w:noProof/>
          </w:rPr>
          <w:t>Zakończenie</w:t>
        </w:r>
        <w:r w:rsidR="00AC7B5A">
          <w:rPr>
            <w:noProof/>
            <w:webHidden/>
          </w:rPr>
          <w:tab/>
        </w:r>
        <w:r w:rsidR="002B13D8">
          <w:rPr>
            <w:noProof/>
            <w:webHidden/>
          </w:rPr>
          <w:fldChar w:fldCharType="begin"/>
        </w:r>
        <w:r w:rsidR="00AC7B5A">
          <w:rPr>
            <w:noProof/>
            <w:webHidden/>
          </w:rPr>
          <w:instrText xml:space="preserve"> PAGEREF _Toc8601723 \h </w:instrText>
        </w:r>
        <w:r w:rsidR="002B13D8">
          <w:rPr>
            <w:noProof/>
            <w:webHidden/>
          </w:rPr>
        </w:r>
        <w:r w:rsidR="002B13D8">
          <w:rPr>
            <w:noProof/>
            <w:webHidden/>
          </w:rPr>
          <w:fldChar w:fldCharType="separate"/>
        </w:r>
        <w:r w:rsidR="00AC7B5A">
          <w:rPr>
            <w:noProof/>
            <w:webHidden/>
          </w:rPr>
          <w:t>25</w:t>
        </w:r>
        <w:r w:rsidR="002B13D8">
          <w:rPr>
            <w:noProof/>
            <w:webHidden/>
          </w:rPr>
          <w:fldChar w:fldCharType="end"/>
        </w:r>
      </w:hyperlink>
    </w:p>
    <w:p w14:paraId="53677A73" w14:textId="77777777" w:rsidR="00AC7B5A" w:rsidRDefault="00126E52">
      <w:pPr>
        <w:pStyle w:val="Spistreci1"/>
        <w:tabs>
          <w:tab w:val="right" w:leader="dot" w:pos="9061"/>
        </w:tabs>
        <w:rPr>
          <w:rFonts w:asciiTheme="minorHAnsi" w:eastAsiaTheme="minorEastAsia" w:hAnsiTheme="minorHAnsi"/>
          <w:b w:val="0"/>
          <w:bCs w:val="0"/>
          <w:caps w:val="0"/>
          <w:noProof/>
          <w:sz w:val="22"/>
          <w:szCs w:val="22"/>
          <w:lang w:eastAsia="pl-PL"/>
        </w:rPr>
      </w:pPr>
      <w:hyperlink w:anchor="_Toc8601724" w:history="1">
        <w:r w:rsidR="00AC7B5A" w:rsidRPr="007D29AB">
          <w:rPr>
            <w:rStyle w:val="Hipercze"/>
            <w:noProof/>
          </w:rPr>
          <w:t>BIBLIOGRAFIA</w:t>
        </w:r>
        <w:r w:rsidR="00AC7B5A">
          <w:rPr>
            <w:noProof/>
            <w:webHidden/>
          </w:rPr>
          <w:tab/>
        </w:r>
        <w:r w:rsidR="002B13D8">
          <w:rPr>
            <w:noProof/>
            <w:webHidden/>
          </w:rPr>
          <w:fldChar w:fldCharType="begin"/>
        </w:r>
        <w:r w:rsidR="00AC7B5A">
          <w:rPr>
            <w:noProof/>
            <w:webHidden/>
          </w:rPr>
          <w:instrText xml:space="preserve"> PAGEREF _Toc8601724 \h </w:instrText>
        </w:r>
        <w:r w:rsidR="002B13D8">
          <w:rPr>
            <w:noProof/>
            <w:webHidden/>
          </w:rPr>
        </w:r>
        <w:r w:rsidR="002B13D8">
          <w:rPr>
            <w:noProof/>
            <w:webHidden/>
          </w:rPr>
          <w:fldChar w:fldCharType="separate"/>
        </w:r>
        <w:r w:rsidR="00AC7B5A">
          <w:rPr>
            <w:noProof/>
            <w:webHidden/>
          </w:rPr>
          <w:t>26</w:t>
        </w:r>
        <w:r w:rsidR="002B13D8">
          <w:rPr>
            <w:noProof/>
            <w:webHidden/>
          </w:rPr>
          <w:fldChar w:fldCharType="end"/>
        </w:r>
      </w:hyperlink>
    </w:p>
    <w:p w14:paraId="43D1612C" w14:textId="77777777" w:rsidR="00AC7B5A" w:rsidRDefault="00126E52">
      <w:pPr>
        <w:pStyle w:val="Spistreci1"/>
        <w:tabs>
          <w:tab w:val="right" w:leader="dot" w:pos="9061"/>
        </w:tabs>
        <w:rPr>
          <w:rFonts w:asciiTheme="minorHAnsi" w:eastAsiaTheme="minorEastAsia" w:hAnsiTheme="minorHAnsi"/>
          <w:b w:val="0"/>
          <w:bCs w:val="0"/>
          <w:caps w:val="0"/>
          <w:noProof/>
          <w:sz w:val="22"/>
          <w:szCs w:val="22"/>
          <w:lang w:eastAsia="pl-PL"/>
        </w:rPr>
      </w:pPr>
      <w:hyperlink w:anchor="_Toc8601725" w:history="1">
        <w:r w:rsidR="00AC7B5A" w:rsidRPr="007D29AB">
          <w:rPr>
            <w:rStyle w:val="Hipercze"/>
            <w:noProof/>
          </w:rPr>
          <w:t>Wykaz Rysnunków</w:t>
        </w:r>
        <w:r w:rsidR="00AC7B5A">
          <w:rPr>
            <w:noProof/>
            <w:webHidden/>
          </w:rPr>
          <w:tab/>
        </w:r>
        <w:r w:rsidR="002B13D8">
          <w:rPr>
            <w:noProof/>
            <w:webHidden/>
          </w:rPr>
          <w:fldChar w:fldCharType="begin"/>
        </w:r>
        <w:r w:rsidR="00AC7B5A">
          <w:rPr>
            <w:noProof/>
            <w:webHidden/>
          </w:rPr>
          <w:instrText xml:space="preserve"> PAGEREF _Toc8601725 \h </w:instrText>
        </w:r>
        <w:r w:rsidR="002B13D8">
          <w:rPr>
            <w:noProof/>
            <w:webHidden/>
          </w:rPr>
        </w:r>
        <w:r w:rsidR="002B13D8">
          <w:rPr>
            <w:noProof/>
            <w:webHidden/>
          </w:rPr>
          <w:fldChar w:fldCharType="separate"/>
        </w:r>
        <w:r w:rsidR="00AC7B5A">
          <w:rPr>
            <w:noProof/>
            <w:webHidden/>
          </w:rPr>
          <w:t>27</w:t>
        </w:r>
        <w:r w:rsidR="002B13D8">
          <w:rPr>
            <w:noProof/>
            <w:webHidden/>
          </w:rPr>
          <w:fldChar w:fldCharType="end"/>
        </w:r>
      </w:hyperlink>
    </w:p>
    <w:p w14:paraId="5289B531" w14:textId="77777777" w:rsidR="00AC7B5A" w:rsidRDefault="00126E52">
      <w:pPr>
        <w:pStyle w:val="Spistreci1"/>
        <w:tabs>
          <w:tab w:val="right" w:leader="dot" w:pos="9061"/>
        </w:tabs>
        <w:rPr>
          <w:rFonts w:asciiTheme="minorHAnsi" w:eastAsiaTheme="minorEastAsia" w:hAnsiTheme="minorHAnsi"/>
          <w:b w:val="0"/>
          <w:bCs w:val="0"/>
          <w:caps w:val="0"/>
          <w:noProof/>
          <w:sz w:val="22"/>
          <w:szCs w:val="22"/>
          <w:lang w:eastAsia="pl-PL"/>
        </w:rPr>
      </w:pPr>
      <w:hyperlink w:anchor="_Toc8601726" w:history="1">
        <w:r w:rsidR="00AC7B5A" w:rsidRPr="007D29AB">
          <w:rPr>
            <w:rStyle w:val="Hipercze"/>
            <w:noProof/>
          </w:rPr>
          <w:t>Wykaz Tabel</w:t>
        </w:r>
        <w:r w:rsidR="00AC7B5A">
          <w:rPr>
            <w:noProof/>
            <w:webHidden/>
          </w:rPr>
          <w:tab/>
        </w:r>
        <w:r w:rsidR="002B13D8">
          <w:rPr>
            <w:noProof/>
            <w:webHidden/>
          </w:rPr>
          <w:fldChar w:fldCharType="begin"/>
        </w:r>
        <w:r w:rsidR="00AC7B5A">
          <w:rPr>
            <w:noProof/>
            <w:webHidden/>
          </w:rPr>
          <w:instrText xml:space="preserve"> PAGEREF _Toc8601726 \h </w:instrText>
        </w:r>
        <w:r w:rsidR="002B13D8">
          <w:rPr>
            <w:noProof/>
            <w:webHidden/>
          </w:rPr>
        </w:r>
        <w:r w:rsidR="002B13D8">
          <w:rPr>
            <w:noProof/>
            <w:webHidden/>
          </w:rPr>
          <w:fldChar w:fldCharType="separate"/>
        </w:r>
        <w:r w:rsidR="00AC7B5A">
          <w:rPr>
            <w:noProof/>
            <w:webHidden/>
          </w:rPr>
          <w:t>28</w:t>
        </w:r>
        <w:r w:rsidR="002B13D8">
          <w:rPr>
            <w:noProof/>
            <w:webHidden/>
          </w:rPr>
          <w:fldChar w:fldCharType="end"/>
        </w:r>
      </w:hyperlink>
    </w:p>
    <w:p w14:paraId="07F8FB56" w14:textId="77777777" w:rsidR="00AE7AAD" w:rsidRPr="00AE7AAD" w:rsidRDefault="002B13D8" w:rsidP="00945459">
      <w:pPr>
        <w:pStyle w:val="TytuSpisu"/>
      </w:pPr>
      <w:r>
        <w:fldChar w:fldCharType="end"/>
      </w: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r>
        <w:lastRenderedPageBreak/>
        <w:t>Wstęp</w:t>
      </w:r>
      <w:bookmarkEnd w:id="1"/>
      <w:bookmarkEnd w:id="2"/>
    </w:p>
    <w:p w14:paraId="275A7067" w14:textId="77777777" w:rsidR="003C2529" w:rsidRDefault="006A79D2" w:rsidP="00983582">
      <w:pPr>
        <w:pStyle w:val="TreAkapitu"/>
      </w:pPr>
      <w:bookmarkStart w:id="3"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7777777"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606BB6" w:rsidRPr="00044956">
        <w:t>rys. 1</w:t>
      </w:r>
      <w:r w:rsidR="00F24EF1">
        <w:fldChar w:fldCharType="end"/>
      </w:r>
      <w:r>
        <w:rPr>
          <w:lang w:eastAsia="en-US"/>
        </w:rPr>
        <w:t>)</w:t>
      </w:r>
      <w:r w:rsidR="00667ACF">
        <w:rPr>
          <w:lang w:eastAsia="en-US"/>
        </w:rPr>
        <w:t>.</w:t>
      </w:r>
    </w:p>
    <w:p w14:paraId="4C188FA8" w14:textId="77777777" w:rsidR="00044956" w:rsidRPr="00044956" w:rsidRDefault="00044956" w:rsidP="00044956">
      <w:pPr>
        <w:pStyle w:val="Legenda"/>
      </w:pPr>
      <w:bookmarkStart w:id="4" w:name="_Ref8564504"/>
      <w:r w:rsidRPr="00044956">
        <w:t xml:space="preserve">Rys. </w:t>
      </w:r>
      <w:r w:rsidR="00126E52">
        <w:fldChar w:fldCharType="begin"/>
      </w:r>
      <w:r w:rsidR="00126E52">
        <w:instrText xml:space="preserve"> SEQ Rys._ \* ARABIC </w:instrText>
      </w:r>
      <w:r w:rsidR="00126E52">
        <w:fldChar w:fldCharType="separate"/>
      </w:r>
      <w:r w:rsidRPr="00044956">
        <w:t>1</w:t>
      </w:r>
      <w:r w:rsidR="00126E52">
        <w:fldChar w:fldCharType="end"/>
      </w:r>
      <w:bookmarkEnd w:id="4"/>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77777777"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606BB6">
        <w:t>tab. 1</w:t>
      </w:r>
      <w:r w:rsidR="00F24EF1">
        <w:fldChar w:fldCharType="end"/>
      </w:r>
      <w:r w:rsidR="00606BB6">
        <w:rPr>
          <w:lang w:eastAsia="en-US"/>
        </w:rPr>
        <w:t>).</w:t>
      </w:r>
    </w:p>
    <w:p w14:paraId="0F8B3D6B" w14:textId="77777777" w:rsidR="00C81870" w:rsidRDefault="00C81870" w:rsidP="00C81870">
      <w:pPr>
        <w:pStyle w:val="Legenda"/>
      </w:pPr>
      <w:bookmarkStart w:id="5" w:name="_Ref8564683"/>
      <w:r>
        <w:t xml:space="preserve">Tab. </w:t>
      </w:r>
      <w:r w:rsidR="00126E52">
        <w:fldChar w:fldCharType="begin"/>
      </w:r>
      <w:r w:rsidR="00126E52">
        <w:instrText xml:space="preserve"> SEQ Tab._ \* ARABIC </w:instrText>
      </w:r>
      <w:r w:rsidR="00126E52">
        <w:fldChar w:fldCharType="separate"/>
      </w:r>
      <w:r>
        <w:rPr>
          <w:noProof/>
        </w:rPr>
        <w:t>1</w:t>
      </w:r>
      <w:r w:rsidR="00126E52">
        <w:rPr>
          <w:noProof/>
        </w:rPr>
        <w:fldChar w:fldCharType="end"/>
      </w:r>
      <w:bookmarkEnd w:id="5"/>
      <w:r w:rsidR="00BF478E">
        <w:t>. Taka sobie tabelka</w:t>
      </w:r>
    </w:p>
    <w:tbl>
      <w:tblPr>
        <w:tblStyle w:val="Tabela-Siatka"/>
        <w:tblW w:w="0" w:type="auto"/>
        <w:tblLook w:val="04A0" w:firstRow="1" w:lastRow="0" w:firstColumn="1" w:lastColumn="0" w:noHBand="0" w:noVBand="1"/>
      </w:tblPr>
      <w:tblGrid>
        <w:gridCol w:w="3070"/>
        <w:gridCol w:w="3070"/>
        <w:gridCol w:w="307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6"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7" w:name="_Toc8601547"/>
      <w:bookmarkEnd w:id="6"/>
      <w:r w:rsidRPr="000E078F">
        <w:lastRenderedPageBreak/>
        <w:t>Problemy metodologiczne</w:t>
      </w:r>
      <w:bookmarkEnd w:id="7"/>
    </w:p>
    <w:p w14:paraId="720BA395" w14:textId="77777777" w:rsidR="00423A96" w:rsidRDefault="00423A96" w:rsidP="00D340D5">
      <w:pPr>
        <w:pStyle w:val="Nagwek2"/>
      </w:pPr>
      <w:bookmarkStart w:id="8" w:name="_Toc490182389"/>
      <w:bookmarkStart w:id="9" w:name="_Toc496365783"/>
      <w:bookmarkStart w:id="10" w:name="_Toc8601548"/>
      <w:bookmarkStart w:id="11" w:name="_Ref473308778"/>
      <w:bookmarkStart w:id="12" w:name="_Toc490182390"/>
      <w:bookmarkEnd w:id="8"/>
      <w:bookmarkEnd w:id="9"/>
      <w:r w:rsidRPr="00327C91">
        <w:t>Wprowadzenie</w:t>
      </w:r>
      <w:bookmarkEnd w:id="10"/>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3" w:name="_Toc8601549"/>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1"/>
      <w:bookmarkEnd w:id="12"/>
      <w:r w:rsidR="0070431F" w:rsidRPr="00801E35">
        <w:rPr>
          <w:highlight w:val="yellow"/>
        </w:rPr>
        <w:t>ow</w:t>
      </w:r>
      <w:r w:rsidRPr="00801E35">
        <w:rPr>
          <w:highlight w:val="yellow"/>
        </w:rPr>
        <w:t>ej</w:t>
      </w:r>
      <w:bookmarkEnd w:id="13"/>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w:t>
      </w:r>
      <w:r>
        <w:lastRenderedPageBreak/>
        <w:t xml:space="preserve">aspektem 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4" w:name="_Toc8601550"/>
      <w:r w:rsidRPr="00603509">
        <w:t>Podstawy teoretyczne</w:t>
      </w:r>
      <w:bookmarkEnd w:id="14"/>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63ECB368" w:rsidR="00A15BCB" w:rsidRDefault="00126E52" w:rsidP="00431B7F">
      <w:pPr>
        <w:spacing w:line="360" w:lineRule="auto"/>
        <w:ind w:firstLine="709"/>
        <w:jc w:val="both"/>
      </w:pPr>
      <w:r>
        <w:rPr>
          <w:noProof/>
        </w:rPr>
        <w:pict w14:anchorId="7FFF5B31">
          <v:shapetype id="_x0000_t202" coordsize="21600,21600" o:spt="202" path="m,l,21600r21600,l21600,xe">
            <v:stroke joinstyle="miter"/>
            <v:path gradientshapeok="t" o:connecttype="rect"/>
          </v:shapetype>
          <v:shape id="_x0000_s1033" type="#_x0000_t202" style="position:absolute;left:0;text-align:left;margin-left:47.8pt;margin-top:128.05pt;width:398pt;height:23.4pt;z-index:251663360" wrapcoords="-45 0 -45 21150 21600 21150 21600 0 -45 0" stroked="f">
            <v:textbox style="mso-next-textbox:#_x0000_s1033" inset="0,0,0,0">
              <w:txbxContent>
                <w:p w14:paraId="025A6AD4" w14:textId="5506DF7E" w:rsidR="005E13A3" w:rsidRPr="005E13A3" w:rsidRDefault="005E13A3" w:rsidP="005E13A3">
                  <w:pPr>
                    <w:pStyle w:val="Legenda"/>
                    <w:rPr>
                      <w:b w:val="0"/>
                      <w:bCs w:val="0"/>
                      <w:noProof/>
                      <w:szCs w:val="20"/>
                    </w:rPr>
                  </w:pPr>
                  <w:r w:rsidRPr="005E13A3">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w:t>
                  </w:r>
                  <w:r w:rsidR="00371542">
                    <w:rPr>
                      <w:b w:val="0"/>
                      <w:bCs w:val="0"/>
                    </w:rPr>
                    <w:fldChar w:fldCharType="end"/>
                  </w:r>
                  <w:r w:rsidRPr="005E13A3">
                    <w:rPr>
                      <w:b w:val="0"/>
                      <w:bCs w:val="0"/>
                    </w:rPr>
                    <w:t>. Różnica pomiędzy siecią a) zcentralizowaną b) decentralizowaną</w:t>
                  </w:r>
                </w:p>
              </w:txbxContent>
            </v:textbox>
            <w10:wrap type="tight"/>
          </v:shape>
        </w:pic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46976" behindDoc="1" locked="0" layoutInCell="1" allowOverlap="1" wp14:anchorId="2DFBC67F" wp14:editId="504D3942">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lastRenderedPageBreak/>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7E744B44" w:rsidR="00824042" w:rsidRDefault="00126E52" w:rsidP="004F4B3B">
      <w:pPr>
        <w:spacing w:line="360" w:lineRule="auto"/>
        <w:ind w:firstLine="709"/>
        <w:jc w:val="both"/>
      </w:pPr>
      <w:r>
        <w:rPr>
          <w:noProof/>
        </w:rPr>
        <w:pict w14:anchorId="414C9D3D">
          <v:shape id="_x0000_s1047" type="#_x0000_t202" style="position:absolute;left:0;text-align:left;margin-left:-27.9pt;margin-top:-6.2pt;width:537.75pt;height:36pt;z-index:251666432" stroked="f">
            <v:textbox inset="0,0,0,0">
              <w:txbxContent>
                <w:p w14:paraId="3338FE9C" w14:textId="501D5632" w:rsidR="004F4B3B" w:rsidRPr="00BE5B82" w:rsidRDefault="004F4B3B" w:rsidP="004F4B3B">
                  <w:pPr>
                    <w:pStyle w:val="Legenda"/>
                    <w:rPr>
                      <w:rFonts w:eastAsiaTheme="minorHAnsi"/>
                      <w:b w:val="0"/>
                      <w:bCs w:val="0"/>
                      <w:noProof/>
                    </w:rPr>
                  </w:pPr>
                  <w:r w:rsidRPr="00BE5B82">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w:t>
                  </w:r>
                  <w:r w:rsidR="00371542">
                    <w:rPr>
                      <w:b w:val="0"/>
                      <w:bCs w:val="0"/>
                    </w:rPr>
                    <w:fldChar w:fldCharType="end"/>
                  </w:r>
                  <w:r w:rsidR="00BE5B82" w:rsidRPr="00BE5B82">
                    <w:rPr>
                      <w:b w:val="0"/>
                      <w:bCs w:val="0"/>
                    </w:rPr>
                    <w:t>.</w:t>
                  </w:r>
                  <w:r w:rsidRPr="00BE5B82">
                    <w:rPr>
                      <w:b w:val="0"/>
                      <w:bCs w:val="0"/>
                    </w:rPr>
                    <w:t xml:space="preserve"> Architektura łańcucha bloków danych</w:t>
                  </w:r>
                </w:p>
              </w:txbxContent>
            </v:textbox>
          </v:shape>
        </w:pict>
      </w:r>
    </w:p>
    <w:p w14:paraId="77DC29A9" w14:textId="3D2C8C73" w:rsidR="00EB1949" w:rsidRDefault="00A91F4E" w:rsidP="00A91F4E">
      <w:pPr>
        <w:pStyle w:val="TreAkapitu"/>
        <w:rPr>
          <w:lang w:eastAsia="en-US"/>
        </w:rPr>
      </w:pPr>
      <w:r>
        <w:rPr>
          <w:noProof/>
        </w:rPr>
        <w:drawing>
          <wp:inline distT="0" distB="0" distL="0" distR="0" wp14:anchorId="104FC942" wp14:editId="3D9A8A45">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41F06C33" w:rsidR="002F5F00" w:rsidRDefault="00ED107C" w:rsidP="002F5F00">
      <w:pPr>
        <w:pStyle w:val="TreAkapitu"/>
        <w:rPr>
          <w:sz w:val="20"/>
        </w:rPr>
      </w:pPr>
      <w:r>
        <w:rPr>
          <w:noProof/>
        </w:rPr>
        <w:drawing>
          <wp:anchor distT="0" distB="0" distL="114300" distR="114300" simplePos="0" relativeHeight="251672576" behindDoc="1" locked="0" layoutInCell="1" allowOverlap="1" wp14:anchorId="7E2256D5" wp14:editId="6CB7451E">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Pr>
          <w:noProof/>
        </w:rPr>
        <w:pict w14:anchorId="1F1F62EE">
          <v:shape id="_x0000_s1066" type="#_x0000_t202" style="position:absolute;left:0;text-align:left;margin-left:0;margin-top:-15.3pt;width:483.45pt;height:36pt;z-index:251669504;mso-position-horizontal-relative:text;mso-position-vertical-relative:text" wrapcoords="-33 0 -33 21150 21600 21150 21600 0 -33 0" stroked="f">
            <v:textbox inset="0,0,0,0">
              <w:txbxContent>
                <w:p w14:paraId="1DAC644D" w14:textId="3B0BD03C" w:rsidR="00ED107C" w:rsidRPr="00ED107C" w:rsidRDefault="00ED107C" w:rsidP="00ED107C">
                  <w:pPr>
                    <w:pStyle w:val="Legenda"/>
                    <w:rPr>
                      <w:b w:val="0"/>
                      <w:bCs w:val="0"/>
                      <w:noProof/>
                      <w:szCs w:val="20"/>
                    </w:rPr>
                  </w:pPr>
                  <w:r w:rsidRPr="00ED107C">
                    <w:rPr>
                      <w:b w:val="0"/>
                      <w:bCs w:val="0"/>
                    </w:rPr>
                    <w:t xml:space="preserve">Rysunek </w:t>
                  </w:r>
                  <w:r w:rsidRPr="00ED107C">
                    <w:rPr>
                      <w:b w:val="0"/>
                      <w:bCs w:val="0"/>
                    </w:rPr>
                    <w:fldChar w:fldCharType="begin"/>
                  </w:r>
                  <w:r w:rsidRPr="00ED107C">
                    <w:rPr>
                      <w:b w:val="0"/>
                      <w:bCs w:val="0"/>
                    </w:rPr>
                    <w:instrText xml:space="preserve"> SEQ Rysunek \* ARABIC </w:instrText>
                  </w:r>
                  <w:r w:rsidRPr="00ED107C">
                    <w:rPr>
                      <w:b w:val="0"/>
                      <w:bCs w:val="0"/>
                    </w:rPr>
                    <w:fldChar w:fldCharType="separate"/>
                  </w:r>
                  <w:r w:rsidRPr="00ED107C">
                    <w:rPr>
                      <w:b w:val="0"/>
                      <w:bCs w:val="0"/>
                      <w:noProof/>
                    </w:rPr>
                    <w:t>3</w:t>
                  </w:r>
                  <w:r w:rsidRPr="00ED107C">
                    <w:rPr>
                      <w:b w:val="0"/>
                      <w:bCs w:val="0"/>
                    </w:rPr>
                    <w:fldChar w:fldCharType="end"/>
                  </w:r>
                  <w:r w:rsidRPr="00ED107C">
                    <w:rPr>
                      <w:b w:val="0"/>
                      <w:bCs w:val="0"/>
                    </w:rPr>
                    <w:t xml:space="preserve">. </w:t>
                  </w:r>
                  <w:r w:rsidRPr="00ED107C">
                    <w:rPr>
                      <w:b w:val="0"/>
                      <w:bCs w:val="0"/>
                    </w:rPr>
                    <w:t>Przebieg transakcji zawieranych w blockchain</w:t>
                  </w:r>
                </w:p>
                <w:p w14:paraId="1222FC83" w14:textId="7990975D" w:rsidR="00ED107C" w:rsidRPr="006003DE" w:rsidRDefault="00ED107C" w:rsidP="00ED107C">
                  <w:pPr>
                    <w:pStyle w:val="Legenda"/>
                    <w:rPr>
                      <w:noProof/>
                      <w:szCs w:val="20"/>
                    </w:rPr>
                  </w:pPr>
                </w:p>
              </w:txbxContent>
            </v:textbox>
            <w10:wrap type="tight"/>
          </v:shape>
        </w:pict>
      </w:r>
      <w:r w:rsidR="00126E52">
        <w:rPr>
          <w:noProof/>
        </w:rPr>
        <w:pict w14:anchorId="38CC3A13">
          <v:shape id="_x0000_s1036" type="#_x0000_t202" style="position:absolute;left:0;text-align:left;margin-left:14pt;margin-top:-9.55pt;width:453.55pt;height:36pt;z-index:251664384;mso-position-horizontal-relative:text;mso-position-vertical-relative:text" wrapcoords="-36 0 -36 21150 21600 21150 21600 0 -36 0" stroked="f">
            <v:textbox style="mso-next-textbox:#_x0000_s1036"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w:t>
      </w:r>
      <w:r w:rsidR="00E917CB" w:rsidRPr="0031450A">
        <w:rPr>
          <w:szCs w:val="24"/>
        </w:rPr>
        <w:lastRenderedPageBreak/>
        <w:t xml:space="preserve">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46B8BB99"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4D532D">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5741E4F4" w:rsidR="00A334A2" w:rsidRPr="00A334A2" w:rsidRDefault="00A334A2" w:rsidP="00A334A2">
      <w:pPr>
        <w:pStyle w:val="Legenda"/>
        <w:rPr>
          <w:b w:val="0"/>
          <w:bCs w:val="0"/>
        </w:rPr>
      </w:pPr>
      <w:r w:rsidRPr="00A334A2">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w:t>
      </w:r>
      <w:r w:rsidR="00371542">
        <w:rPr>
          <w:b w:val="0"/>
          <w:bCs w:val="0"/>
        </w:rPr>
        <w:fldChar w:fldCharType="end"/>
      </w:r>
      <w:r w:rsidRPr="00A334A2">
        <w:rPr>
          <w:b w:val="0"/>
          <w:bCs w:val="0"/>
        </w:rPr>
        <w:t>. Wykres zainteresowania w ujęciu czasowym</w:t>
      </w:r>
      <w:r w:rsidR="006C46E0">
        <w:rPr>
          <w:b w:val="0"/>
          <w:bCs w:val="0"/>
        </w:rPr>
        <w:br/>
        <w:t>(czerwony – Ethereum, niebieski – Hyperledger)</w:t>
      </w:r>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4DE377C0">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70B98CCE" w:rsidR="002C1B7D" w:rsidRPr="000E1D08" w:rsidRDefault="00126E52" w:rsidP="009F6855">
      <w:pPr>
        <w:pStyle w:val="TreAkapitu"/>
        <w:rPr>
          <w:lang w:eastAsia="en-US"/>
        </w:rPr>
      </w:pPr>
      <w:r>
        <w:rPr>
          <w:noProof/>
        </w:rPr>
        <w:pict w14:anchorId="123D3CA0">
          <v:shape id="_x0000_s1041" type="#_x0000_t202" style="position:absolute;left:0;text-align:left;margin-left:.15pt;margin-top:-28.2pt;width:453.55pt;height:36pt;z-index:251665408" stroked="f">
            <v:textbox style="mso-next-textbox:#_x0000_s1041" inset="0,0,0,0">
              <w:txbxContent>
                <w:p w14:paraId="524B8537" w14:textId="37980B36" w:rsidR="00AB39CE" w:rsidRPr="00AB39CE" w:rsidRDefault="00AB39CE" w:rsidP="00AB39CE">
                  <w:pPr>
                    <w:pStyle w:val="Legenda"/>
                    <w:spacing w:before="240"/>
                    <w:rPr>
                      <w:b w:val="0"/>
                      <w:bCs w:val="0"/>
                      <w:i/>
                      <w:iCs/>
                      <w:noProof/>
                      <w:szCs w:val="20"/>
                    </w:rPr>
                  </w:pPr>
                  <w:r w:rsidRPr="00AB39CE">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w:t>
                  </w:r>
                  <w:r w:rsidR="00371542">
                    <w:rPr>
                      <w:b w:val="0"/>
                      <w:bCs w:val="0"/>
                    </w:rPr>
                    <w:fldChar w:fldCharType="end"/>
                  </w:r>
                  <w:r w:rsidRPr="00AB39CE">
                    <w:rPr>
                      <w:b w:val="0"/>
                      <w:bCs w:val="0"/>
                    </w:rPr>
                    <w:t xml:space="preserve">. Różnice pomiędzy a) transakcja tradycyjną b) </w:t>
                  </w:r>
                  <w:r w:rsidRPr="00AB39CE">
                    <w:rPr>
                      <w:b w:val="0"/>
                      <w:bCs w:val="0"/>
                      <w:i/>
                      <w:iCs/>
                    </w:rPr>
                    <w:t>smart contract</w:t>
                  </w:r>
                </w:p>
              </w:txbxContent>
            </v:textbox>
          </v:shape>
        </w:pict>
      </w:r>
      <w:r w:rsidR="00752C76">
        <w:rPr>
          <w:noProof/>
        </w:rPr>
        <w:drawing>
          <wp:anchor distT="0" distB="0" distL="114300" distR="114300" simplePos="0" relativeHeight="251645952" behindDoc="1" locked="0" layoutInCell="1" allowOverlap="1" wp14:anchorId="5159ABF2" wp14:editId="2A75D14D">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w:t>
      </w:r>
      <w:r w:rsidR="00BA6B39">
        <w:rPr>
          <w:lang w:eastAsia="en-US"/>
        </w:rPr>
        <w:lastRenderedPageBreak/>
        <w:t xml:space="preserve">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40B0BBF8"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4D532D">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04EB3491">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xml:space="preserve">, media społecznościowe to „zbiór technologii służących do inicjowania komunikacji i </w:t>
      </w:r>
      <w:r>
        <w:lastRenderedPageBreak/>
        <w:t>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w:t>
      </w:r>
      <w:r w:rsidR="004C7731">
        <w:rPr>
          <w:rFonts w:cs="Times New Roman"/>
          <w:color w:val="232323"/>
        </w:rPr>
        <w:lastRenderedPageBreak/>
        <w:t xml:space="preserve">obrazuje to, jak ogromną liczbę stanowią użytkownicy </w:t>
      </w:r>
      <w:r w:rsidR="00A0069B">
        <w:rPr>
          <w:rFonts w:cs="Times New Roman"/>
          <w:color w:val="232323"/>
        </w:rPr>
        <w:t>mediów społecznościowych w dzisiejszych czasach.</w:t>
      </w:r>
    </w:p>
    <w:p w14:paraId="515FBB5F" w14:textId="030E3BEF" w:rsidR="00B2066C" w:rsidRPr="00B2066C" w:rsidRDefault="00054702" w:rsidP="00B2066C">
      <w:pPr>
        <w:pStyle w:val="Legenda"/>
        <w:rPr>
          <w:b w:val="0"/>
          <w:bCs w:val="0"/>
        </w:rPr>
      </w:pPr>
      <w:r w:rsidRPr="00054702">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6</w:t>
      </w:r>
      <w:r w:rsidR="00371542">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4E4C5DFD">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15" w:name="_Ref477709039"/>
      <w:bookmarkStart w:id="16" w:name="_Toc490182397"/>
      <w:bookmarkStart w:id="17" w:name="_Toc8601552"/>
      <w:r>
        <w:t>Terminologia</w:t>
      </w:r>
      <w:bookmarkEnd w:id="15"/>
      <w:bookmarkEnd w:id="16"/>
      <w:bookmarkEnd w:id="17"/>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lastRenderedPageBreak/>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proofErr w:type="spellStart"/>
      <w:r w:rsidR="006A6C03">
        <w:rPr>
          <w:i/>
          <w:iCs/>
        </w:rPr>
        <w:t>chaincode</w:t>
      </w:r>
      <w:proofErr w:type="spellEnd"/>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18" w:name="_Toc490182392"/>
      <w:bookmarkStart w:id="19" w:name="_Toc8601553"/>
      <w:r>
        <w:t xml:space="preserve">Cel </w:t>
      </w:r>
      <w:bookmarkEnd w:id="18"/>
      <w:r w:rsidR="008476BC">
        <w:t>pracy</w:t>
      </w:r>
      <w:bookmarkEnd w:id="19"/>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20" w:name="_Toc490182393"/>
    </w:p>
    <w:p w14:paraId="0EE44E26" w14:textId="7219DAE4" w:rsidR="00BB5FA6" w:rsidRDefault="00DA1408" w:rsidP="005E1697">
      <w:pPr>
        <w:pStyle w:val="Nagwek2"/>
      </w:pPr>
      <w:bookmarkStart w:id="21" w:name="_Toc8601554"/>
      <w:r>
        <w:t xml:space="preserve">Problemy </w:t>
      </w:r>
      <w:bookmarkEnd w:id="20"/>
      <w:r w:rsidR="0008799A">
        <w:t>inżynierskie</w:t>
      </w:r>
      <w:bookmarkEnd w:id="21"/>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w:t>
      </w:r>
      <w:r w:rsidR="00305C81" w:rsidRPr="00305C81">
        <w:lastRenderedPageBreak/>
        <w:t xml:space="preserve">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A156899" w:rsidR="00BB5FA6" w:rsidRPr="00BB5FA6" w:rsidRDefault="00BB5FA6" w:rsidP="00BB5FA6">
      <w:pPr>
        <w:pStyle w:val="TreAkapitu"/>
      </w:pPr>
      <w:r w:rsidRPr="00BB5FA6">
        <w:t xml:space="preserve">Wykonując powyższe zadania stale będzie doskonalona umiejętność programowania oraz zapoznawanie z możliwościami technologii łańcucha bloków. 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22" w:name="_Toc8601555"/>
      <w:r>
        <w:t>Organizacja p</w:t>
      </w:r>
      <w:r w:rsidR="00B35F98">
        <w:t>raktyki inżynierskie</w:t>
      </w:r>
      <w:r>
        <w:t>j</w:t>
      </w:r>
      <w:bookmarkEnd w:id="22"/>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23" w:name="_Toc8601556"/>
      <w:r>
        <w:t>Cykl życia systemu informatycznego</w:t>
      </w:r>
      <w:bookmarkEnd w:id="2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0F2E0426" w:rsidR="00BE5D02" w:rsidRPr="00B2046F" w:rsidRDefault="00BE5D02" w:rsidP="00BE5D02">
      <w:pPr>
        <w:pStyle w:val="Legenda"/>
        <w:rPr>
          <w:b w:val="0"/>
          <w:bCs w:val="0"/>
        </w:rPr>
      </w:pPr>
      <w:r w:rsidRPr="00B2046F">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7</w:t>
      </w:r>
      <w:r w:rsidR="00371542">
        <w:rPr>
          <w:b w:val="0"/>
          <w:bCs w:val="0"/>
        </w:rPr>
        <w:fldChar w:fldCharType="end"/>
      </w:r>
      <w:r w:rsidRPr="00B2046F">
        <w:rPr>
          <w:b w:val="0"/>
          <w:bCs w:val="0"/>
        </w:rPr>
        <w:t>. Cykle życie oprogramowania w modelu spiralnym</w:t>
      </w:r>
    </w:p>
    <w:p w14:paraId="259A18A3" w14:textId="77777777" w:rsidR="005971CD" w:rsidRDefault="005971CD" w:rsidP="00E54C6F">
      <w:pPr>
        <w:pStyle w:val="TreAkapitu"/>
        <w:keepNext/>
        <w:jc w:val="center"/>
      </w:pPr>
      <w:r>
        <w:rPr>
          <w:noProof/>
        </w:rPr>
        <w:drawing>
          <wp:inline distT="0" distB="0" distL="0" distR="0" wp14:anchorId="28C169BC" wp14:editId="62BE9F68">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24" w:name="_Toc8601557"/>
      <w:r>
        <w:t>Metodyka zarządzania procesem wytwórczym</w:t>
      </w:r>
      <w:bookmarkEnd w:id="24"/>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47EE96DF" w:rsidR="00812592" w:rsidRDefault="00812592" w:rsidP="00812592">
      <w:pPr>
        <w:pStyle w:val="Legenda"/>
      </w:pPr>
      <w:r>
        <w:t xml:space="preserve">Rysunek </w:t>
      </w:r>
      <w:fldSimple w:instr=" SEQ Rysunek \* ARABIC ">
        <w:r w:rsidR="00ED107C">
          <w:rPr>
            <w:noProof/>
          </w:rPr>
          <w:t>8</w:t>
        </w:r>
      </w:fldSimple>
      <w:r>
        <w:t>. Projekt w</w:t>
      </w:r>
      <w:r w:rsidR="006B1E2A">
        <w:t>edług</w:t>
      </w:r>
      <w:r>
        <w:t xml:space="preserve"> PRINCE2</w:t>
      </w:r>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45F6333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lastRenderedPageBreak/>
        <w:t>– 7 pryncypiów (zasad)</w:t>
      </w:r>
    </w:p>
    <w:p w14:paraId="05122972" w14:textId="77777777" w:rsidR="00C44F75" w:rsidRPr="00C44F75" w:rsidRDefault="00C44F75" w:rsidP="00C44F75">
      <w:pPr>
        <w:pStyle w:val="TreAkapitu"/>
      </w:pPr>
      <w:r w:rsidRPr="00C44F75">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lastRenderedPageBreak/>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51488F5A" w:rsidR="00406336" w:rsidRDefault="00406336" w:rsidP="00406336">
      <w:pPr>
        <w:pStyle w:val="Legenda"/>
      </w:pPr>
      <w:r>
        <w:t xml:space="preserve">Rysunek </w:t>
      </w:r>
      <w:fldSimple w:instr=" SEQ Rysunek \* ARABIC ">
        <w:r w:rsidR="00ED107C">
          <w:rPr>
            <w:noProof/>
          </w:rPr>
          <w:t>9</w:t>
        </w:r>
      </w:fldSimple>
      <w:r>
        <w:t xml:space="preserve">. </w:t>
      </w:r>
      <w:r w:rsidRPr="00406336">
        <w:t>Struktura metodyki PRINCE2</w:t>
      </w:r>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1117CE67">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25" w:name="_Toc8601558"/>
      <w:r>
        <w:t>M</w:t>
      </w:r>
      <w:r w:rsidR="00664DE6" w:rsidRPr="00664DE6">
        <w:t>etodyk</w:t>
      </w:r>
      <w:r>
        <w:t xml:space="preserve">a </w:t>
      </w:r>
      <w:r w:rsidR="0068577F" w:rsidRPr="0068577F">
        <w:t>wytwarzania systemu informatycznego</w:t>
      </w:r>
      <w:bookmarkEnd w:id="25"/>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 xml:space="preserve">która trzyma się koncepcji RUP. Przedstawia ona proste do zrozumienia </w:t>
      </w:r>
      <w:r w:rsidR="0033266D">
        <w:lastRenderedPageBreak/>
        <w:t>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79150936" w:rsidR="00EE17C7" w:rsidRPr="001F796A" w:rsidRDefault="00EE17C7" w:rsidP="00EE17C7">
      <w:pPr>
        <w:pStyle w:val="Legenda"/>
        <w:rPr>
          <w:b w:val="0"/>
          <w:bCs w:val="0"/>
          <w:i/>
          <w:iCs/>
          <w:lang w:val="en-US"/>
        </w:rPr>
      </w:pPr>
      <w:proofErr w:type="spellStart"/>
      <w:r w:rsidRPr="001F796A">
        <w:rPr>
          <w:b w:val="0"/>
          <w:bCs w:val="0"/>
          <w:lang w:val="en-US"/>
        </w:rPr>
        <w:t>Rysunek</w:t>
      </w:r>
      <w:proofErr w:type="spellEnd"/>
      <w:r w:rsidRPr="001F796A">
        <w:rPr>
          <w:b w:val="0"/>
          <w:bCs w:val="0"/>
          <w:lang w:val="en-US"/>
        </w:rPr>
        <w:t xml:space="preserve"> </w:t>
      </w:r>
      <w:r w:rsidR="00371542">
        <w:rPr>
          <w:b w:val="0"/>
          <w:bCs w:val="0"/>
          <w:lang w:val="en-US"/>
        </w:rPr>
        <w:fldChar w:fldCharType="begin"/>
      </w:r>
      <w:r w:rsidR="00371542">
        <w:rPr>
          <w:b w:val="0"/>
          <w:bCs w:val="0"/>
          <w:lang w:val="en-US"/>
        </w:rPr>
        <w:instrText xml:space="preserve"> SEQ Rysunek \* ARABIC </w:instrText>
      </w:r>
      <w:r w:rsidR="00371542">
        <w:rPr>
          <w:b w:val="0"/>
          <w:bCs w:val="0"/>
          <w:lang w:val="en-US"/>
        </w:rPr>
        <w:fldChar w:fldCharType="separate"/>
      </w:r>
      <w:r w:rsidR="00ED107C">
        <w:rPr>
          <w:b w:val="0"/>
          <w:bCs w:val="0"/>
          <w:noProof/>
          <w:lang w:val="en-US"/>
        </w:rPr>
        <w:t>10</w:t>
      </w:r>
      <w:r w:rsidR="00371542">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p>
    <w:p w14:paraId="307C41A1" w14:textId="0981E34B" w:rsidR="00EE17C7" w:rsidRDefault="00EE17C7" w:rsidP="00EE17C7">
      <w:pPr>
        <w:pStyle w:val="TreAkapitu"/>
        <w:ind w:left="142" w:firstLine="0"/>
        <w:jc w:val="center"/>
      </w:pPr>
      <w:r>
        <w:rPr>
          <w:noProof/>
        </w:rPr>
        <w:drawing>
          <wp:inline distT="0" distB="0" distL="0" distR="0" wp14:anchorId="56F97761" wp14:editId="5955FDD6">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w:t>
      </w:r>
      <w:r w:rsidR="00245C98">
        <w:lastRenderedPageBreak/>
        <w:t xml:space="preserve">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26" w:name="_Toc8601559"/>
      <w:r>
        <w:t>M</w:t>
      </w:r>
      <w:r w:rsidR="00A72771">
        <w:t>etody</w:t>
      </w:r>
      <w:r>
        <w:t>, n</w:t>
      </w:r>
      <w:r w:rsidR="00A72771">
        <w:t>arzędzia</w:t>
      </w:r>
      <w:r>
        <w:t xml:space="preserve"> i t</w:t>
      </w:r>
      <w:r w:rsidR="00A72771">
        <w:t>echniki</w:t>
      </w:r>
      <w:r>
        <w:t xml:space="preserve"> </w:t>
      </w:r>
      <w:r w:rsidR="00BE3992">
        <w:t>inżynierii systemów</w:t>
      </w:r>
      <w:bookmarkEnd w:id="26"/>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25590C7A" w14:textId="77777777" w:rsidR="00A13C8D" w:rsidRPr="00A13C8D" w:rsidRDefault="00A13C8D" w:rsidP="00A13C8D">
      <w:pPr>
        <w:spacing w:after="160" w:line="360" w:lineRule="auto"/>
        <w:jc w:val="both"/>
        <w:rPr>
          <w:rFonts w:eastAsia="Calibri" w:cs="Times New Roman"/>
          <w:szCs w:val="24"/>
        </w:rPr>
      </w:pPr>
      <w:r w:rsidRPr="00A13C8D">
        <w:rPr>
          <w:rFonts w:eastAsia="Calibri" w:cs="Times New Roman"/>
          <w:b/>
          <w:bCs/>
          <w:szCs w:val="24"/>
        </w:rPr>
        <w:t xml:space="preserve">FRONTEND: </w:t>
      </w:r>
      <w:r w:rsidRPr="00A13C8D">
        <w:rPr>
          <w:rFonts w:eastAsia="Calibri" w:cs="Times New Roman"/>
          <w:szCs w:val="24"/>
        </w:rPr>
        <w:t>HTML, CSS, JavaScript</w:t>
      </w:r>
    </w:p>
    <w:p w14:paraId="64406522" w14:textId="77777777" w:rsidR="00A13C8D" w:rsidRPr="00A13C8D" w:rsidRDefault="00A13C8D" w:rsidP="00A13C8D">
      <w:pPr>
        <w:spacing w:after="160" w:line="360" w:lineRule="auto"/>
        <w:jc w:val="both"/>
        <w:rPr>
          <w:rFonts w:eastAsia="Calibri" w:cs="Times New Roman"/>
          <w:szCs w:val="24"/>
          <w:lang w:val="en-US"/>
        </w:rPr>
      </w:pPr>
      <w:r w:rsidRPr="00A13C8D">
        <w:rPr>
          <w:rFonts w:eastAsia="Calibri" w:cs="Times New Roman"/>
          <w:b/>
          <w:bCs/>
          <w:szCs w:val="24"/>
          <w:lang w:val="en-US"/>
        </w:rPr>
        <w:t xml:space="preserve">BACKEND: </w:t>
      </w:r>
      <w:r w:rsidRPr="00A13C8D">
        <w:rPr>
          <w:rFonts w:eastAsia="Calibri" w:cs="Times New Roman"/>
          <w:szCs w:val="24"/>
          <w:lang w:val="en-US"/>
        </w:rPr>
        <w:t>Java, Maven, Spring, Golang(?)</w:t>
      </w:r>
    </w:p>
    <w:p w14:paraId="1574A7C4" w14:textId="62B8EE13" w:rsidR="00A13C8D" w:rsidRPr="00A13C8D" w:rsidRDefault="00A13C8D" w:rsidP="00A13C8D">
      <w:pPr>
        <w:spacing w:after="160" w:line="360" w:lineRule="auto"/>
        <w:jc w:val="both"/>
        <w:rPr>
          <w:rFonts w:eastAsia="Calibri" w:cs="Times New Roman"/>
          <w:szCs w:val="24"/>
          <w:lang w:val="en-US"/>
        </w:rPr>
      </w:pPr>
      <w:r w:rsidRPr="00A13C8D">
        <w:rPr>
          <w:rFonts w:eastAsia="Calibri" w:cs="Times New Roman"/>
          <w:b/>
          <w:bCs/>
          <w:szCs w:val="24"/>
          <w:lang w:val="en-US"/>
        </w:rPr>
        <w:t xml:space="preserve">BLOCKCHAIN: </w:t>
      </w:r>
      <w:proofErr w:type="spellStart"/>
      <w:r w:rsidRPr="00A13C8D">
        <w:rPr>
          <w:rFonts w:eastAsia="Calibri" w:cs="Times New Roman"/>
          <w:szCs w:val="24"/>
          <w:lang w:val="en-US"/>
        </w:rPr>
        <w:t>HyperLedger</w:t>
      </w:r>
      <w:proofErr w:type="spellEnd"/>
      <w:r w:rsidRPr="00A13C8D">
        <w:rPr>
          <w:rFonts w:eastAsia="Calibri" w:cs="Times New Roman"/>
          <w:szCs w:val="24"/>
          <w:lang w:val="en-US"/>
        </w:rPr>
        <w:t xml:space="preserve"> + IBM </w:t>
      </w:r>
      <w:proofErr w:type="spellStart"/>
      <w:r w:rsidRPr="00A13C8D">
        <w:rPr>
          <w:rFonts w:eastAsia="Calibri" w:cs="Times New Roman"/>
          <w:szCs w:val="24"/>
          <w:lang w:val="en-US"/>
        </w:rPr>
        <w:t>BlockChain</w:t>
      </w:r>
      <w:proofErr w:type="spellEnd"/>
      <w:r w:rsidRPr="00A13C8D">
        <w:rPr>
          <w:rFonts w:eastAsia="Calibri" w:cs="Times New Roman"/>
          <w:szCs w:val="24"/>
          <w:lang w:val="en-US"/>
        </w:rPr>
        <w:t xml:space="preserve"> Platform </w:t>
      </w:r>
    </w:p>
    <w:p w14:paraId="3754B896" w14:textId="7A1DC351" w:rsidR="00A13C8D" w:rsidRDefault="00A13C8D" w:rsidP="00A13C8D">
      <w:pPr>
        <w:spacing w:after="160" w:line="360" w:lineRule="auto"/>
        <w:jc w:val="both"/>
        <w:rPr>
          <w:rFonts w:eastAsia="Calibri" w:cs="Times New Roman"/>
          <w:szCs w:val="24"/>
        </w:rPr>
      </w:pPr>
      <w:r w:rsidRPr="00A13C8D">
        <w:rPr>
          <w:rFonts w:eastAsia="Calibri" w:cs="Times New Roman"/>
          <w:b/>
          <w:bCs/>
          <w:szCs w:val="24"/>
        </w:rPr>
        <w:t xml:space="preserve">IDE: </w:t>
      </w:r>
      <w:proofErr w:type="spellStart"/>
      <w:r w:rsidRPr="00A13C8D">
        <w:rPr>
          <w:rFonts w:eastAsia="Calibri" w:cs="Times New Roman"/>
          <w:szCs w:val="24"/>
        </w:rPr>
        <w:t>IntelliJ</w:t>
      </w:r>
      <w:proofErr w:type="spellEnd"/>
      <w:r w:rsidRPr="00A13C8D">
        <w:rPr>
          <w:rFonts w:eastAsia="Calibri" w:cs="Times New Roman"/>
          <w:szCs w:val="24"/>
        </w:rPr>
        <w:t xml:space="preserve"> IDEA, </w:t>
      </w:r>
      <w:proofErr w:type="spellStart"/>
      <w:r w:rsidRPr="00A13C8D">
        <w:rPr>
          <w:rFonts w:eastAsia="Calibri" w:cs="Times New Roman"/>
          <w:szCs w:val="24"/>
        </w:rPr>
        <w:t>VSCode</w:t>
      </w:r>
      <w:proofErr w:type="spellEnd"/>
    </w:p>
    <w:p w14:paraId="62DB0052" w14:textId="31E71A59" w:rsidR="00D972E4" w:rsidRPr="00D972E4" w:rsidRDefault="00D972E4" w:rsidP="00D972E4">
      <w:pPr>
        <w:pStyle w:val="TreAkapitu"/>
        <w:ind w:firstLine="0"/>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27" w:name="_Toc8601560"/>
      <w:r>
        <w:t>Metamodel zawartości repozytorium projektowego</w:t>
      </w:r>
      <w:bookmarkEnd w:id="27"/>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28" w:name="_Toc490182395"/>
      <w:bookmarkStart w:id="29" w:name="_Toc8601561"/>
      <w:r>
        <w:t>Ocena piśmiennictwa</w:t>
      </w:r>
      <w:bookmarkEnd w:id="28"/>
      <w:bookmarkEnd w:id="29"/>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30" w:name="_Toc490182396"/>
      <w:bookmarkStart w:id="31" w:name="_Toc496365790"/>
      <w:bookmarkStart w:id="32" w:name="_Toc490182398"/>
      <w:bookmarkStart w:id="33" w:name="_Toc496365792"/>
      <w:bookmarkStart w:id="34" w:name="_Toc490182399"/>
      <w:bookmarkStart w:id="35" w:name="_Toc8601562"/>
      <w:bookmarkEnd w:id="30"/>
      <w:bookmarkEnd w:id="31"/>
      <w:bookmarkEnd w:id="32"/>
      <w:bookmarkEnd w:id="33"/>
      <w:r w:rsidRPr="00D2709B">
        <w:t>Wnioski</w:t>
      </w:r>
      <w:bookmarkEnd w:id="34"/>
      <w:bookmarkEnd w:id="35"/>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36" w:name="Organizacja_Ucząca_Się"/>
      <w:bookmarkStart w:id="37" w:name="Organizacja_Sieciowa"/>
      <w:bookmarkStart w:id="38" w:name="Organizacja_Wirtualna"/>
      <w:bookmarkStart w:id="39" w:name="_Ref452807592"/>
      <w:bookmarkStart w:id="40" w:name="_Ref478499769"/>
      <w:bookmarkStart w:id="41" w:name="_Toc490182400"/>
      <w:bookmarkEnd w:id="36"/>
      <w:bookmarkEnd w:id="37"/>
      <w:bookmarkEnd w:id="38"/>
      <w:r>
        <w:br w:type="page"/>
      </w:r>
    </w:p>
    <w:p w14:paraId="413515CA" w14:textId="77777777" w:rsidR="005F0347" w:rsidRDefault="001F5219" w:rsidP="00D340D5">
      <w:pPr>
        <w:pStyle w:val="Nagwek1"/>
      </w:pPr>
      <w:bookmarkStart w:id="42" w:name="_Toc8601563"/>
      <w:bookmarkEnd w:id="39"/>
      <w:bookmarkEnd w:id="40"/>
      <w:bookmarkEnd w:id="41"/>
      <w:r>
        <w:lastRenderedPageBreak/>
        <w:t>a</w:t>
      </w:r>
      <w:r w:rsidR="00B60A24">
        <w:t>NALIZA</w:t>
      </w:r>
      <w:r w:rsidR="005C1147">
        <w:t xml:space="preserve"> BIZNESOWA</w:t>
      </w:r>
      <w:bookmarkEnd w:id="42"/>
    </w:p>
    <w:p w14:paraId="2C91BB6E" w14:textId="13CC698E" w:rsidR="004F12BA" w:rsidRDefault="00BB0AE0" w:rsidP="00D340D5">
      <w:pPr>
        <w:pStyle w:val="Nagwek2"/>
      </w:pPr>
      <w:bookmarkStart w:id="43" w:name="_Toc490182401"/>
      <w:bookmarkStart w:id="44" w:name="_Toc496365795"/>
      <w:bookmarkStart w:id="45" w:name="_Toc490182402"/>
      <w:bookmarkStart w:id="46" w:name="_Toc8601564"/>
      <w:bookmarkEnd w:id="43"/>
      <w:bookmarkEnd w:id="44"/>
      <w:r w:rsidRPr="00327C91">
        <w:t>Wprowadzenie</w:t>
      </w:r>
      <w:bookmarkEnd w:id="45"/>
      <w:bookmarkEnd w:id="46"/>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31B561A4" w:rsidR="001F796A" w:rsidRPr="001F796A" w:rsidRDefault="001F796A" w:rsidP="001F796A">
      <w:pPr>
        <w:pStyle w:val="Legenda"/>
        <w:jc w:val="both"/>
        <w:rPr>
          <w:b w:val="0"/>
          <w:bCs w:val="0"/>
        </w:rPr>
      </w:pPr>
      <w:r w:rsidRPr="001F796A">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1</w:t>
      </w:r>
      <w:r w:rsidR="00371542">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p>
    <w:p w14:paraId="53CA3A47" w14:textId="695355A2" w:rsidR="001F796A" w:rsidRDefault="001F796A" w:rsidP="003F2AB6">
      <w:pPr>
        <w:pStyle w:val="TreAkapitu"/>
        <w:jc w:val="center"/>
      </w:pPr>
      <w:r>
        <w:rPr>
          <w:noProof/>
        </w:rPr>
        <w:drawing>
          <wp:inline distT="0" distB="0" distL="0" distR="0" wp14:anchorId="0B25249C" wp14:editId="52F7F254">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47"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47"/>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2F541365" w:rsidR="005640EB" w:rsidRPr="005640EB" w:rsidRDefault="005640EB" w:rsidP="005640EB">
      <w:pPr>
        <w:pStyle w:val="Legenda"/>
        <w:jc w:val="both"/>
        <w:rPr>
          <w:b w:val="0"/>
          <w:bCs w:val="0"/>
          <w:lang w:val="en-US"/>
        </w:rPr>
      </w:pPr>
      <w:proofErr w:type="spellStart"/>
      <w:r w:rsidRPr="005640EB">
        <w:rPr>
          <w:b w:val="0"/>
          <w:bCs w:val="0"/>
          <w:lang w:val="en-US"/>
        </w:rPr>
        <w:t>Rysunek</w:t>
      </w:r>
      <w:proofErr w:type="spellEnd"/>
      <w:r w:rsidRPr="005640EB">
        <w:rPr>
          <w:b w:val="0"/>
          <w:bCs w:val="0"/>
          <w:lang w:val="en-US"/>
        </w:rPr>
        <w:t xml:space="preserve"> </w:t>
      </w:r>
      <w:r w:rsidR="00371542">
        <w:rPr>
          <w:b w:val="0"/>
          <w:bCs w:val="0"/>
          <w:lang w:val="en-US"/>
        </w:rPr>
        <w:fldChar w:fldCharType="begin"/>
      </w:r>
      <w:r w:rsidR="00371542">
        <w:rPr>
          <w:b w:val="0"/>
          <w:bCs w:val="0"/>
          <w:lang w:val="en-US"/>
        </w:rPr>
        <w:instrText xml:space="preserve"> SEQ Rysunek \* ARABIC </w:instrText>
      </w:r>
      <w:r w:rsidR="00371542">
        <w:rPr>
          <w:b w:val="0"/>
          <w:bCs w:val="0"/>
          <w:lang w:val="en-US"/>
        </w:rPr>
        <w:fldChar w:fldCharType="separate"/>
      </w:r>
      <w:r w:rsidR="00ED107C">
        <w:rPr>
          <w:b w:val="0"/>
          <w:bCs w:val="0"/>
          <w:noProof/>
          <w:lang w:val="en-US"/>
        </w:rPr>
        <w:t>12</w:t>
      </w:r>
      <w:r w:rsidR="00371542">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p>
    <w:p w14:paraId="14EFB91C" w14:textId="556C0B68" w:rsidR="00B544F6" w:rsidRDefault="00B544F6" w:rsidP="00B544F6">
      <w:pPr>
        <w:pStyle w:val="TreAkapitu"/>
      </w:pPr>
      <w:r>
        <w:rPr>
          <w:noProof/>
        </w:rPr>
        <w:drawing>
          <wp:inline distT="0" distB="0" distL="0" distR="0" wp14:anchorId="6CF12A35" wp14:editId="0D185676">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48" w:name="_Toc8601565"/>
      <w:r>
        <w:t>Analiza organizacji</w:t>
      </w:r>
      <w:bookmarkEnd w:id="48"/>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49" w:name="_Toc8601566"/>
      <w:r>
        <w:t>Charakterystyka organizacji/przedsięwzięcia</w:t>
      </w:r>
      <w:bookmarkEnd w:id="49"/>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50" w:name="_Toc8601567"/>
      <w:r>
        <w:t>D</w:t>
      </w:r>
      <w:r w:rsidR="00070C76" w:rsidRPr="00070C76">
        <w:t>ziedzin</w:t>
      </w:r>
      <w:r>
        <w:t>a</w:t>
      </w:r>
      <w:r w:rsidR="00070C76" w:rsidRPr="00070C76">
        <w:t xml:space="preserve"> </w:t>
      </w:r>
      <w:r w:rsidR="00070C76">
        <w:t>działalności organizacji</w:t>
      </w:r>
      <w:bookmarkEnd w:id="50"/>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51" w:name="_Toc8601574"/>
      <w:r>
        <w:t>Otoczenie organizacji</w:t>
      </w:r>
      <w:bookmarkEnd w:id="51"/>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033A43F4" w:rsidR="00EA59A0" w:rsidRDefault="00EA59A0" w:rsidP="00EA59A0">
      <w:pPr>
        <w:pStyle w:val="Legenda"/>
        <w:rPr>
          <w:b w:val="0"/>
          <w:bCs w:val="0"/>
        </w:rPr>
      </w:pPr>
      <w:r w:rsidRPr="00EA59A0">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3</w:t>
      </w:r>
      <w:r w:rsidR="00371542">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9B9AD74">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43F23BF7"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4D532D">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41899252" w:rsidR="007D5C73" w:rsidRPr="00C226B3" w:rsidRDefault="007D5C73" w:rsidP="007D5C73">
      <w:pPr>
        <w:pStyle w:val="Legenda"/>
        <w:rPr>
          <w:b w:val="0"/>
          <w:bCs w:val="0"/>
        </w:rPr>
      </w:pPr>
      <w:r w:rsidRPr="00C226B3">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4</w:t>
      </w:r>
      <w:r w:rsidR="00371542">
        <w:rPr>
          <w:b w:val="0"/>
          <w:bCs w:val="0"/>
        </w:rPr>
        <w:fldChar w:fldCharType="end"/>
      </w:r>
      <w:r w:rsidRPr="00C226B3">
        <w:rPr>
          <w:b w:val="0"/>
          <w:bCs w:val="0"/>
        </w:rPr>
        <w:t>. Poziom inflacji r/r</w:t>
      </w:r>
      <w:r w:rsidRPr="00C226B3">
        <w:rPr>
          <w:b w:val="0"/>
          <w:bCs w:val="0"/>
          <w:noProof/>
        </w:rPr>
        <w:t xml:space="preserve"> w Polsce w latach 2014-2021</w:t>
      </w:r>
    </w:p>
    <w:p w14:paraId="4EF37D9F" w14:textId="1ACEA484" w:rsidR="00F96D37" w:rsidRDefault="00EB0A85" w:rsidP="00B579AB">
      <w:pPr>
        <w:pStyle w:val="TreAkapitu"/>
        <w:jc w:val="center"/>
        <w:rPr>
          <w:szCs w:val="24"/>
        </w:rPr>
      </w:pPr>
      <w:r>
        <w:rPr>
          <w:noProof/>
        </w:rPr>
        <w:drawing>
          <wp:inline distT="0" distB="0" distL="0" distR="0" wp14:anchorId="7B233E4F" wp14:editId="63402B02">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6E6045C0" w:rsidR="005678BC" w:rsidRPr="005678BC" w:rsidRDefault="005678BC" w:rsidP="005678BC">
      <w:pPr>
        <w:pStyle w:val="Legenda"/>
        <w:rPr>
          <w:b w:val="0"/>
          <w:bCs w:val="0"/>
        </w:rPr>
      </w:pPr>
      <w:r w:rsidRPr="005678BC">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5</w:t>
      </w:r>
      <w:r w:rsidR="00371542">
        <w:rPr>
          <w:b w:val="0"/>
          <w:bCs w:val="0"/>
        </w:rPr>
        <w:fldChar w:fldCharType="end"/>
      </w:r>
      <w:r w:rsidRPr="005678BC">
        <w:rPr>
          <w:b w:val="0"/>
          <w:bCs w:val="0"/>
        </w:rPr>
        <w:t>. Zmiana dynamiki kredytów konsumpcyjnych a inflacja (%, r/r)</w:t>
      </w:r>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2FBECCE9">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52"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52"/>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4E8CDCFE" w:rsidR="00724EFA" w:rsidRPr="00724EFA" w:rsidRDefault="00724EFA" w:rsidP="00724EFA">
      <w:pPr>
        <w:pStyle w:val="Legenda"/>
        <w:ind w:firstLine="709"/>
        <w:jc w:val="left"/>
        <w:rPr>
          <w:b w:val="0"/>
          <w:bCs w:val="0"/>
        </w:rPr>
      </w:pPr>
      <w:r w:rsidRPr="00724EFA">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6</w:t>
      </w:r>
      <w:r w:rsidR="00371542">
        <w:rPr>
          <w:b w:val="0"/>
          <w:bCs w:val="0"/>
        </w:rPr>
        <w:fldChar w:fldCharType="end"/>
      </w:r>
      <w:r w:rsidRPr="00724EFA">
        <w:rPr>
          <w:b w:val="0"/>
          <w:bCs w:val="0"/>
        </w:rPr>
        <w:t>. Kredyty konsumpcyjne w sektorze bankowym i stopa referencyjna NBP</w:t>
      </w:r>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45C7D0AC">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752A54A2" w:rsidR="00506DA9" w:rsidRPr="00D421EE" w:rsidRDefault="00506DA9" w:rsidP="00506DA9">
      <w:pPr>
        <w:pStyle w:val="Legenda"/>
        <w:rPr>
          <w:b w:val="0"/>
          <w:bCs w:val="0"/>
        </w:rPr>
      </w:pPr>
      <w:r w:rsidRPr="00D421EE">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7</w:t>
      </w:r>
      <w:r w:rsidR="00371542">
        <w:rPr>
          <w:b w:val="0"/>
          <w:bCs w:val="0"/>
        </w:rPr>
        <w:fldChar w:fldCharType="end"/>
      </w:r>
      <w:r w:rsidRPr="00D421EE">
        <w:rPr>
          <w:b w:val="0"/>
          <w:bCs w:val="0"/>
        </w:rPr>
        <w:t>. Zmiana dynamiki kredytów konsumpcyjnych a stopa bezrobocia (%, r/r)</w:t>
      </w:r>
    </w:p>
    <w:p w14:paraId="63E6C324" w14:textId="6D2D496C" w:rsidR="00506DA9" w:rsidRDefault="00506DA9" w:rsidP="00506DA9">
      <w:pPr>
        <w:pStyle w:val="TreAkapitu"/>
        <w:jc w:val="center"/>
        <w:rPr>
          <w:sz w:val="22"/>
          <w:szCs w:val="22"/>
        </w:rPr>
      </w:pPr>
      <w:r>
        <w:rPr>
          <w:noProof/>
        </w:rPr>
        <w:drawing>
          <wp:inline distT="0" distB="0" distL="0" distR="0" wp14:anchorId="71C5E30E" wp14:editId="1D9D4202">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34FA134E">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78C3633C">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7AC2F512">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01C4CF7A" w:rsidR="0006653A" w:rsidRPr="0006653A" w:rsidRDefault="0006653A" w:rsidP="0006653A">
      <w:pPr>
        <w:pStyle w:val="Legenda"/>
        <w:rPr>
          <w:b w:val="0"/>
          <w:bCs w:val="0"/>
        </w:rPr>
      </w:pPr>
      <w:r w:rsidRPr="0006653A">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18</w:t>
      </w:r>
      <w:r w:rsidR="00371542">
        <w:rPr>
          <w:b w:val="0"/>
          <w:bCs w:val="0"/>
        </w:rPr>
        <w:fldChar w:fldCharType="end"/>
      </w:r>
      <w:r w:rsidRPr="0006653A">
        <w:rPr>
          <w:b w:val="0"/>
          <w:bCs w:val="0"/>
        </w:rPr>
        <w:t>. Główne źródła dochodu studentów</w:t>
      </w:r>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2440B28B">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5636F7B5" w:rsidR="00371542" w:rsidRPr="00FE42D3" w:rsidRDefault="00371542" w:rsidP="00371542">
      <w:pPr>
        <w:pStyle w:val="Legenda"/>
        <w:rPr>
          <w:b w:val="0"/>
          <w:bCs w:val="0"/>
        </w:rPr>
      </w:pPr>
      <w:r w:rsidRPr="00FE42D3">
        <w:rPr>
          <w:b w:val="0"/>
          <w:bCs w:val="0"/>
        </w:rPr>
        <w:lastRenderedPageBreak/>
        <w:t xml:space="preserve">Rysunek </w:t>
      </w:r>
      <w:r w:rsidRPr="00FE42D3">
        <w:rPr>
          <w:b w:val="0"/>
          <w:bCs w:val="0"/>
        </w:rPr>
        <w:fldChar w:fldCharType="begin"/>
      </w:r>
      <w:r w:rsidRPr="00FE42D3">
        <w:rPr>
          <w:b w:val="0"/>
          <w:bCs w:val="0"/>
        </w:rPr>
        <w:instrText xml:space="preserve"> SEQ Rysunek \* ARABIC </w:instrText>
      </w:r>
      <w:r w:rsidRPr="00FE42D3">
        <w:rPr>
          <w:b w:val="0"/>
          <w:bCs w:val="0"/>
        </w:rPr>
        <w:fldChar w:fldCharType="separate"/>
      </w:r>
      <w:r w:rsidR="00ED107C">
        <w:rPr>
          <w:b w:val="0"/>
          <w:bCs w:val="0"/>
          <w:noProof/>
        </w:rPr>
        <w:t>19</w:t>
      </w:r>
      <w:r w:rsidRPr="00FE42D3">
        <w:rPr>
          <w:b w:val="0"/>
          <w:bCs w:val="0"/>
        </w:rPr>
        <w:fldChar w:fldCharType="end"/>
      </w:r>
      <w:r w:rsidRPr="00FE42D3">
        <w:rPr>
          <w:b w:val="0"/>
          <w:bCs w:val="0"/>
        </w:rPr>
        <w:t>. Najważniejsze wydatki</w:t>
      </w:r>
      <w:r w:rsidRPr="00FE42D3">
        <w:rPr>
          <w:b w:val="0"/>
          <w:bCs w:val="0"/>
        </w:rPr>
        <w:t xml:space="preserve"> studentów</w:t>
      </w:r>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610E53D6">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7A7BED8E" w:rsidR="00371542" w:rsidRPr="00371542" w:rsidRDefault="00371542" w:rsidP="00371542">
      <w:pPr>
        <w:pStyle w:val="Legenda"/>
        <w:rPr>
          <w:b w:val="0"/>
          <w:bCs w:val="0"/>
        </w:rPr>
      </w:pPr>
      <w:r w:rsidRPr="00371542">
        <w:rPr>
          <w:b w:val="0"/>
          <w:bCs w:val="0"/>
        </w:rPr>
        <w:t xml:space="preserve">Rysunek </w:t>
      </w:r>
      <w:r w:rsidRPr="00371542">
        <w:rPr>
          <w:b w:val="0"/>
          <w:bCs w:val="0"/>
        </w:rPr>
        <w:fldChar w:fldCharType="begin"/>
      </w:r>
      <w:r w:rsidRPr="00371542">
        <w:rPr>
          <w:b w:val="0"/>
          <w:bCs w:val="0"/>
        </w:rPr>
        <w:instrText xml:space="preserve"> SEQ Rysunek \* ARABIC </w:instrText>
      </w:r>
      <w:r w:rsidRPr="00371542">
        <w:rPr>
          <w:b w:val="0"/>
          <w:bCs w:val="0"/>
        </w:rPr>
        <w:fldChar w:fldCharType="separate"/>
      </w:r>
      <w:r w:rsidR="00ED107C">
        <w:rPr>
          <w:b w:val="0"/>
          <w:bCs w:val="0"/>
          <w:noProof/>
        </w:rPr>
        <w:t>20</w:t>
      </w:r>
      <w:r w:rsidRPr="00371542">
        <w:rPr>
          <w:b w:val="0"/>
          <w:bCs w:val="0"/>
        </w:rPr>
        <w:fldChar w:fldCharType="end"/>
      </w:r>
      <w:r w:rsidRPr="00371542">
        <w:rPr>
          <w:b w:val="0"/>
          <w:bCs w:val="0"/>
        </w:rPr>
        <w:t xml:space="preserve">. </w:t>
      </w:r>
      <w:r>
        <w:rPr>
          <w:b w:val="0"/>
          <w:bCs w:val="0"/>
        </w:rPr>
        <w:t>N</w:t>
      </w:r>
      <w:r w:rsidRPr="00371542">
        <w:rPr>
          <w:b w:val="0"/>
          <w:bCs w:val="0"/>
        </w:rPr>
        <w:t>ajczęściej wskazywane przez studentów</w:t>
      </w:r>
      <w:r w:rsidRPr="00371542">
        <w:rPr>
          <w:b w:val="0"/>
          <w:bCs w:val="0"/>
        </w:rPr>
        <w:t xml:space="preserve"> dodatkowe wydatki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DB334AC">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53" w:name="_Toc8601575"/>
      <w:r>
        <w:t>Analiza interesariuszy</w:t>
      </w:r>
      <w:bookmarkEnd w:id="53"/>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0E7C5D1D" w:rsidR="00AC0E72" w:rsidRPr="00373405" w:rsidRDefault="00AC0E72" w:rsidP="00AC0E72">
      <w:pPr>
        <w:pStyle w:val="Legenda"/>
        <w:rPr>
          <w:b w:val="0"/>
          <w:bCs w:val="0"/>
        </w:rPr>
      </w:pPr>
      <w:r w:rsidRPr="00373405">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1</w:t>
      </w:r>
      <w:r w:rsidR="00371542">
        <w:rPr>
          <w:b w:val="0"/>
          <w:bCs w:val="0"/>
        </w:rPr>
        <w:fldChar w:fldCharType="end"/>
      </w:r>
      <w:r w:rsidRPr="00373405">
        <w:rPr>
          <w:b w:val="0"/>
          <w:bCs w:val="0"/>
        </w:rPr>
        <w:t>. Diagram interesariuszy</w:t>
      </w:r>
    </w:p>
    <w:p w14:paraId="28B068A9" w14:textId="447D424F" w:rsidR="00AC0E72" w:rsidRDefault="00C0048E" w:rsidP="003B3ED2">
      <w:pPr>
        <w:pStyle w:val="TreAkapitu"/>
        <w:jc w:val="center"/>
        <w:rPr>
          <w:lang w:eastAsia="en-US"/>
        </w:rPr>
      </w:pPr>
      <w:r>
        <w:rPr>
          <w:noProof/>
        </w:rPr>
        <w:lastRenderedPageBreak/>
        <w:drawing>
          <wp:anchor distT="0" distB="0" distL="114300" distR="114300" simplePos="0" relativeHeight="251646976" behindDoc="1" locked="0" layoutInCell="1" allowOverlap="1" wp14:anchorId="2DBC1EE6" wp14:editId="5EF894F5">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49EC0FBE"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się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54" w:name="_Toc8601578"/>
      <w:r>
        <w:t>Role biznesowe i a</w:t>
      </w:r>
      <w:r w:rsidR="00484566">
        <w:t>ktorzy biznesowi</w:t>
      </w:r>
      <w:bookmarkEnd w:id="54"/>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6974A9A7" w14:textId="77777777" w:rsidR="009D1D79" w:rsidRPr="00A70E73" w:rsidRDefault="009D1D79" w:rsidP="00A70E73">
      <w:pPr>
        <w:pStyle w:val="TreAkapitu"/>
      </w:pPr>
    </w:p>
    <w:p w14:paraId="4126D38D" w14:textId="4B2FD507" w:rsidR="00831802" w:rsidRPr="00831802" w:rsidRDefault="00831802" w:rsidP="00831802">
      <w:pPr>
        <w:pStyle w:val="Legenda"/>
        <w:rPr>
          <w:b w:val="0"/>
          <w:bCs w:val="0"/>
        </w:rPr>
      </w:pPr>
      <w:r w:rsidRPr="00831802">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2</w:t>
      </w:r>
      <w:r w:rsidR="00371542">
        <w:rPr>
          <w:b w:val="0"/>
          <w:bCs w:val="0"/>
        </w:rPr>
        <w:fldChar w:fldCharType="end"/>
      </w:r>
      <w:r w:rsidRPr="00831802">
        <w:rPr>
          <w:b w:val="0"/>
          <w:bCs w:val="0"/>
        </w:rPr>
        <w:t>. Aktorzy oraz role biznesowe</w:t>
      </w:r>
    </w:p>
    <w:p w14:paraId="638738E0" w14:textId="711A6A9E" w:rsidR="00F11FBB" w:rsidRDefault="00831802" w:rsidP="00831802">
      <w:pPr>
        <w:pStyle w:val="TreAkapitu"/>
        <w:jc w:val="center"/>
      </w:pPr>
      <w:r>
        <w:rPr>
          <w:noProof/>
        </w:rPr>
        <w:drawing>
          <wp:inline distT="0" distB="0" distL="0" distR="0" wp14:anchorId="19A38BF0" wp14:editId="01775931">
            <wp:extent cx="4739640" cy="1667773"/>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4752064" cy="1672145"/>
                    </a:xfrm>
                    <a:prstGeom prst="rect">
                      <a:avLst/>
                    </a:prstGeom>
                    <a:noFill/>
                    <a:ln>
                      <a:noFill/>
                    </a:ln>
                    <a:extLst>
                      <a:ext uri="{53640926-AAD7-44D8-BBD7-CCE9431645EC}">
                        <a14:shadowObscured xmlns:a14="http://schemas.microsoft.com/office/drawing/2010/main"/>
                      </a:ext>
                    </a:extLst>
                  </pic:spPr>
                </pic:pic>
              </a:graphicData>
            </a:graphic>
          </wp:inline>
        </w:drawing>
      </w:r>
    </w:p>
    <w:p w14:paraId="22874C51" w14:textId="5060C816" w:rsidR="009D1D79" w:rsidRPr="004614DF" w:rsidRDefault="00831802" w:rsidP="009D1D79">
      <w:pPr>
        <w:pStyle w:val="TreAkapitu"/>
        <w:jc w:val="left"/>
        <w:rPr>
          <w:sz w:val="20"/>
        </w:rPr>
      </w:pPr>
      <w:r w:rsidRPr="004614DF">
        <w:rPr>
          <w:sz w:val="20"/>
        </w:rPr>
        <w:t>Źródło: Opracowanie własne</w:t>
      </w:r>
    </w:p>
    <w:p w14:paraId="0D28284B" w14:textId="2738B41F" w:rsidR="006565FD" w:rsidRPr="009D1D79" w:rsidRDefault="009D1D79" w:rsidP="0097636C">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w:t>
      </w:r>
      <w:r w:rsidR="001D3D42">
        <w:rPr>
          <w:szCs w:val="24"/>
        </w:rPr>
        <w:t xml:space="preserve"> każdy student może pełnić obie role i wykonywać działania, które wchodzą w zakres roli</w:t>
      </w:r>
      <w:r w:rsidR="0097636C">
        <w:rPr>
          <w:szCs w:val="24"/>
        </w:rPr>
        <w:t xml:space="preserve"> </w:t>
      </w:r>
      <w:r w:rsidR="001D3D42">
        <w:rPr>
          <w:szCs w:val="24"/>
        </w:rPr>
        <w:t>pożyczkodawcy jak i pożyczkobiorcy.</w:t>
      </w:r>
    </w:p>
    <w:p w14:paraId="6583FC44" w14:textId="77777777" w:rsidR="006C6B56" w:rsidRDefault="006C6B56" w:rsidP="00D340D5">
      <w:pPr>
        <w:pStyle w:val="Nagwek3"/>
      </w:pPr>
      <w:bookmarkStart w:id="55" w:name="_Toc8601579"/>
      <w:r>
        <w:t>Katalog ról biznesowych</w:t>
      </w:r>
      <w:r w:rsidR="00395429">
        <w:t xml:space="preserve"> i odpowiedzialności</w:t>
      </w:r>
      <w:bookmarkEnd w:id="55"/>
    </w:p>
    <w:p w14:paraId="29973AE2" w14:textId="641BE4F4" w:rsidR="00F11FBB" w:rsidRPr="00F11FBB" w:rsidRDefault="006C6B56" w:rsidP="006565FD">
      <w:pPr>
        <w:pStyle w:val="Nagwek3"/>
      </w:pPr>
      <w:bookmarkStart w:id="56" w:name="_Toc8601580"/>
      <w:r>
        <w:t>Mapa aktorów biznesowych</w:t>
      </w:r>
      <w:bookmarkEnd w:id="56"/>
    </w:p>
    <w:p w14:paraId="0ADC5F50" w14:textId="476B5449" w:rsidR="00AD1C85" w:rsidRDefault="00AD1C85" w:rsidP="00D340D5">
      <w:pPr>
        <w:pStyle w:val="Nagwek2"/>
      </w:pPr>
      <w:bookmarkStart w:id="57" w:name="_Toc8601581"/>
      <w:r>
        <w:t>Obiekty / encje biznesowe</w:t>
      </w:r>
      <w:bookmarkEnd w:id="57"/>
    </w:p>
    <w:p w14:paraId="7B8D492F" w14:textId="780A64B0" w:rsidR="00E559A8" w:rsidRPr="00E559A8" w:rsidRDefault="00E559A8" w:rsidP="00E559A8">
      <w:pPr>
        <w:pStyle w:val="TreAkapitu"/>
      </w:pPr>
      <w:r>
        <w:lastRenderedPageBreak/>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58" w:name="_Toc8601582"/>
      <w:r>
        <w:t>Model konceptualny</w:t>
      </w:r>
      <w:r w:rsidR="000F5E03">
        <w:t xml:space="preserve"> - diagramy klas poziom konceptualny</w:t>
      </w:r>
      <w:bookmarkEnd w:id="58"/>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343F5C47" w:rsidR="000F59C8" w:rsidRPr="000F59C8" w:rsidRDefault="000F59C8" w:rsidP="000F59C8">
      <w:pPr>
        <w:pStyle w:val="Legenda"/>
        <w:jc w:val="both"/>
        <w:rPr>
          <w:b w:val="0"/>
          <w:bCs w:val="0"/>
        </w:rPr>
      </w:pPr>
      <w:r w:rsidRPr="000F59C8">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3</w:t>
      </w:r>
      <w:r w:rsidR="00371542">
        <w:rPr>
          <w:b w:val="0"/>
          <w:bCs w:val="0"/>
        </w:rPr>
        <w:fldChar w:fldCharType="end"/>
      </w:r>
      <w:r w:rsidRPr="000F59C8">
        <w:rPr>
          <w:b w:val="0"/>
          <w:bCs w:val="0"/>
        </w:rPr>
        <w:t>. Diagram klas – poziom konceptualny</w:t>
      </w:r>
    </w:p>
    <w:p w14:paraId="11DF9D9B" w14:textId="31E516A0" w:rsidR="00BC4EDD" w:rsidRDefault="00797019" w:rsidP="000F2C75">
      <w:pPr>
        <w:pStyle w:val="TreAkapitu"/>
        <w:jc w:val="left"/>
      </w:pPr>
      <w:r>
        <w:rPr>
          <w:noProof/>
        </w:rPr>
        <w:drawing>
          <wp:inline distT="0" distB="0" distL="0" distR="0" wp14:anchorId="3CA1D32A" wp14:editId="5AA56CA3">
            <wp:extent cx="5080796" cy="3573780"/>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84601" cy="3576456"/>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0CFE13E0" w14:textId="77777777" w:rsidR="009D41A9" w:rsidRDefault="00AD1C85" w:rsidP="00D340D5">
      <w:pPr>
        <w:pStyle w:val="Nagwek3"/>
      </w:pPr>
      <w:bookmarkStart w:id="59" w:name="_Toc8601588"/>
      <w:r>
        <w:t>Maszyn</w:t>
      </w:r>
      <w:r w:rsidR="004E71EB">
        <w:t>y</w:t>
      </w:r>
      <w:r>
        <w:t xml:space="preserve"> stanow</w:t>
      </w:r>
      <w:r w:rsidR="004E71EB">
        <w:t>e</w:t>
      </w:r>
    </w:p>
    <w:p w14:paraId="4A444DF7" w14:textId="422265B2" w:rsidR="00AD1C85" w:rsidRPr="0023686E" w:rsidRDefault="009D41A9" w:rsidP="00C07615">
      <w:pPr>
        <w:pStyle w:val="Nagwek3"/>
        <w:numPr>
          <w:ilvl w:val="0"/>
          <w:numId w:val="0"/>
        </w:numPr>
        <w:spacing w:line="360" w:lineRule="auto"/>
        <w:ind w:firstLine="709"/>
        <w:rPr>
          <w:b w:val="0"/>
          <w:bCs/>
          <w:sz w:val="24"/>
          <w:szCs w:val="20"/>
        </w:rPr>
      </w:pPr>
      <w:r w:rsidRPr="0023686E">
        <w:rPr>
          <w:b w:val="0"/>
          <w:bCs/>
          <w:sz w:val="24"/>
          <w:szCs w:val="20"/>
        </w:rPr>
        <w:t>Wyró</w:t>
      </w:r>
      <w:bookmarkEnd w:id="59"/>
      <w:r w:rsidRPr="0023686E">
        <w:rPr>
          <w:b w:val="0"/>
          <w:bCs/>
          <w:sz w:val="24"/>
          <w:szCs w:val="20"/>
        </w:rPr>
        <w:t xml:space="preserve">żnione obiekty w systemie mogą być przestrzegane jako automat skończony, czyli inaczej </w:t>
      </w:r>
      <w:r w:rsidR="00B835B4" w:rsidRPr="0023686E">
        <w:rPr>
          <w:b w:val="0"/>
          <w:bCs/>
          <w:sz w:val="24"/>
          <w:szCs w:val="20"/>
        </w:rPr>
        <w:t xml:space="preserve">jako </w:t>
      </w:r>
      <w:r w:rsidRPr="0023686E">
        <w:rPr>
          <w:b w:val="0"/>
          <w:bCs/>
          <w:sz w:val="24"/>
          <w:szCs w:val="20"/>
        </w:rPr>
        <w:t>maszyna stanowa. Jest to graf skierowany</w:t>
      </w:r>
      <w:r w:rsidR="00405268" w:rsidRPr="0023686E">
        <w:rPr>
          <w:b w:val="0"/>
          <w:bCs/>
          <w:sz w:val="24"/>
          <w:szCs w:val="20"/>
        </w:rPr>
        <w:t xml:space="preserve"> posiadający skończoną liczbę wierzchołków</w:t>
      </w:r>
      <w:r w:rsidRPr="0023686E">
        <w:rPr>
          <w:b w:val="0"/>
          <w:bCs/>
          <w:sz w:val="24"/>
          <w:szCs w:val="20"/>
        </w:rPr>
        <w:t>, któr</w:t>
      </w:r>
      <w:r w:rsidR="00405268" w:rsidRPr="0023686E">
        <w:rPr>
          <w:b w:val="0"/>
          <w:bCs/>
          <w:sz w:val="24"/>
          <w:szCs w:val="20"/>
        </w:rPr>
        <w:t xml:space="preserve">e </w:t>
      </w:r>
      <w:r w:rsidR="009A66AF" w:rsidRPr="0023686E">
        <w:rPr>
          <w:b w:val="0"/>
          <w:bCs/>
          <w:sz w:val="24"/>
          <w:szCs w:val="20"/>
        </w:rPr>
        <w:t>informują</w:t>
      </w:r>
      <w:r w:rsidRPr="0023686E">
        <w:rPr>
          <w:b w:val="0"/>
          <w:bCs/>
          <w:sz w:val="24"/>
          <w:szCs w:val="20"/>
        </w:rPr>
        <w:t xml:space="preserve"> </w:t>
      </w:r>
      <w:r w:rsidR="009F6F32" w:rsidRPr="0023686E">
        <w:rPr>
          <w:b w:val="0"/>
          <w:bCs/>
          <w:sz w:val="24"/>
          <w:szCs w:val="20"/>
        </w:rPr>
        <w:t>w jakim stanie aktualnie znajduje się obiekt</w:t>
      </w:r>
      <w:r w:rsidR="00245DB8" w:rsidRPr="0023686E">
        <w:rPr>
          <w:b w:val="0"/>
          <w:bCs/>
          <w:sz w:val="24"/>
          <w:szCs w:val="20"/>
        </w:rPr>
        <w:t xml:space="preserve">. Z kolei </w:t>
      </w:r>
      <w:r w:rsidR="009F6F32" w:rsidRPr="0023686E">
        <w:rPr>
          <w:b w:val="0"/>
          <w:bCs/>
          <w:sz w:val="24"/>
          <w:szCs w:val="20"/>
        </w:rPr>
        <w:t>łuki opisują przejścia pomiędzy stanami, wynikając</w:t>
      </w:r>
      <w:r w:rsidR="00D00206" w:rsidRPr="0023686E">
        <w:rPr>
          <w:b w:val="0"/>
          <w:bCs/>
          <w:sz w:val="24"/>
          <w:szCs w:val="20"/>
        </w:rPr>
        <w:t>e</w:t>
      </w:r>
      <w:r w:rsidR="009F6F32" w:rsidRPr="0023686E">
        <w:rPr>
          <w:b w:val="0"/>
          <w:bCs/>
          <w:sz w:val="24"/>
          <w:szCs w:val="20"/>
        </w:rPr>
        <w:t xml:space="preserve"> z wystąpienia pewnych zdarzeń.</w:t>
      </w:r>
    </w:p>
    <w:p w14:paraId="3CA4467D" w14:textId="241A70DC" w:rsidR="00F351C1" w:rsidRPr="006D48A0" w:rsidRDefault="00F351C1" w:rsidP="00C07615">
      <w:pPr>
        <w:pStyle w:val="TreAkapitu"/>
      </w:pPr>
      <w:r>
        <w:lastRenderedPageBreak/>
        <w:t xml:space="preserve">Na diagramie poniżej przedstawiono maszynę stanową obiektu </w:t>
      </w:r>
      <w:r>
        <w:rPr>
          <w:i/>
          <w:iCs/>
        </w:rPr>
        <w:t>Wniosek</w:t>
      </w:r>
      <w:r>
        <w:t xml:space="preserve">. Zanim rozpocznie się proces składania wniosku o pożyczkę </w:t>
      </w:r>
      <w:r w:rsidRPr="00F351C1">
        <w:rPr>
          <w:i/>
          <w:iCs/>
        </w:rPr>
        <w:t>Wniosek</w:t>
      </w:r>
      <w:r>
        <w:t xml:space="preserve"> przyjmuje stan</w:t>
      </w:r>
      <w:r w:rsidRPr="00F351C1">
        <w:rPr>
          <w:i/>
          <w:iCs/>
        </w:rPr>
        <w:t xml:space="preserve"> Niezłożony</w:t>
      </w:r>
      <w:r>
        <w:t xml:space="preserve">. Po dokonaniu złożenia wniosku przechodzi w stan </w:t>
      </w:r>
      <w:r>
        <w:rPr>
          <w:i/>
          <w:iCs/>
        </w:rPr>
        <w:t>Złożony</w:t>
      </w:r>
      <w:r>
        <w:t xml:space="preserve">, a następnie jest on weryfikowany, zatem znajduję się w stanie </w:t>
      </w:r>
      <w:r>
        <w:rPr>
          <w:i/>
          <w:iCs/>
        </w:rPr>
        <w:t>Weryfikowany</w:t>
      </w:r>
      <w:r>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728673FB" w:rsidR="00576078" w:rsidRDefault="00576078" w:rsidP="00576078">
      <w:pPr>
        <w:pStyle w:val="Legenda"/>
        <w:rPr>
          <w:b w:val="0"/>
          <w:bCs w:val="0"/>
          <w:i/>
          <w:iCs/>
        </w:rPr>
      </w:pPr>
      <w:r w:rsidRPr="00576078">
        <w:rPr>
          <w:b w:val="0"/>
          <w:bCs w:val="0"/>
        </w:rPr>
        <w:t>R</w:t>
      </w:r>
      <w:r w:rsidR="00082676">
        <w:rPr>
          <w:b w:val="0"/>
          <w:bCs w:val="0"/>
        </w:rPr>
        <w:t>y</w:t>
      </w:r>
      <w:r w:rsidRPr="00576078">
        <w:rPr>
          <w:b w:val="0"/>
          <w:bCs w:val="0"/>
        </w:rPr>
        <w:t xml:space="preserve">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4</w:t>
      </w:r>
      <w:r w:rsidR="00371542">
        <w:rPr>
          <w:b w:val="0"/>
          <w:bCs w:val="0"/>
        </w:rPr>
        <w:fldChar w:fldCharType="end"/>
      </w:r>
      <w:r w:rsidRPr="00576078">
        <w:rPr>
          <w:b w:val="0"/>
          <w:bCs w:val="0"/>
        </w:rPr>
        <w:t xml:space="preserve">. Maszyna stanowa obiektu </w:t>
      </w:r>
      <w:r w:rsidRPr="00576078">
        <w:rPr>
          <w:b w:val="0"/>
          <w:bCs w:val="0"/>
          <w:i/>
          <w:iCs/>
        </w:rPr>
        <w:t>Wniosek</w:t>
      </w:r>
    </w:p>
    <w:p w14:paraId="433C6B94" w14:textId="6ACD326A" w:rsidR="00286404" w:rsidRPr="00286404" w:rsidRDefault="00286404" w:rsidP="00286404">
      <w:r>
        <w:rPr>
          <w:noProof/>
        </w:rPr>
        <w:drawing>
          <wp:inline distT="0" distB="0" distL="0" distR="0" wp14:anchorId="5D140477" wp14:editId="1745A021">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05B4A0D0" w:rsidR="00E879D7" w:rsidRPr="004E71EB" w:rsidRDefault="00E879D7" w:rsidP="00E879D7">
      <w:pPr>
        <w:pStyle w:val="Legenda"/>
        <w:rPr>
          <w:b w:val="0"/>
          <w:bCs w:val="0"/>
        </w:rPr>
      </w:pPr>
      <w:r w:rsidRPr="004E71EB">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5</w:t>
      </w:r>
      <w:r w:rsidR="00371542">
        <w:rPr>
          <w:b w:val="0"/>
          <w:bCs w:val="0"/>
        </w:rPr>
        <w:fldChar w:fldCharType="end"/>
      </w:r>
      <w:r w:rsidRPr="004E71EB">
        <w:rPr>
          <w:b w:val="0"/>
          <w:bCs w:val="0"/>
        </w:rPr>
        <w:t xml:space="preserve">. Maszyna stanowa obiektu </w:t>
      </w:r>
      <w:r w:rsidRPr="004E71EB">
        <w:rPr>
          <w:b w:val="0"/>
          <w:bCs w:val="0"/>
          <w:i/>
          <w:iCs/>
        </w:rPr>
        <w:t>Pożyczka</w:t>
      </w:r>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651CDB0B">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F2D2B6A" w:rsidR="007C1D90" w:rsidRDefault="007C1D90" w:rsidP="00D340D5">
      <w:pPr>
        <w:pStyle w:val="Nagwek2"/>
      </w:pPr>
      <w:bookmarkStart w:id="60" w:name="_Toc8601592"/>
      <w:r>
        <w:t>P</w:t>
      </w:r>
      <w:r w:rsidR="00423A96">
        <w:t>rocesy biznesowe</w:t>
      </w:r>
      <w:bookmarkEnd w:id="60"/>
    </w:p>
    <w:p w14:paraId="6FF4ECBC" w14:textId="07E12B7B" w:rsidR="000D5DCE" w:rsidRPr="000D5DCE" w:rsidRDefault="000D5DCE" w:rsidP="000D5DCE">
      <w:pPr>
        <w:pStyle w:val="Legenda"/>
        <w:ind w:firstLine="709"/>
        <w:jc w:val="both"/>
        <w:rPr>
          <w:b w:val="0"/>
          <w:bCs w:val="0"/>
        </w:rPr>
      </w:pPr>
      <w:r w:rsidRPr="000D5DCE">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6</w:t>
      </w:r>
      <w:r w:rsidR="00371542">
        <w:rPr>
          <w:b w:val="0"/>
          <w:bCs w:val="0"/>
        </w:rPr>
        <w:fldChar w:fldCharType="end"/>
      </w:r>
      <w:r w:rsidRPr="000D5DCE">
        <w:rPr>
          <w:b w:val="0"/>
          <w:bCs w:val="0"/>
        </w:rPr>
        <w:t>. Procesy główne</w:t>
      </w:r>
    </w:p>
    <w:p w14:paraId="7067D2F8" w14:textId="77777777" w:rsidR="000D5DCE" w:rsidRDefault="00FB4277" w:rsidP="000D5DCE">
      <w:pPr>
        <w:pStyle w:val="TreAkapitu"/>
      </w:pPr>
      <w:r>
        <w:rPr>
          <w:noProof/>
        </w:rPr>
        <w:drawing>
          <wp:inline distT="0" distB="0" distL="0" distR="0" wp14:anchorId="3E9DDD31" wp14:editId="1F0C12A9">
            <wp:extent cx="3290455" cy="1594079"/>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02E77799" w14:textId="498AE45E" w:rsidR="00E12E77" w:rsidRPr="004F3ECD" w:rsidRDefault="000D5DCE" w:rsidP="000D5DCE">
      <w:pPr>
        <w:pStyle w:val="TreAkapitu"/>
        <w:rPr>
          <w:i/>
          <w:iCs/>
          <w:sz w:val="20"/>
          <w:szCs w:val="16"/>
        </w:rPr>
      </w:pPr>
      <w:r w:rsidRPr="004F3ECD">
        <w:rPr>
          <w:i/>
          <w:iCs/>
          <w:sz w:val="20"/>
          <w:szCs w:val="16"/>
        </w:rPr>
        <w:t>Źródło: Opracowanie własne</w:t>
      </w:r>
    </w:p>
    <w:p w14:paraId="0CEED035" w14:textId="77777777" w:rsidR="007775D4" w:rsidRDefault="00423A96" w:rsidP="00D340D5">
      <w:pPr>
        <w:pStyle w:val="Nagwek3"/>
      </w:pPr>
      <w:bookmarkStart w:id="61" w:name="_Toc8601593"/>
      <w:r>
        <w:t>Mapa procesów biznesowych</w:t>
      </w:r>
      <w:bookmarkEnd w:id="61"/>
    </w:p>
    <w:p w14:paraId="40B6351B" w14:textId="77777777" w:rsidR="0042534A" w:rsidRDefault="007775D4" w:rsidP="00D340D5">
      <w:pPr>
        <w:pStyle w:val="Nagwek3"/>
      </w:pPr>
      <w:bookmarkStart w:id="62" w:name="_Toc8601594"/>
      <w:r>
        <w:t>Macierz CRUD dla relacji PROCES-OBIEKT/ENCJA</w:t>
      </w:r>
      <w:bookmarkEnd w:id="62"/>
    </w:p>
    <w:p w14:paraId="6CF0A022" w14:textId="0397E876" w:rsidR="00BC4EDD" w:rsidRDefault="0042534A" w:rsidP="000F6057">
      <w:pPr>
        <w:pStyle w:val="Nagwek3"/>
      </w:pPr>
      <w:bookmarkStart w:id="63" w:name="_Toc8601595"/>
      <w:r>
        <w:t>Macierz RACI dla relacji ROLA</w:t>
      </w:r>
      <w:r w:rsidR="00B11C87">
        <w:t xml:space="preserve"> BIZNESOWA</w:t>
      </w:r>
      <w:r>
        <w:t>-PROCES BIZNESOWY</w:t>
      </w:r>
      <w:bookmarkEnd w:id="63"/>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64" w:name="_Toc8601596"/>
      <w:r>
        <w:t xml:space="preserve">Proces </w:t>
      </w:r>
      <w:bookmarkEnd w:id="64"/>
      <w:r w:rsidR="009B4869">
        <w:t xml:space="preserve">- </w:t>
      </w:r>
      <w:r w:rsidR="009B4869" w:rsidRPr="009B4869">
        <w:rPr>
          <w:bCs/>
          <w:i/>
          <w:iCs/>
        </w:rPr>
        <w:t>obsługa pożyczki</w:t>
      </w:r>
    </w:p>
    <w:p w14:paraId="78411F13" w14:textId="75875479" w:rsidR="001B5C6B" w:rsidRPr="002714D8"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0D1A20AE" w:rsidR="00430514" w:rsidRPr="00430514" w:rsidRDefault="00126E52" w:rsidP="00430514">
      <w:pPr>
        <w:pStyle w:val="TreAkapitu"/>
      </w:pPr>
      <w:r>
        <w:rPr>
          <w:noProof/>
        </w:rPr>
        <w:pict w14:anchorId="268E7FF8">
          <v:shape id="Text Box 4" o:spid="_x0000_s1028" type="#_x0000_t202" style="position:absolute;left:0;text-align:left;margin-left:-66.25pt;margin-top:13.1pt;width:559.65pt;height:15.2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" stroked="f">
            <v:textbox style="mso-next-textbox:#Text Box 4" inset="0,0,0,0">
              <w:txbxContent>
                <w:p w14:paraId="233E6C94" w14:textId="5FF8ACC1" w:rsidR="00430514" w:rsidRPr="00430514" w:rsidRDefault="00430514" w:rsidP="00430514">
                  <w:pPr>
                    <w:pStyle w:val="Legenda"/>
                    <w:rPr>
                      <w:b w:val="0"/>
                      <w:bCs w:val="0"/>
                      <w:noProof/>
                      <w:sz w:val="28"/>
                      <w:szCs w:val="22"/>
                    </w:rPr>
                  </w:pPr>
                  <w:r w:rsidRPr="00430514">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7</w:t>
                  </w:r>
                  <w:r w:rsidR="00371542">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p>
              </w:txbxContent>
            </v:textbox>
          </v:shape>
        </w:pict>
      </w:r>
    </w:p>
    <w:p w14:paraId="73F287D4" w14:textId="3E645993" w:rsidR="005F6216" w:rsidRDefault="00A83F46" w:rsidP="00292CC2">
      <w:pPr>
        <w:pStyle w:val="TreAkapitu"/>
      </w:pPr>
      <w:r>
        <w:rPr>
          <w:noProof/>
        </w:rPr>
        <w:lastRenderedPageBreak/>
        <w:drawing>
          <wp:anchor distT="0" distB="0" distL="114300" distR="114300" simplePos="0" relativeHeight="251650048" behindDoc="1" locked="0" layoutInCell="1" allowOverlap="1" wp14:anchorId="259E50D7" wp14:editId="2D3492D2">
            <wp:simplePos x="0" y="0"/>
            <wp:positionH relativeFrom="column">
              <wp:posOffset>-69913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65" w:name="_Toc8601597"/>
      <w:r w:rsidRPr="009B4869">
        <w:t>Podp</w:t>
      </w:r>
      <w:r w:rsidR="00CF6E05" w:rsidRPr="009B4869">
        <w:t xml:space="preserve">roces </w:t>
      </w:r>
      <w:bookmarkEnd w:id="65"/>
      <w:r w:rsidR="009B4869" w:rsidRPr="009B4869">
        <w:t xml:space="preserve">– </w:t>
      </w:r>
      <w:r w:rsidR="009B4869" w:rsidRPr="009B4869">
        <w:rPr>
          <w:i/>
          <w:iCs/>
        </w:rPr>
        <w:t>Złożenie wniosku o pożyczkę</w:t>
      </w:r>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42393001" w:rsidR="00994E94" w:rsidRPr="00994E94" w:rsidRDefault="00994E94" w:rsidP="00994E94">
      <w:pPr>
        <w:pStyle w:val="Legenda"/>
        <w:rPr>
          <w:b w:val="0"/>
          <w:bCs w:val="0"/>
          <w:i/>
          <w:iCs/>
        </w:rPr>
      </w:pPr>
      <w:r>
        <w:rPr>
          <w:noProof/>
        </w:rPr>
        <w:drawing>
          <wp:anchor distT="0" distB="0" distL="114300" distR="114300" simplePos="0" relativeHeight="251654144" behindDoc="1" locked="0" layoutInCell="1" allowOverlap="1" wp14:anchorId="112F9C14" wp14:editId="54F14952">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8</w:t>
      </w:r>
      <w:r w:rsidR="00371542">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66" w:name="_Hlk85191410"/>
      <w:r w:rsidR="00BC6B53" w:rsidRPr="00BC6B53">
        <w:rPr>
          <w:b w:val="0"/>
          <w:bCs w:val="0"/>
          <w:i/>
          <w:iCs/>
        </w:rPr>
        <w:t>Złożenie wniosku o pożyczkę</w:t>
      </w:r>
      <w:bookmarkEnd w:id="66"/>
    </w:p>
    <w:p w14:paraId="1D46AF8D" w14:textId="7068DE17"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67" w:name="_Toc8601600"/>
      <w:r>
        <w:t>R</w:t>
      </w:r>
      <w:r w:rsidR="00372962">
        <w:t>e</w:t>
      </w:r>
      <w:r>
        <w:t>guły biznesowe</w:t>
      </w:r>
      <w:bookmarkEnd w:id="67"/>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 xml:space="preserve">Celem reguł biznesowych jest zdefiniowanie struktury biznesowej lub kontrolowanie wpływu na zachowania </w:t>
      </w:r>
      <w:r w:rsidR="009711B5">
        <w:lastRenderedPageBreak/>
        <w:t>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51F28E78"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4D532D">
        <w:rPr>
          <w:b w:val="0"/>
          <w:bCs w:val="0"/>
          <w:noProof/>
        </w:rPr>
        <w:t>4</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2214FCA3" w14:textId="1A2CAEB7" w:rsidR="00ED0D6F" w:rsidRDefault="00ED0D6F" w:rsidP="0059578A">
      <w:pPr>
        <w:pStyle w:val="TreAkapitu"/>
        <w:ind w:firstLine="0"/>
        <w:rPr>
          <w:sz w:val="20"/>
          <w:szCs w:val="16"/>
        </w:rPr>
      </w:pPr>
    </w:p>
    <w:p w14:paraId="3F37707B" w14:textId="4CE2FBE5" w:rsidR="00ED0D6F" w:rsidRDefault="00ED0D6F" w:rsidP="0059578A">
      <w:pPr>
        <w:pStyle w:val="TreAkapitu"/>
        <w:ind w:firstLine="0"/>
        <w:rPr>
          <w:sz w:val="20"/>
          <w:szCs w:val="16"/>
        </w:rPr>
      </w:pPr>
    </w:p>
    <w:p w14:paraId="3AE65888" w14:textId="31DF392A" w:rsidR="00ED0D6F" w:rsidRDefault="00ED0D6F" w:rsidP="0059578A">
      <w:pPr>
        <w:pStyle w:val="TreAkapitu"/>
        <w:ind w:firstLine="0"/>
        <w:rPr>
          <w:sz w:val="20"/>
          <w:szCs w:val="16"/>
        </w:rPr>
      </w:pPr>
    </w:p>
    <w:p w14:paraId="5BA0DF57" w14:textId="45A4F9B3" w:rsidR="00ED0D6F" w:rsidRDefault="00ED0D6F" w:rsidP="0059578A">
      <w:pPr>
        <w:pStyle w:val="TreAkapitu"/>
        <w:ind w:firstLine="0"/>
        <w:rPr>
          <w:sz w:val="20"/>
          <w:szCs w:val="16"/>
        </w:rPr>
      </w:pPr>
    </w:p>
    <w:p w14:paraId="650C33D9" w14:textId="202DF449"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12A32341" w:rsidR="0036730E" w:rsidRPr="00E32A12" w:rsidRDefault="00430514" w:rsidP="003655B2">
      <w:pPr>
        <w:pStyle w:val="Legenda"/>
        <w:jc w:val="left"/>
        <w:rPr>
          <w:b w:val="0"/>
          <w:bCs w:val="0"/>
        </w:rPr>
      </w:pPr>
      <w:r w:rsidRPr="00430514">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29</w:t>
      </w:r>
      <w:r w:rsidR="00371542">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lastRenderedPageBreak/>
        <w:drawing>
          <wp:anchor distT="0" distB="0" distL="114300" distR="114300" simplePos="0" relativeHeight="251664384" behindDoc="0" locked="0" layoutInCell="1" allowOverlap="1" wp14:anchorId="7FF45A20" wp14:editId="4796B01F">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68" w:name="_Toc8601601"/>
      <w:r>
        <w:t>P</w:t>
      </w:r>
      <w:r w:rsidR="00A047B0">
        <w:t>otrzeb</w:t>
      </w:r>
      <w:r>
        <w:t>y</w:t>
      </w:r>
      <w:r w:rsidR="00A047B0">
        <w:t xml:space="preserve"> biznesow</w:t>
      </w:r>
      <w:r w:rsidR="004F01AA">
        <w:t>e</w:t>
      </w:r>
      <w:bookmarkEnd w:id="68"/>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490AA16F" w:rsidR="00936D36" w:rsidRDefault="00936D36" w:rsidP="00936D36">
      <w:pPr>
        <w:pStyle w:val="Legenda"/>
      </w:pPr>
      <w:r>
        <w:t xml:space="preserve">Rysunek </w:t>
      </w:r>
      <w:fldSimple w:instr=" SEQ Rysunek \* ARABIC ">
        <w:r w:rsidR="00ED107C">
          <w:rPr>
            <w:noProof/>
          </w:rPr>
          <w:t>30</w:t>
        </w:r>
      </w:fldSimple>
      <w:r>
        <w:t>. Cykl specyfikacji potrzeb biznesowych</w:t>
      </w:r>
    </w:p>
    <w:p w14:paraId="230A222E" w14:textId="226DEF7D" w:rsidR="00010B0E" w:rsidRDefault="00010B0E" w:rsidP="00936D36">
      <w:pPr>
        <w:pStyle w:val="TreAkapitu"/>
        <w:jc w:val="center"/>
      </w:pPr>
      <w:r>
        <w:rPr>
          <w:noProof/>
        </w:rPr>
        <w:drawing>
          <wp:inline distT="0" distB="0" distL="0" distR="0" wp14:anchorId="3CAF2052" wp14:editId="7AEF6D39">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69" w:name="_Toc490182404"/>
      <w:bookmarkStart w:id="70" w:name="_Toc496365798"/>
      <w:bookmarkStart w:id="71" w:name="_Toc8601602"/>
      <w:bookmarkStart w:id="72" w:name="_Hlk84930011"/>
      <w:bookmarkEnd w:id="69"/>
      <w:bookmarkEnd w:id="70"/>
      <w:r>
        <w:t>Wymagania biznesowe</w:t>
      </w:r>
      <w:bookmarkEnd w:id="71"/>
    </w:p>
    <w:bookmarkEnd w:id="72"/>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73" w:name="_Hlk84929971"/>
      <w:r>
        <w:lastRenderedPageBreak/>
        <w:t xml:space="preserve"> </w:t>
      </w:r>
    </w:p>
    <w:p w14:paraId="76629C13" w14:textId="53ABEC66"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4D532D">
        <w:rPr>
          <w:b w:val="0"/>
          <w:bCs w:val="0"/>
          <w:noProof/>
        </w:rPr>
        <w:t>5</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74" w:name="_Toc8601603"/>
      <w:bookmarkStart w:id="75" w:name="_Hlk84930003"/>
      <w:bookmarkEnd w:id="73"/>
      <w:r>
        <w:t xml:space="preserve">Wymagania </w:t>
      </w:r>
      <w:bookmarkEnd w:id="74"/>
      <w:r w:rsidR="00465C87">
        <w:t>interesariuszy</w:t>
      </w:r>
    </w:p>
    <w:bookmarkEnd w:id="75"/>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76" w:name="_Hlk84929977"/>
    </w:p>
    <w:p w14:paraId="2F37F08A" w14:textId="62BD9E83"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4D532D">
        <w:rPr>
          <w:b w:val="0"/>
          <w:bCs w:val="0"/>
          <w:noProof/>
        </w:rPr>
        <w:t>6</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zapewnić możliwość ponownego wykorzystania danych osobowych 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lastRenderedPageBreak/>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bookmarkEnd w:id="76"/>
    <w:p w14:paraId="218946A1" w14:textId="042A38A7" w:rsidR="00D06FF9" w:rsidRPr="00D06FF9" w:rsidRDefault="00244440" w:rsidP="003B3080">
      <w:pPr>
        <w:pStyle w:val="Nagwek2"/>
      </w:pPr>
      <w:r>
        <w:t>Diagram</w:t>
      </w:r>
      <w:r w:rsidR="00DE49E9">
        <w:t>y</w:t>
      </w:r>
      <w:r>
        <w:t xml:space="preserve"> wymagań</w:t>
      </w:r>
    </w:p>
    <w:p w14:paraId="4BB8BF70" w14:textId="408001B7" w:rsidR="00A45F96" w:rsidRPr="00D47349" w:rsidRDefault="00A45F96" w:rsidP="00A45F96">
      <w:pPr>
        <w:pStyle w:val="Legenda"/>
        <w:rPr>
          <w:b w:val="0"/>
          <w:bCs w:val="0"/>
        </w:rPr>
      </w:pPr>
      <w:r w:rsidRPr="00D4734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1</w:t>
      </w:r>
      <w:r w:rsidR="00371542">
        <w:rPr>
          <w:b w:val="0"/>
          <w:bCs w:val="0"/>
        </w:rPr>
        <w:fldChar w:fldCharType="end"/>
      </w:r>
      <w:r w:rsidRPr="00D47349">
        <w:rPr>
          <w:b w:val="0"/>
          <w:bCs w:val="0"/>
        </w:rPr>
        <w:t>. Diagram wymagań biznesowych</w:t>
      </w:r>
    </w:p>
    <w:p w14:paraId="0994FBF0" w14:textId="58E9F7D2" w:rsidR="00A45F96" w:rsidRDefault="00A45F96" w:rsidP="00A45F96">
      <w:pPr>
        <w:pStyle w:val="TreAkapitu"/>
        <w:ind w:left="1418" w:firstLine="0"/>
        <w:jc w:val="left"/>
      </w:pPr>
      <w:r>
        <w:rPr>
          <w:noProof/>
        </w:rPr>
        <w:drawing>
          <wp:inline distT="0" distB="0" distL="0" distR="0" wp14:anchorId="3391EE45" wp14:editId="4E3E2D5A">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37DFE8C6" w:rsidR="00A45F96" w:rsidRPr="00D47349" w:rsidRDefault="00A45F96" w:rsidP="00A45F96">
      <w:pPr>
        <w:pStyle w:val="Legenda"/>
        <w:rPr>
          <w:b w:val="0"/>
          <w:bCs w:val="0"/>
        </w:rPr>
      </w:pPr>
      <w:r w:rsidRPr="00D4734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2</w:t>
      </w:r>
      <w:r w:rsidR="00371542">
        <w:rPr>
          <w:b w:val="0"/>
          <w:bCs w:val="0"/>
        </w:rPr>
        <w:fldChar w:fldCharType="end"/>
      </w:r>
      <w:r w:rsidRPr="00D47349">
        <w:rPr>
          <w:b w:val="0"/>
          <w:bCs w:val="0"/>
        </w:rPr>
        <w:t>. Diagram wymagań interesariuszy</w:t>
      </w:r>
    </w:p>
    <w:p w14:paraId="4A06F310" w14:textId="77777777" w:rsidR="00A45F96" w:rsidRDefault="00A45F96" w:rsidP="00A45F96">
      <w:pPr>
        <w:pStyle w:val="TreAkapitu"/>
        <w:ind w:left="993" w:firstLine="0"/>
        <w:jc w:val="left"/>
      </w:pPr>
      <w:r>
        <w:rPr>
          <w:noProof/>
        </w:rPr>
        <w:drawing>
          <wp:inline distT="0" distB="0" distL="0" distR="0" wp14:anchorId="14D46019" wp14:editId="425EA319">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6515C25D" w:rsidR="00C11318" w:rsidRDefault="00C11318" w:rsidP="00C11318">
      <w:pPr>
        <w:pStyle w:val="Legenda"/>
        <w:rPr>
          <w:b w:val="0"/>
          <w:bCs w:val="0"/>
        </w:rPr>
      </w:pPr>
      <w:r w:rsidRPr="00C11318">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3</w:t>
      </w:r>
      <w:r w:rsidR="00371542">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p>
    <w:p w14:paraId="40925621" w14:textId="0BBC6B71" w:rsidR="004406AA" w:rsidRPr="004406AA" w:rsidRDefault="004406AA" w:rsidP="004406AA">
      <w:r>
        <w:rPr>
          <w:noProof/>
        </w:rPr>
        <w:drawing>
          <wp:inline distT="0" distB="0" distL="0" distR="0" wp14:anchorId="56729216" wp14:editId="43A3C1E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0EEF95E0" w:rsidR="00C11318" w:rsidRPr="00C11318" w:rsidRDefault="00C11318" w:rsidP="00C11318">
      <w:pPr>
        <w:pStyle w:val="Legenda"/>
        <w:rPr>
          <w:b w:val="0"/>
          <w:bCs w:val="0"/>
        </w:rPr>
      </w:pPr>
      <w:r w:rsidRPr="00C11318">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4</w:t>
      </w:r>
      <w:r w:rsidR="00371542">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p>
    <w:p w14:paraId="6FA4F9A1" w14:textId="2888E2E1" w:rsidR="00C11318" w:rsidRPr="00244440" w:rsidRDefault="004406AA" w:rsidP="004406AA">
      <w:pPr>
        <w:pStyle w:val="TreAkapitu"/>
        <w:jc w:val="center"/>
      </w:pPr>
      <w:r>
        <w:rPr>
          <w:noProof/>
        </w:rPr>
        <w:drawing>
          <wp:inline distT="0" distB="0" distL="0" distR="0" wp14:anchorId="2674A55C" wp14:editId="7C52DA96">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77" w:name="_Toc490182427"/>
      <w:bookmarkStart w:id="78" w:name="_Toc496365821"/>
      <w:bookmarkStart w:id="79" w:name="_Toc490182428"/>
      <w:bookmarkStart w:id="80" w:name="_Toc8601604"/>
      <w:bookmarkEnd w:id="77"/>
      <w:bookmarkEnd w:id="78"/>
      <w:r w:rsidRPr="00CB1632">
        <w:t>Wnioski</w:t>
      </w:r>
      <w:bookmarkStart w:id="81" w:name="_Ref473452508"/>
      <w:bookmarkStart w:id="82" w:name="_Ref479794691"/>
      <w:bookmarkStart w:id="83" w:name="_Ref479794768"/>
      <w:bookmarkStart w:id="84" w:name="_Toc490182429"/>
      <w:bookmarkEnd w:id="79"/>
      <w:bookmarkEnd w:id="80"/>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85" w:name="_Toc8601605"/>
      <w:bookmarkStart w:id="86" w:name="_Ref479794748"/>
      <w:bookmarkStart w:id="87" w:name="_Toc490182468"/>
      <w:bookmarkEnd w:id="81"/>
      <w:bookmarkEnd w:id="82"/>
      <w:bookmarkEnd w:id="83"/>
      <w:bookmarkEnd w:id="84"/>
      <w:r>
        <w:lastRenderedPageBreak/>
        <w:t>ANALIZA SYSTEM</w:t>
      </w:r>
      <w:r w:rsidR="004F16B5">
        <w:t>U INFORMATYCZNEGO</w:t>
      </w:r>
      <w:bookmarkEnd w:id="85"/>
    </w:p>
    <w:p w14:paraId="3C9C9C65" w14:textId="1AC9AEB2" w:rsidR="002D2259" w:rsidRDefault="002D2259" w:rsidP="00D340D5">
      <w:pPr>
        <w:pStyle w:val="Nagwek2"/>
      </w:pPr>
      <w:bookmarkStart w:id="88" w:name="_Toc8601606"/>
      <w:r w:rsidRPr="00327C91">
        <w:t>Wprowadzenie</w:t>
      </w:r>
      <w:bookmarkEnd w:id="88"/>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89" w:name="_Toc8601607"/>
      <w:r>
        <w:t>W</w:t>
      </w:r>
      <w:r w:rsidR="00801E35">
        <w:t>ymaga</w:t>
      </w:r>
      <w:r>
        <w:t>nia</w:t>
      </w:r>
      <w:r w:rsidR="00801E35">
        <w:t xml:space="preserve"> funkcjonaln</w:t>
      </w:r>
      <w:r>
        <w:t>e</w:t>
      </w:r>
      <w:bookmarkEnd w:id="89"/>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90" w:name="_Toc8601608"/>
      <w:r>
        <w:t>Obszary funkcjonalne systemu</w:t>
      </w:r>
      <w:bookmarkEnd w:id="90"/>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r w:rsidRPr="0013523D">
        <w:rPr>
          <w:b w:val="0"/>
          <w:bCs/>
          <w:sz w:val="24"/>
          <w:szCs w:val="20"/>
        </w:rPr>
        <w:t>zarządzanie kontem</w:t>
      </w:r>
    </w:p>
    <w:p w14:paraId="6856A7BD" w14:textId="3F215455" w:rsidR="00B943FF" w:rsidRPr="0013523D" w:rsidRDefault="00F37C8F" w:rsidP="00A55904">
      <w:pPr>
        <w:pStyle w:val="Nagwek2"/>
        <w:numPr>
          <w:ilvl w:val="0"/>
          <w:numId w:val="17"/>
        </w:numPr>
        <w:rPr>
          <w:b w:val="0"/>
          <w:bCs/>
          <w:sz w:val="24"/>
          <w:szCs w:val="20"/>
        </w:rPr>
      </w:pPr>
      <w:r w:rsidRPr="0013523D">
        <w:rPr>
          <w:b w:val="0"/>
          <w:bCs/>
          <w:sz w:val="24"/>
          <w:szCs w:val="20"/>
        </w:rPr>
        <w:t>obsługa</w:t>
      </w:r>
      <w:r w:rsidR="00B943FF" w:rsidRPr="0013523D">
        <w:rPr>
          <w:b w:val="0"/>
          <w:bCs/>
          <w:sz w:val="24"/>
          <w:szCs w:val="20"/>
        </w:rPr>
        <w:t xml:space="preserve"> pożyczki</w:t>
      </w:r>
    </w:p>
    <w:p w14:paraId="0E2773AC" w14:textId="05151B5F" w:rsidR="00B943FF" w:rsidRDefault="00606D1E" w:rsidP="00A55904">
      <w:pPr>
        <w:pStyle w:val="Nagwek2"/>
        <w:numPr>
          <w:ilvl w:val="0"/>
          <w:numId w:val="17"/>
        </w:numPr>
        <w:rPr>
          <w:b w:val="0"/>
          <w:bCs/>
          <w:sz w:val="24"/>
          <w:szCs w:val="20"/>
        </w:rPr>
      </w:pPr>
      <w:r w:rsidRPr="0013523D">
        <w:rPr>
          <w:b w:val="0"/>
          <w:bCs/>
          <w:sz w:val="24"/>
          <w:szCs w:val="20"/>
        </w:rPr>
        <w:t>zarządzanie wnioskiem o pożyczkę</w:t>
      </w:r>
    </w:p>
    <w:p w14:paraId="62772C6E" w14:textId="058F34E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4D532D">
        <w:rPr>
          <w:b w:val="0"/>
          <w:bCs w:val="0"/>
          <w:noProof/>
        </w:rPr>
        <w:t>7</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74CF5E41" w:rsidR="00E523ED" w:rsidRDefault="00E523ED" w:rsidP="00B43EB8">
            <w:pPr>
              <w:pStyle w:val="TreAkapitu"/>
              <w:ind w:firstLine="0"/>
              <w:jc w:val="center"/>
            </w:pPr>
            <w:r>
              <w:t>A</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525FD3A1" w:rsidR="00E523ED" w:rsidRDefault="00E523ED" w:rsidP="00B43EB8">
            <w:pPr>
              <w:pStyle w:val="TreAkapitu"/>
              <w:ind w:firstLine="0"/>
              <w:jc w:val="center"/>
            </w:pPr>
            <w:r>
              <w:t>B</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4146B69B" w:rsidR="00E523ED" w:rsidRDefault="00E523ED" w:rsidP="00B43EB8">
            <w:pPr>
              <w:pStyle w:val="TreAkapitu"/>
              <w:ind w:firstLine="0"/>
              <w:jc w:val="center"/>
            </w:pPr>
            <w:r>
              <w:t>C</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91" w:name="_Toc8601609"/>
      <w:bookmarkStart w:id="92" w:name="_Hlk84929994"/>
      <w:r>
        <w:lastRenderedPageBreak/>
        <w:t>Wymagania funkcjonalne w obszarze A</w:t>
      </w:r>
      <w:bookmarkEnd w:id="91"/>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93" w:name="_Hlk84929988"/>
      <w:bookmarkEnd w:id="92"/>
    </w:p>
    <w:p w14:paraId="42DB7516" w14:textId="5CE48C36"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4D532D">
        <w:rPr>
          <w:b w:val="0"/>
          <w:bCs w:val="0"/>
          <w:noProof/>
        </w:rPr>
        <w:t>8</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876"/>
        <w:gridCol w:w="1926"/>
        <w:gridCol w:w="4438"/>
        <w:gridCol w:w="975"/>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93"/>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94" w:name="_Toc8601610"/>
      <w:bookmarkStart w:id="95" w:name="_Hlk84930024"/>
      <w:r>
        <w:t>Wymagania funkcjonalne w obszarze B</w:t>
      </w:r>
      <w:bookmarkEnd w:id="94"/>
    </w:p>
    <w:p w14:paraId="78F2C653" w14:textId="15B06FCF"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4D532D">
        <w:rPr>
          <w:b w:val="0"/>
          <w:bCs w:val="0"/>
          <w:noProof/>
        </w:rPr>
        <w:t>9</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876"/>
        <w:gridCol w:w="1926"/>
        <w:gridCol w:w="5058"/>
        <w:gridCol w:w="1054"/>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95"/>
    </w:p>
    <w:p w14:paraId="2FF8F822" w14:textId="0C56CA68" w:rsidR="000323F5" w:rsidRDefault="000323F5" w:rsidP="00D340D5">
      <w:pPr>
        <w:pStyle w:val="Nagwek3"/>
      </w:pPr>
      <w:bookmarkStart w:id="96" w:name="_Toc8601611"/>
      <w:bookmarkStart w:id="97" w:name="_Hlk84930029"/>
      <w:r>
        <w:lastRenderedPageBreak/>
        <w:t>Wymagania funkcjonalne w obszarze C</w:t>
      </w:r>
      <w:bookmarkEnd w:id="96"/>
    </w:p>
    <w:p w14:paraId="76B849BA" w14:textId="77777777" w:rsidR="007B73E3" w:rsidRDefault="007B73E3" w:rsidP="00C96975">
      <w:pPr>
        <w:pStyle w:val="TreAkapitu"/>
        <w:ind w:left="360" w:firstLine="360"/>
      </w:pPr>
    </w:p>
    <w:p w14:paraId="41D6A930" w14:textId="5538DB9E"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4D532D">
        <w:rPr>
          <w:b w:val="0"/>
          <w:bCs w:val="0"/>
          <w:noProof/>
        </w:rPr>
        <w:t>10</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876"/>
        <w:gridCol w:w="1898"/>
        <w:gridCol w:w="5055"/>
        <w:gridCol w:w="992"/>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98" w:name="_Toc8601613"/>
      <w:bookmarkEnd w:id="97"/>
      <w:r>
        <w:t xml:space="preserve">Wymagania </w:t>
      </w:r>
      <w:bookmarkEnd w:id="98"/>
      <w:r w:rsidR="00696A7B">
        <w:t>niefunkcjonalne</w:t>
      </w:r>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r>
        <w:t>Wydajność</w:t>
      </w:r>
    </w:p>
    <w:p w14:paraId="4D8CA44D" w14:textId="77777777" w:rsidR="00C64BB9" w:rsidRPr="00C64BB9" w:rsidRDefault="00C64BB9" w:rsidP="00C64BB9">
      <w:pPr>
        <w:pStyle w:val="TreAkapitu"/>
      </w:pPr>
    </w:p>
    <w:p w14:paraId="289DD66F" w14:textId="593EE9B9"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4D532D">
        <w:rPr>
          <w:b w:val="0"/>
          <w:bCs w:val="0"/>
          <w:noProof/>
        </w:rPr>
        <w:t>11</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876"/>
        <w:gridCol w:w="1915"/>
        <w:gridCol w:w="1206"/>
        <w:gridCol w:w="4846"/>
        <w:gridCol w:w="1134"/>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r>
        <w:lastRenderedPageBreak/>
        <w:t>Rozmiar</w:t>
      </w:r>
    </w:p>
    <w:p w14:paraId="79FB4D5D" w14:textId="351072E4"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4D532D">
        <w:rPr>
          <w:b w:val="0"/>
          <w:bCs w:val="0"/>
          <w:noProof/>
        </w:rPr>
        <w:t>12</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876"/>
        <w:gridCol w:w="1916"/>
        <w:gridCol w:w="1002"/>
        <w:gridCol w:w="4513"/>
        <w:gridCol w:w="144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r>
        <w:t>Niezawodność</w:t>
      </w:r>
    </w:p>
    <w:p w14:paraId="4437F330" w14:textId="303EB5A4"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4D532D">
        <w:rPr>
          <w:b w:val="0"/>
          <w:bCs w:val="0"/>
          <w:noProof/>
        </w:rPr>
        <w:t>13</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876"/>
        <w:gridCol w:w="1914"/>
        <w:gridCol w:w="1512"/>
        <w:gridCol w:w="4115"/>
        <w:gridCol w:w="1330"/>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t>Źródło: opracowanie własn</w:t>
      </w:r>
      <w:r w:rsidR="000D168D">
        <w:rPr>
          <w:sz w:val="20"/>
          <w:szCs w:val="16"/>
        </w:rPr>
        <w:t>e</w:t>
      </w:r>
    </w:p>
    <w:p w14:paraId="64F2F10F" w14:textId="00F8FDE9" w:rsidR="008849BF" w:rsidRDefault="009B3579" w:rsidP="009B3579">
      <w:pPr>
        <w:pStyle w:val="Nagwek3"/>
      </w:pPr>
      <w:r>
        <w:t>Bezpieczeństwo</w:t>
      </w:r>
    </w:p>
    <w:p w14:paraId="4DDBC216" w14:textId="231574F2"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4D532D">
        <w:rPr>
          <w:b w:val="0"/>
          <w:bCs w:val="0"/>
          <w:noProof/>
        </w:rPr>
        <w:t>14</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876"/>
        <w:gridCol w:w="1914"/>
        <w:gridCol w:w="1646"/>
        <w:gridCol w:w="4036"/>
        <w:gridCol w:w="127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w:t>
            </w:r>
            <w:r w:rsidRPr="00BF7E46">
              <w:lastRenderedPageBreak/>
              <w:t xml:space="preserve">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lastRenderedPageBreak/>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r>
        <w:t>Łatwość uży</w:t>
      </w:r>
      <w:r w:rsidR="001517E5">
        <w:t>tkowania</w:t>
      </w:r>
    </w:p>
    <w:p w14:paraId="55672D2C" w14:textId="5544E975"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4D532D">
        <w:rPr>
          <w:b w:val="0"/>
          <w:bCs w:val="0"/>
          <w:noProof/>
        </w:rPr>
        <w:t>15</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876"/>
        <w:gridCol w:w="1914"/>
        <w:gridCol w:w="1646"/>
        <w:gridCol w:w="4451"/>
        <w:gridCol w:w="1286"/>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99" w:name="_Toc8601618"/>
      <w:r>
        <w:t>Inne</w:t>
      </w:r>
      <w:bookmarkEnd w:id="99"/>
    </w:p>
    <w:p w14:paraId="14F139EF" w14:textId="42CF389D"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4D532D">
        <w:rPr>
          <w:b w:val="0"/>
          <w:bCs w:val="0"/>
          <w:noProof/>
        </w:rPr>
        <w:t>16</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876"/>
        <w:gridCol w:w="1914"/>
        <w:gridCol w:w="1646"/>
        <w:gridCol w:w="4451"/>
        <w:gridCol w:w="1286"/>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1BFB2C8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Aplikacja stworzona w języku po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00" w:name="_Toc8601619"/>
      <w:r>
        <w:t>Założenia i ograniczenia</w:t>
      </w:r>
      <w:bookmarkEnd w:id="100"/>
    </w:p>
    <w:p w14:paraId="7935698F" w14:textId="77777777" w:rsidR="008B234A" w:rsidRDefault="008B234A" w:rsidP="00D340D5">
      <w:pPr>
        <w:pStyle w:val="Nagwek3"/>
      </w:pPr>
      <w:bookmarkStart w:id="101" w:name="_Toc8601620"/>
      <w:r>
        <w:lastRenderedPageBreak/>
        <w:t>Założenia</w:t>
      </w:r>
      <w:bookmarkEnd w:id="101"/>
    </w:p>
    <w:p w14:paraId="111F9DF2" w14:textId="77777777" w:rsidR="008B234A" w:rsidRPr="008B234A" w:rsidRDefault="008B234A" w:rsidP="00D340D5">
      <w:pPr>
        <w:pStyle w:val="Nagwek3"/>
      </w:pPr>
      <w:bookmarkStart w:id="102" w:name="_Toc8601621"/>
      <w:r>
        <w:t>Ograniczenia</w:t>
      </w:r>
      <w:bookmarkEnd w:id="102"/>
    </w:p>
    <w:p w14:paraId="04FAFE4C" w14:textId="474E4431" w:rsidR="00660A27" w:rsidRDefault="00660A27" w:rsidP="00D340D5">
      <w:pPr>
        <w:pStyle w:val="Nagwek2"/>
      </w:pPr>
      <w:bookmarkStart w:id="103" w:name="_Toc8601622"/>
      <w:r>
        <w:t>Aktorzy i role systemowe</w:t>
      </w:r>
      <w:bookmarkEnd w:id="103"/>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Może być reprezentowany również poprzez zewnętrzne systemy. W przypadku opracowywanego systemu obsługi mikropożyczek  ma on wykorzystywać media społecznościowe. Stanowią one aktora systemowego „serwis społecznościowy”, który pełni role systemowe takie jak „weryfikator” oraz „promotor”</w:t>
      </w:r>
      <w:r w:rsidR="009D2770">
        <w:t>.</w:t>
      </w:r>
    </w:p>
    <w:p w14:paraId="74644FEB" w14:textId="35D9D84E" w:rsidR="00F465D9" w:rsidRPr="00F465D9" w:rsidRDefault="00F465D9" w:rsidP="00F465D9">
      <w:pPr>
        <w:pStyle w:val="Legenda"/>
        <w:rPr>
          <w:b w:val="0"/>
          <w:bCs w:val="0"/>
        </w:rPr>
      </w:pPr>
      <w:r w:rsidRPr="00F465D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5</w:t>
      </w:r>
      <w:r w:rsidR="00371542">
        <w:rPr>
          <w:b w:val="0"/>
          <w:bCs w:val="0"/>
        </w:rPr>
        <w:fldChar w:fldCharType="end"/>
      </w:r>
      <w:r w:rsidRPr="00F465D9">
        <w:rPr>
          <w:b w:val="0"/>
          <w:bCs w:val="0"/>
        </w:rPr>
        <w:t>. Diagram aktorów i ról systemowych</w:t>
      </w:r>
    </w:p>
    <w:p w14:paraId="166B5379" w14:textId="2873936E" w:rsidR="000C332D" w:rsidRDefault="000C332D" w:rsidP="009257EA">
      <w:pPr>
        <w:pStyle w:val="TreAkapitu"/>
        <w:jc w:val="center"/>
      </w:pPr>
      <w:r>
        <w:rPr>
          <w:noProof/>
        </w:rPr>
        <w:drawing>
          <wp:inline distT="0" distB="0" distL="0" distR="0" wp14:anchorId="59CC411E" wp14:editId="1198AF9F">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104" w:name="_Toc8601626"/>
      <w:r>
        <w:lastRenderedPageBreak/>
        <w:t>P</w:t>
      </w:r>
      <w:r w:rsidR="00D53AD9">
        <w:t>rzypadk</w:t>
      </w:r>
      <w:r>
        <w:t>i</w:t>
      </w:r>
      <w:r w:rsidR="00D53AD9">
        <w:t xml:space="preserve"> użycia</w:t>
      </w:r>
      <w:bookmarkEnd w:id="104"/>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105" w:name="_Toc8601627"/>
      <w:r>
        <w:t>Przypad</w:t>
      </w:r>
      <w:r w:rsidR="00714A09">
        <w:t>ki</w:t>
      </w:r>
      <w:r>
        <w:t xml:space="preserve"> użycia </w:t>
      </w:r>
      <w:r w:rsidR="00714A09">
        <w:t xml:space="preserve">w obszarze funkcjonalnym </w:t>
      </w:r>
      <w:r>
        <w:t>A</w:t>
      </w:r>
      <w:bookmarkEnd w:id="105"/>
    </w:p>
    <w:p w14:paraId="4AAAEC4B" w14:textId="26B3E9C3" w:rsidR="00714A09" w:rsidRPr="00714A09" w:rsidRDefault="00496362" w:rsidP="00714A09">
      <w:pPr>
        <w:pStyle w:val="Legenda"/>
        <w:jc w:val="both"/>
        <w:rPr>
          <w:b w:val="0"/>
          <w:bCs w:val="0"/>
        </w:rPr>
      </w:pPr>
      <w:r>
        <w:rPr>
          <w:noProof/>
        </w:rPr>
        <w:drawing>
          <wp:anchor distT="0" distB="0" distL="114300" distR="114300" simplePos="0" relativeHeight="251652096" behindDoc="1" locked="0" layoutInCell="1" allowOverlap="1" wp14:anchorId="4359AB4E" wp14:editId="29961572">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6</w:t>
      </w:r>
      <w:r w:rsidR="00371542">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obszarze funkcjonalnym obsługi pożyczki</w:t>
      </w:r>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r w:rsidRPr="00714A09">
        <w:lastRenderedPageBreak/>
        <w:t xml:space="preserve">Przypadki użycia w obszarze funkcjonalnym </w:t>
      </w:r>
      <w:r>
        <w:t xml:space="preserve"> B</w:t>
      </w:r>
    </w:p>
    <w:p w14:paraId="7434D143" w14:textId="0A3FA58F" w:rsidR="00714A09" w:rsidRPr="00714A09" w:rsidRDefault="00714A09" w:rsidP="00714A09">
      <w:pPr>
        <w:pStyle w:val="Legenda"/>
        <w:jc w:val="left"/>
        <w:rPr>
          <w:b w:val="0"/>
          <w:bCs w:val="0"/>
        </w:rPr>
      </w:pPr>
      <w:r w:rsidRPr="00714A0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7</w:t>
      </w:r>
      <w:r w:rsidR="00371542">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zarządzanie wnioskiem o pożyczkę</w:t>
      </w:r>
    </w:p>
    <w:p w14:paraId="0E4B9EA8" w14:textId="5BEC9D90" w:rsidR="004C33F2" w:rsidRDefault="00242471" w:rsidP="00714A09">
      <w:pPr>
        <w:pStyle w:val="Nagwek3"/>
        <w:numPr>
          <w:ilvl w:val="0"/>
          <w:numId w:val="0"/>
        </w:numPr>
        <w:ind w:left="993"/>
        <w:jc w:val="left"/>
      </w:pPr>
      <w:r>
        <w:rPr>
          <w:noProof/>
        </w:rPr>
        <w:drawing>
          <wp:inline distT="0" distB="0" distL="0" distR="0" wp14:anchorId="01E7FBF6" wp14:editId="7DC1701B">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p>
    <w:p w14:paraId="025936EA" w14:textId="77777777" w:rsidR="00714A09" w:rsidRPr="00714A09" w:rsidRDefault="00714A09" w:rsidP="00714A09">
      <w:pPr>
        <w:pStyle w:val="TreAkapitu"/>
        <w:rPr>
          <w:sz w:val="20"/>
          <w:szCs w:val="16"/>
        </w:rPr>
      </w:pPr>
      <w:r w:rsidRPr="00714A09">
        <w:rPr>
          <w:sz w:val="20"/>
          <w:szCs w:val="16"/>
        </w:rPr>
        <w:t>Źródło: Opracowanie własne</w:t>
      </w:r>
    </w:p>
    <w:p w14:paraId="6C209DCB" w14:textId="77777777" w:rsidR="00714A09" w:rsidRPr="004C33F2" w:rsidRDefault="00714A09" w:rsidP="004C33F2">
      <w:pPr>
        <w:pStyle w:val="TreAkapitu"/>
      </w:pPr>
    </w:p>
    <w:p w14:paraId="24ADBCEC" w14:textId="13B589DA" w:rsidR="00714A09" w:rsidRPr="00714A09" w:rsidRDefault="00714A09" w:rsidP="00435D81">
      <w:pPr>
        <w:pStyle w:val="Nagwek3"/>
      </w:pPr>
      <w:r w:rsidRPr="00714A09">
        <w:t>Przypadki użycia w obszarze funkcjonalnym</w:t>
      </w:r>
      <w:r>
        <w:t xml:space="preserve"> C</w:t>
      </w:r>
    </w:p>
    <w:p w14:paraId="09F7F0DD" w14:textId="5FCF48AB" w:rsidR="00714A09" w:rsidRDefault="00714A09" w:rsidP="00714A09">
      <w:pPr>
        <w:pStyle w:val="Legenda"/>
        <w:jc w:val="both"/>
        <w:rPr>
          <w:b w:val="0"/>
          <w:bCs w:val="0"/>
        </w:rPr>
      </w:pPr>
      <w:r w:rsidRPr="00714A0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8</w:t>
      </w:r>
      <w:r w:rsidR="00371542">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00F6B6C5">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106" w:name="_Toc8601631"/>
      <w:r>
        <w:lastRenderedPageBreak/>
        <w:t>R</w:t>
      </w:r>
      <w:r w:rsidR="00D53AD9">
        <w:t>eguł</w:t>
      </w:r>
      <w:r>
        <w:t>y</w:t>
      </w:r>
      <w:r w:rsidR="00D53AD9">
        <w:t xml:space="preserve"> systemow</w:t>
      </w:r>
      <w:r>
        <w:t>e</w:t>
      </w:r>
      <w:bookmarkEnd w:id="106"/>
    </w:p>
    <w:p w14:paraId="7AAEC51C" w14:textId="1DCCCE51" w:rsidR="003C1502" w:rsidRDefault="003C1502" w:rsidP="003C1502">
      <w:pPr>
        <w:pStyle w:val="TreAkapitu"/>
      </w:pPr>
    </w:p>
    <w:p w14:paraId="44710F85" w14:textId="5962448C" w:rsidR="00D87571" w:rsidRPr="00D87571" w:rsidRDefault="00D87571" w:rsidP="00D87571">
      <w:pPr>
        <w:pStyle w:val="Legenda"/>
        <w:rPr>
          <w:b w:val="0"/>
          <w:bCs w:val="0"/>
        </w:rPr>
      </w:pPr>
      <w:r w:rsidRPr="00D87571">
        <w:rPr>
          <w:b w:val="0"/>
          <w:bCs w:val="0"/>
        </w:rPr>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4D532D">
        <w:rPr>
          <w:b w:val="0"/>
          <w:bCs w:val="0"/>
          <w:noProof/>
        </w:rPr>
        <w:t>17</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107" w:name="_Toc8601632"/>
      <w:r>
        <w:t>Diagram reguł decyzyjnych</w:t>
      </w:r>
      <w:bookmarkEnd w:id="107"/>
    </w:p>
    <w:p w14:paraId="1E14E8AA" w14:textId="301F4664" w:rsidR="00566D6C" w:rsidRDefault="00566D6C" w:rsidP="00D340D5">
      <w:pPr>
        <w:pStyle w:val="Nagwek3"/>
      </w:pPr>
      <w:bookmarkStart w:id="108" w:name="_Toc8601633"/>
      <w:r>
        <w:t>Tablice decyzyjne</w:t>
      </w:r>
      <w:bookmarkEnd w:id="108"/>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1F2F5917"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4D532D">
        <w:rPr>
          <w:b w:val="0"/>
          <w:bCs w:val="0"/>
          <w:noProof/>
        </w:rPr>
        <w:t>18</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0B2344B7"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4D532D">
        <w:rPr>
          <w:b w:val="0"/>
          <w:bCs w:val="0"/>
          <w:noProof/>
        </w:rPr>
        <w:t>19</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109" w:name="_Hlk87625655"/>
    <w:p w14:paraId="70441D0C" w14:textId="03D98FA3" w:rsidR="00CB6B70" w:rsidRDefault="00126E52"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109"/>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126E52"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110" w:name="_Toc8601634"/>
      <w:r>
        <w:lastRenderedPageBreak/>
        <w:t>Drzewa decyzyjne</w:t>
      </w:r>
      <w:bookmarkEnd w:id="110"/>
    </w:p>
    <w:p w14:paraId="5F4CC620" w14:textId="7BA1206B" w:rsidR="00F47A2C" w:rsidRDefault="00126E52" w:rsidP="00F502BF">
      <w:pPr>
        <w:pStyle w:val="Nagwek3"/>
        <w:numPr>
          <w:ilvl w:val="0"/>
          <w:numId w:val="0"/>
        </w:numPr>
      </w:pPr>
      <w:r>
        <w:rPr>
          <w:noProof/>
        </w:rPr>
        <w:pict w14:anchorId="465E4E4B">
          <v:shape id="Pole tekstowe 10" o:spid="_x0000_s1050" type="#_x0000_t202" style="position:absolute;left:0;text-align:left;margin-left:-13.8pt;margin-top:13.9pt;width:452.75pt;height:36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" stroked="f">
            <v:textbox style="mso-next-textbox:#Pole tekstowe 10" inset="0,0,0,0">
              <w:txbxContent>
                <w:p w14:paraId="2AEE62D2" w14:textId="5A5468E3" w:rsidR="00F47A2C" w:rsidRPr="00DE0784" w:rsidRDefault="00F47A2C" w:rsidP="00F47A2C">
                  <w:pPr>
                    <w:pStyle w:val="Legenda"/>
                    <w:rPr>
                      <w:b w:val="0"/>
                      <w:bCs w:val="0"/>
                      <w:noProof/>
                      <w:szCs w:val="20"/>
                    </w:rPr>
                  </w:pPr>
                  <w:r w:rsidRPr="00DE0784">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39</w:t>
                  </w:r>
                  <w:r w:rsidR="00371542">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p>
              </w:txbxContent>
            </v:textbox>
          </v:shape>
        </w:pict>
      </w:r>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58240" behindDoc="1" locked="0" layoutInCell="1" allowOverlap="1" wp14:anchorId="36FDD4AC" wp14:editId="13CE59E4">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7A47FE90" w14:textId="012CFA02" w:rsidR="00F47A2C" w:rsidRDefault="00F47A2C" w:rsidP="00F47A2C">
      <w:pPr>
        <w:pStyle w:val="TreAkapitu"/>
        <w:ind w:firstLine="0"/>
        <w:rPr>
          <w:sz w:val="20"/>
        </w:rPr>
      </w:pPr>
      <w:r w:rsidRPr="00DE0784">
        <w:rPr>
          <w:sz w:val="20"/>
        </w:rPr>
        <w:t>Źródło: Opracowanie własne</w:t>
      </w:r>
    </w:p>
    <w:p w14:paraId="357FC6D0" w14:textId="77777777" w:rsidR="006836CE" w:rsidRPr="00DE0784" w:rsidRDefault="006836CE" w:rsidP="00F47A2C">
      <w:pPr>
        <w:pStyle w:val="TreAkapitu"/>
        <w:ind w:firstLine="0"/>
        <w:rPr>
          <w:sz w:val="20"/>
        </w:rPr>
      </w:pPr>
    </w:p>
    <w:p w14:paraId="63DA3CE0" w14:textId="77777777" w:rsidR="00F47A2C" w:rsidRPr="00F47A2C" w:rsidRDefault="00F47A2C" w:rsidP="00F47A2C">
      <w:pPr>
        <w:pStyle w:val="TreAkapitu"/>
      </w:pPr>
    </w:p>
    <w:p w14:paraId="4A81F761" w14:textId="77777777" w:rsidR="003C6239" w:rsidRDefault="0035049E" w:rsidP="00D340D5">
      <w:pPr>
        <w:pStyle w:val="Nagwek3"/>
      </w:pPr>
      <w:bookmarkStart w:id="111" w:name="_Toc8601635"/>
      <w:r>
        <w:t>Inne sposoby reprezentacji reguł</w:t>
      </w:r>
      <w:bookmarkEnd w:id="111"/>
    </w:p>
    <w:p w14:paraId="76FC23C5" w14:textId="336E8F79" w:rsidR="008C5828" w:rsidRDefault="008C5828" w:rsidP="00D340D5">
      <w:pPr>
        <w:pStyle w:val="Nagwek2"/>
      </w:pPr>
      <w:bookmarkStart w:id="112" w:name="_Toc8601636"/>
      <w:r>
        <w:t xml:space="preserve">Model </w:t>
      </w:r>
      <w:r w:rsidR="001B04A7">
        <w:t>dziedziny systemu</w:t>
      </w:r>
      <w:bookmarkEnd w:id="112"/>
    </w:p>
    <w:p w14:paraId="3382D6E5" w14:textId="07A6F8B3" w:rsidR="00C14625" w:rsidRDefault="00C14625" w:rsidP="00C14625">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6DD845BA" w14:textId="77777777" w:rsidR="000049D6" w:rsidRPr="00C14625" w:rsidRDefault="000049D6" w:rsidP="00664665">
      <w:pPr>
        <w:pStyle w:val="TreAkapitu"/>
        <w:ind w:firstLine="0"/>
      </w:pPr>
    </w:p>
    <w:p w14:paraId="41F52D1C" w14:textId="2DA3B766" w:rsidR="001B04A7" w:rsidRDefault="001B04A7" w:rsidP="00D340D5">
      <w:pPr>
        <w:pStyle w:val="Nagwek3"/>
      </w:pPr>
      <w:bookmarkStart w:id="113" w:name="_Toc8601637"/>
      <w:r>
        <w:t>Diagram</w:t>
      </w:r>
      <w:r w:rsidR="00AC26B1">
        <w:t>y</w:t>
      </w:r>
      <w:r>
        <w:t xml:space="preserve"> kl</w:t>
      </w:r>
      <w:r w:rsidR="008C5828">
        <w:t>a</w:t>
      </w:r>
      <w:r>
        <w:t>s</w:t>
      </w:r>
      <w:r w:rsidR="000F5E03">
        <w:t xml:space="preserve"> - poziom logiczny (atrybuty)</w:t>
      </w:r>
      <w:bookmarkEnd w:id="113"/>
    </w:p>
    <w:p w14:paraId="7CBF93ED" w14:textId="2F4CC4F0" w:rsidR="00DD2634" w:rsidRPr="00DD2634" w:rsidRDefault="00982450" w:rsidP="00DD2634">
      <w:pPr>
        <w:pStyle w:val="TreAkapitu"/>
      </w:pPr>
      <w:r>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52917600" w:rsidR="00840E7E" w:rsidRPr="00840E7E" w:rsidRDefault="00840E7E" w:rsidP="00840E7E">
      <w:pPr>
        <w:pStyle w:val="Legenda"/>
        <w:jc w:val="both"/>
        <w:rPr>
          <w:b w:val="0"/>
          <w:bCs w:val="0"/>
        </w:rPr>
      </w:pPr>
      <w:r w:rsidRPr="00840E7E">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0</w:t>
      </w:r>
      <w:r w:rsidR="00371542">
        <w:rPr>
          <w:b w:val="0"/>
          <w:bCs w:val="0"/>
        </w:rPr>
        <w:fldChar w:fldCharType="end"/>
      </w:r>
      <w:r w:rsidRPr="00840E7E">
        <w:rPr>
          <w:b w:val="0"/>
          <w:bCs w:val="0"/>
        </w:rPr>
        <w:t>. Diagram klas</w:t>
      </w:r>
      <w:r w:rsidR="00760D60">
        <w:rPr>
          <w:b w:val="0"/>
          <w:bCs w:val="0"/>
        </w:rPr>
        <w:t xml:space="preserve"> – poziom logiczny</w:t>
      </w:r>
    </w:p>
    <w:p w14:paraId="15333385" w14:textId="79823C54" w:rsidR="00840E7E" w:rsidRDefault="00791628" w:rsidP="00AF1FBE">
      <w:pPr>
        <w:pStyle w:val="TreAkapitu"/>
        <w:jc w:val="center"/>
      </w:pPr>
      <w:r>
        <w:rPr>
          <w:noProof/>
        </w:rPr>
        <w:drawing>
          <wp:inline distT="0" distB="0" distL="0" distR="0" wp14:anchorId="145150AA" wp14:editId="6E5B4DC1">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114" w:name="_Toc8601638"/>
      <w:r>
        <w:t>Diagramy maszyny stanowej</w:t>
      </w:r>
      <w:bookmarkEnd w:id="114"/>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7A6FB755" w:rsidR="00BB1C3D" w:rsidRDefault="007B4F58" w:rsidP="004A3CE7">
      <w:r>
        <w:rPr>
          <w:noProof/>
        </w:rPr>
        <w:drawing>
          <wp:anchor distT="0" distB="0" distL="114300" distR="114300" simplePos="0" relativeHeight="251660288" behindDoc="1" locked="0" layoutInCell="1" allowOverlap="1" wp14:anchorId="122D0FB7" wp14:editId="3FC2C6DC">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ED107C">
          <w:rPr>
            <w:noProof/>
          </w:rPr>
          <w:t>41</w:t>
        </w:r>
      </w:fldSimple>
      <w:r w:rsidRPr="00BB1C3D">
        <w:t xml:space="preserve">. Diagram maszyny stanowej </w:t>
      </w:r>
      <w:r w:rsidRPr="0073543D">
        <w:rPr>
          <w:i/>
          <w:iCs/>
        </w:rPr>
        <w:t>wniosek o pożyczkę</w:t>
      </w:r>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115" w:name="_Toc8601639"/>
      <w:r>
        <w:t>Diagramy sekwencji</w:t>
      </w:r>
      <w:r w:rsidR="00694EDB">
        <w:t xml:space="preserve"> - poziom konceptualny</w:t>
      </w:r>
      <w:bookmarkEnd w:id="115"/>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116" w:name="_Toc8601640"/>
      <w:r w:rsidRPr="00CB1632">
        <w:t>Wnioski</w:t>
      </w:r>
      <w:bookmarkEnd w:id="116"/>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117" w:name="_Toc8601641"/>
      <w:r w:rsidRPr="00D340D5">
        <w:lastRenderedPageBreak/>
        <w:t>PROJEKT</w:t>
      </w:r>
      <w:r w:rsidR="00E43768" w:rsidRPr="00D340D5">
        <w:t xml:space="preserve"> systemu informatycznego</w:t>
      </w:r>
      <w:bookmarkEnd w:id="117"/>
    </w:p>
    <w:p w14:paraId="1BEDF6B0" w14:textId="06E27AB7" w:rsidR="00126431" w:rsidRDefault="00126431" w:rsidP="00D340D5">
      <w:pPr>
        <w:pStyle w:val="Nagwek2"/>
      </w:pPr>
      <w:bookmarkStart w:id="118" w:name="_Toc8601642"/>
      <w:r w:rsidRPr="00327C91">
        <w:t>Wprowadzenie</w:t>
      </w:r>
      <w:bookmarkEnd w:id="118"/>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77777777" w:rsidR="00126431" w:rsidRDefault="00CB3361" w:rsidP="00D340D5">
      <w:pPr>
        <w:pStyle w:val="Nagwek2"/>
      </w:pPr>
      <w:bookmarkStart w:id="119" w:name="_Toc8601643"/>
      <w:r>
        <w:t>S</w:t>
      </w:r>
      <w:r w:rsidR="000C0F7F" w:rsidRPr="000C0F7F">
        <w:t>trategi</w:t>
      </w:r>
      <w:r w:rsidR="00A552F2">
        <w:t>a</w:t>
      </w:r>
      <w:r w:rsidR="000C0F7F" w:rsidRPr="000C0F7F">
        <w:t xml:space="preserve"> projektowania systemu informatycznego</w:t>
      </w:r>
      <w:bookmarkEnd w:id="119"/>
    </w:p>
    <w:p w14:paraId="6C9A5569" w14:textId="77777777" w:rsidR="00126431" w:rsidRDefault="00CB3361" w:rsidP="00D340D5">
      <w:pPr>
        <w:pStyle w:val="Nagwek3"/>
      </w:pPr>
      <w:bookmarkStart w:id="120" w:name="_Toc8601644"/>
      <w:r>
        <w:t>Wariant minimalny</w:t>
      </w:r>
      <w:bookmarkEnd w:id="120"/>
    </w:p>
    <w:p w14:paraId="77CB7F26" w14:textId="77777777" w:rsidR="00126431" w:rsidRDefault="00CB3361" w:rsidP="00D340D5">
      <w:pPr>
        <w:pStyle w:val="Nagwek3"/>
      </w:pPr>
      <w:bookmarkStart w:id="121" w:name="_Toc8601645"/>
      <w:r>
        <w:t>Wariant maksymalny</w:t>
      </w:r>
      <w:bookmarkEnd w:id="121"/>
    </w:p>
    <w:p w14:paraId="54D9C51F" w14:textId="77777777" w:rsidR="00126431" w:rsidRDefault="00CB3361" w:rsidP="00D340D5">
      <w:pPr>
        <w:pStyle w:val="Nagwek3"/>
      </w:pPr>
      <w:bookmarkStart w:id="122" w:name="_Toc8601646"/>
      <w:r>
        <w:t>Wariant realny</w:t>
      </w:r>
      <w:bookmarkEnd w:id="122"/>
    </w:p>
    <w:p w14:paraId="416C1AE4" w14:textId="77777777" w:rsidR="00CB3361" w:rsidRDefault="00CB3361" w:rsidP="00D340D5">
      <w:pPr>
        <w:pStyle w:val="Nagwek3"/>
      </w:pPr>
      <w:bookmarkStart w:id="123" w:name="_Toc8601647"/>
      <w:r>
        <w:t>Wybór wariantu</w:t>
      </w:r>
      <w:r w:rsidR="00410078">
        <w:t xml:space="preserve"> projektowania systemu informatycznego</w:t>
      </w:r>
      <w:bookmarkEnd w:id="123"/>
    </w:p>
    <w:p w14:paraId="6B50747E" w14:textId="26340AA0" w:rsidR="00E30AAE" w:rsidRDefault="00E30AAE" w:rsidP="00D340D5">
      <w:pPr>
        <w:pStyle w:val="Nagwek2"/>
      </w:pPr>
      <w:bookmarkStart w:id="124" w:name="_Toc8601648"/>
      <w:r>
        <w:t xml:space="preserve">Architektura </w:t>
      </w:r>
      <w:r w:rsidR="00C7102B">
        <w:t xml:space="preserve">wysokopoziomowa </w:t>
      </w:r>
      <w:r w:rsidR="00F314CE">
        <w:t>systemu</w:t>
      </w:r>
      <w:bookmarkEnd w:id="124"/>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125" w:name="_Toc8601649"/>
      <w:r>
        <w:t>Decyzje architektoniczne</w:t>
      </w:r>
      <w:bookmarkEnd w:id="125"/>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126" w:name="_Toc8601650"/>
      <w:r>
        <w:t>Wzorce architektoniczne</w:t>
      </w:r>
      <w:bookmarkEnd w:id="126"/>
    </w:p>
    <w:p w14:paraId="7DB2017D" w14:textId="34746170" w:rsidR="00D97D85" w:rsidRDefault="00D97D85" w:rsidP="00D97D85">
      <w:pPr>
        <w:pStyle w:val="TreAkapitu"/>
      </w:pPr>
      <w:r w:rsidRPr="00D97D85">
        <w:rPr>
          <w:highlight w:val="yellow"/>
        </w:rPr>
        <w:lastRenderedPageBreak/>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127" w:name="_Toc8601651"/>
      <w:r>
        <w:t>Podział w</w:t>
      </w:r>
      <w:r w:rsidR="003A16AA">
        <w:t>arstw</w:t>
      </w:r>
      <w:r>
        <w:t>owy i układ warstw</w:t>
      </w:r>
      <w:r w:rsidR="003A16AA">
        <w:t xml:space="preserve"> systemu</w:t>
      </w:r>
      <w:bookmarkEnd w:id="127"/>
    </w:p>
    <w:p w14:paraId="178BD5D6" w14:textId="394ED2D4" w:rsidR="00F33C62" w:rsidRDefault="00E15FA8" w:rsidP="00E15FA8">
      <w:pPr>
        <w:pStyle w:val="TreAkapitu"/>
      </w:pPr>
      <w:r>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5B282C50" w:rsidR="002A31A1" w:rsidRPr="001F6909" w:rsidRDefault="00695A09" w:rsidP="001F6909">
      <w:pPr>
        <w:pStyle w:val="Legenda"/>
        <w:rPr>
          <w:b w:val="0"/>
          <w:bCs w:val="0"/>
        </w:rPr>
      </w:pPr>
      <w:r>
        <w:rPr>
          <w:noProof/>
        </w:rPr>
        <w:drawing>
          <wp:anchor distT="0" distB="0" distL="114300" distR="114300" simplePos="0" relativeHeight="251662336" behindDoc="1" locked="0" layoutInCell="1" allowOverlap="1" wp14:anchorId="20BAE740" wp14:editId="2E53AAC8">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2</w:t>
      </w:r>
      <w:r w:rsidR="00371542">
        <w:rPr>
          <w:b w:val="0"/>
          <w:bCs w:val="0"/>
        </w:rPr>
        <w:fldChar w:fldCharType="end"/>
      </w:r>
      <w:r w:rsidR="00BB1597" w:rsidRPr="00BB1597">
        <w:rPr>
          <w:b w:val="0"/>
          <w:bCs w:val="0"/>
        </w:rPr>
        <w:t>. Podział warstwowy oraz układ warstw systemu</w:t>
      </w:r>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lastRenderedPageBreak/>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128" w:name="_Toc8601652"/>
      <w:r>
        <w:t>Komponenty systemu</w:t>
      </w:r>
      <w:bookmarkEnd w:id="128"/>
    </w:p>
    <w:p w14:paraId="6F29ED71" w14:textId="03412C20" w:rsidR="00D05F39" w:rsidRPr="00D05F39" w:rsidRDefault="00D05F39" w:rsidP="00D05F39">
      <w:pPr>
        <w:pStyle w:val="Legenda"/>
        <w:rPr>
          <w:b w:val="0"/>
          <w:bCs w:val="0"/>
        </w:rPr>
      </w:pPr>
      <w:r w:rsidRPr="00D05F39">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3</w:t>
      </w:r>
      <w:r w:rsidR="00371542">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670528" behindDoc="1" locked="0" layoutInCell="1" allowOverlap="1" wp14:anchorId="172876FA" wp14:editId="5ACB91B9">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lastRenderedPageBreak/>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proofErr w:type="spellStart"/>
      <w:r w:rsidR="0044798D" w:rsidRPr="00750DC8">
        <w:rPr>
          <w:i/>
          <w:iCs/>
        </w:rPr>
        <w:t>chaincode</w:t>
      </w:r>
      <w:proofErr w:type="spellEnd"/>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129" w:name="_Toc8601653"/>
      <w:r>
        <w:t>Interfejsy</w:t>
      </w:r>
      <w:bookmarkStart w:id="130" w:name="_Toc8601654"/>
      <w:bookmarkEnd w:id="129"/>
      <w:bookmarkEnd w:id="130"/>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proofErr w:type="spellStart"/>
      <w:r>
        <w:rPr>
          <w:i/>
          <w:iCs/>
        </w:rPr>
        <w:t>Chaincode</w:t>
      </w:r>
      <w:proofErr w:type="spellEnd"/>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proofErr w:type="spellStart"/>
      <w:r w:rsidR="002F6F2B" w:rsidRPr="002F6F2B">
        <w:rPr>
          <w:i/>
          <w:iCs/>
        </w:rPr>
        <w:t>chaincode</w:t>
      </w:r>
      <w:proofErr w:type="spellEnd"/>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lastRenderedPageBreak/>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proofErr w:type="spellStart"/>
      <w:r w:rsidR="00394422">
        <w:rPr>
          <w:i/>
          <w:iCs/>
        </w:rPr>
        <w:t>chaincode</w:t>
      </w:r>
      <w:proofErr w:type="spellEnd"/>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2A96710" w:rsidR="006B2596" w:rsidRDefault="00A778B1" w:rsidP="00B049D0">
      <w:pPr>
        <w:pStyle w:val="TreAkapitu"/>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B049D0">
        <w:t xml:space="preserve">. Jest to interfejs programowania aplikacji 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lastRenderedPageBreak/>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4149F8A9" w:rsidR="00A537D7" w:rsidRPr="00A537D7" w:rsidRDefault="00A537D7" w:rsidP="00A537D7">
      <w:pPr>
        <w:pStyle w:val="Legenda"/>
        <w:jc w:val="both"/>
        <w:rPr>
          <w:b w:val="0"/>
          <w:bCs w:val="0"/>
        </w:rPr>
      </w:pPr>
      <w:r w:rsidRPr="00A537D7">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4</w:t>
      </w:r>
      <w:r w:rsidR="00371542">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proofErr w:type="spellEnd"/>
    </w:p>
    <w:p w14:paraId="403654A3" w14:textId="2EF62BB1" w:rsidR="00A537D7" w:rsidRDefault="00A537D7" w:rsidP="00A537D7">
      <w:pPr>
        <w:pStyle w:val="TreAkapitu"/>
        <w:ind w:firstLine="0"/>
      </w:pPr>
      <w:r>
        <w:rPr>
          <w:noProof/>
        </w:rPr>
        <w:drawing>
          <wp:inline distT="0" distB="0" distL="0" distR="0" wp14:anchorId="6B73F78B" wp14:editId="4EA24298">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79C860A5" w:rsidR="004E1AFA" w:rsidRPr="004E1AFA" w:rsidRDefault="004E1AFA" w:rsidP="004E1AFA">
      <w:pPr>
        <w:pStyle w:val="Legenda"/>
        <w:rPr>
          <w:b w:val="0"/>
          <w:bCs w:val="0"/>
        </w:rPr>
      </w:pPr>
      <w:r w:rsidRPr="004E1AFA">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5</w:t>
      </w:r>
      <w:r w:rsidR="00371542">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p>
    <w:p w14:paraId="1D6530B5" w14:textId="650FADDA" w:rsidR="00D27E65" w:rsidRDefault="00D27E65" w:rsidP="00D27E65">
      <w:pPr>
        <w:pStyle w:val="TreAkapitu"/>
        <w:ind w:firstLine="0"/>
        <w:jc w:val="center"/>
      </w:pPr>
      <w:r>
        <w:rPr>
          <w:noProof/>
        </w:rPr>
        <w:drawing>
          <wp:inline distT="0" distB="0" distL="0" distR="0" wp14:anchorId="361C6E86" wp14:editId="41E199A2">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131" w:name="_Toc8601655"/>
      <w:r>
        <w:t>Mechanizmy bezpieczeństwa</w:t>
      </w:r>
      <w:bookmarkStart w:id="132" w:name="_Toc8601656"/>
      <w:bookmarkEnd w:id="131"/>
      <w:bookmarkEnd w:id="132"/>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r>
        <w:t>Mechanizm bezpieczeństwa zabezpieczający transakcje</w:t>
      </w:r>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lastRenderedPageBreak/>
        <w:t>wykryte, 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6307CF5D" w:rsidR="0005687F" w:rsidRPr="0005687F" w:rsidRDefault="0005687F" w:rsidP="0005687F">
      <w:pPr>
        <w:pStyle w:val="Legenda"/>
        <w:rPr>
          <w:b w:val="0"/>
          <w:bCs w:val="0"/>
        </w:rPr>
      </w:pPr>
      <w:r w:rsidRPr="0005687F">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6</w:t>
      </w:r>
      <w:r w:rsidR="00371542">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06CFC295">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3B27900E" w:rsidR="00CD15CD" w:rsidRPr="00CD15CD" w:rsidRDefault="00CD15CD" w:rsidP="00CD15CD">
      <w:pPr>
        <w:pStyle w:val="Legenda"/>
        <w:rPr>
          <w:b w:val="0"/>
          <w:bCs w:val="0"/>
        </w:rPr>
      </w:pPr>
      <w:r w:rsidRPr="00CD15CD">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7</w:t>
      </w:r>
      <w:r w:rsidR="00371542">
        <w:rPr>
          <w:b w:val="0"/>
          <w:bCs w:val="0"/>
        </w:rPr>
        <w:fldChar w:fldCharType="end"/>
      </w:r>
      <w:r w:rsidRPr="00CD15CD">
        <w:rPr>
          <w:b w:val="0"/>
          <w:bCs w:val="0"/>
        </w:rPr>
        <w:t>. Funkcja skrótu SHA256</w:t>
      </w:r>
    </w:p>
    <w:p w14:paraId="06CB40A1" w14:textId="77777777" w:rsidR="001113A5" w:rsidRDefault="001113A5" w:rsidP="001113A5">
      <w:pPr>
        <w:pStyle w:val="TreAkapitu"/>
        <w:jc w:val="center"/>
      </w:pPr>
      <w:r>
        <w:rPr>
          <w:noProof/>
        </w:rPr>
        <w:drawing>
          <wp:inline distT="0" distB="0" distL="0" distR="0" wp14:anchorId="5B22700D" wp14:editId="6B6882BA">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133"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133"/>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668480" behindDoc="1" locked="0" layoutInCell="1" allowOverlap="1" wp14:anchorId="2ACA906B" wp14:editId="236C070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44FCBF50"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4D532D">
        <w:rPr>
          <w:b w:val="0"/>
          <w:bCs w:val="0"/>
          <w:noProof/>
        </w:rPr>
        <w:t>20</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proofErr w:type="spellStart"/>
      <w:r w:rsidR="00D00748">
        <w:rPr>
          <w:i/>
          <w:iCs/>
        </w:rPr>
        <w:t>chaincode</w:t>
      </w:r>
      <w:proofErr w:type="spellEnd"/>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proofErr w:type="spellStart"/>
      <w:r w:rsidR="00C10167">
        <w:rPr>
          <w:i/>
          <w:iCs/>
        </w:rPr>
        <w:t>Chaincode</w:t>
      </w:r>
      <w:proofErr w:type="spellEnd"/>
      <w:r w:rsidR="00C10167">
        <w:rPr>
          <w:i/>
          <w:iCs/>
        </w:rPr>
        <w:t xml:space="preserv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proofErr w:type="spellStart"/>
      <w:r w:rsidR="00B85A18">
        <w:rPr>
          <w:i/>
          <w:iCs/>
          <w:lang w:eastAsia="en-US"/>
        </w:rPr>
        <w:t>chaincode</w:t>
      </w:r>
      <w:proofErr w:type="spellEnd"/>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3A09CD2E" w:rsidR="00824F50" w:rsidRPr="00824F50" w:rsidRDefault="00824F50" w:rsidP="00824F50">
      <w:pPr>
        <w:pStyle w:val="Legenda"/>
        <w:rPr>
          <w:b w:val="0"/>
          <w:bCs w:val="0"/>
        </w:rPr>
      </w:pPr>
      <w:r w:rsidRPr="00824F50">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8</w:t>
      </w:r>
      <w:r w:rsidR="00371542">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proofErr w:type="spellStart"/>
      <w:r w:rsidRPr="00824F50">
        <w:rPr>
          <w:b w:val="0"/>
          <w:bCs w:val="0"/>
          <w:i/>
          <w:iCs/>
        </w:rPr>
        <w:t>Chaincode</w:t>
      </w:r>
      <w:proofErr w:type="spellEnd"/>
    </w:p>
    <w:p w14:paraId="6A15115E" w14:textId="2EAA1F09" w:rsidR="00824F50" w:rsidRDefault="00824F50" w:rsidP="00824F50">
      <w:pPr>
        <w:keepNext/>
        <w:spacing w:line="360" w:lineRule="auto"/>
        <w:jc w:val="center"/>
      </w:pPr>
      <w:r>
        <w:rPr>
          <w:noProof/>
        </w:rPr>
        <w:drawing>
          <wp:inline distT="0" distB="0" distL="0" distR="0" wp14:anchorId="6E8D54D7" wp14:editId="0256F303">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r w:rsidRPr="00D83EC2">
        <w:t>Mechanizm bezpieczeństwa zabezpieczający logowanie</w:t>
      </w:r>
    </w:p>
    <w:p w14:paraId="4BA673E6" w14:textId="5C5232D2" w:rsidR="00301278" w:rsidRDefault="00301278" w:rsidP="00301278">
      <w:pPr>
        <w:pStyle w:val="TreAkapitu"/>
      </w:pPr>
      <w:r>
        <w:t xml:space="preserve">Proces logowania jest zabezpieczany poprzez wykorzystanie mechanizmu uwierzytelnienia dwuetapowego za pomocą narzędzia Google </w:t>
      </w:r>
      <w:proofErr w:type="spellStart"/>
      <w: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proofErr w:type="spellStart"/>
      <w:r>
        <w:t>Zaciagnac</w:t>
      </w:r>
      <w:proofErr w:type="spellEnd"/>
      <w:r>
        <w:t xml:space="preserve"> </w:t>
      </w:r>
      <w:proofErr w:type="spellStart"/>
      <w:r>
        <w:t>zaleznosci</w:t>
      </w:r>
      <w:proofErr w:type="spellEnd"/>
      <w:r>
        <w:t xml:space="preserve"> </w:t>
      </w:r>
      <w:proofErr w:type="spellStart"/>
      <w:r>
        <w:t>Maven’a</w:t>
      </w:r>
      <w:proofErr w:type="spellEnd"/>
      <w:r>
        <w:t xml:space="preserve"> do projektu: </w:t>
      </w:r>
      <w:proofErr w:type="spellStart"/>
      <w:r>
        <w:t>totp</w:t>
      </w:r>
      <w:proofErr w:type="spellEnd"/>
      <w:r>
        <w:t xml:space="preserve">, </w:t>
      </w:r>
      <w:proofErr w:type="spellStart"/>
      <w: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 xml:space="preserve">Pobrać oraz </w:t>
      </w:r>
      <w:proofErr w:type="spellStart"/>
      <w:r>
        <w:t>zainstalowac</w:t>
      </w:r>
      <w:proofErr w:type="spellEnd"/>
      <w:r>
        <w:t xml:space="preserve"> aplikacje na smartphone</w:t>
      </w:r>
    </w:p>
    <w:p w14:paraId="6FDA4857" w14:textId="77777777" w:rsidR="00301278" w:rsidRDefault="00301278" w:rsidP="00275370">
      <w:pPr>
        <w:pStyle w:val="TreAkapitu"/>
        <w:numPr>
          <w:ilvl w:val="0"/>
          <w:numId w:val="23"/>
        </w:numPr>
      </w:pPr>
      <w:proofErr w:type="spellStart"/>
      <w:r>
        <w:t>Dodac</w:t>
      </w:r>
      <w:proofErr w:type="spellEnd"/>
      <w:r>
        <w:t xml:space="preserve"> nowe konto do </w:t>
      </w:r>
      <w:proofErr w:type="spellStart"/>
      <w:r>
        <w:t>apki</w:t>
      </w:r>
      <w:proofErr w:type="spellEnd"/>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134" w:name="_Toc8601657"/>
      <w:r>
        <w:t>Logiczny m</w:t>
      </w:r>
      <w:r w:rsidR="008C5828">
        <w:t>odel danych</w:t>
      </w:r>
      <w:bookmarkEnd w:id="134"/>
    </w:p>
    <w:p w14:paraId="1A3B23F5" w14:textId="363D0B1B" w:rsidR="008C5828" w:rsidRDefault="005B3ECC" w:rsidP="00D340D5">
      <w:pPr>
        <w:pStyle w:val="Nagwek3"/>
      </w:pPr>
      <w:bookmarkStart w:id="135" w:name="_Toc8601658"/>
      <w:r>
        <w:t>M</w:t>
      </w:r>
      <w:r w:rsidR="008C5828">
        <w:t>odel bazy danych</w:t>
      </w:r>
      <w:bookmarkEnd w:id="135"/>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6B673EC4" w:rsidR="00F510D7" w:rsidRDefault="009B261D" w:rsidP="00F510D7">
      <w:pPr>
        <w:pStyle w:val="TreAkapitu"/>
        <w:jc w:val="center"/>
        <w:rPr>
          <w:i/>
          <w:iCs/>
        </w:rPr>
      </w:pPr>
      <w:r>
        <w:rPr>
          <w:i/>
          <w:iCs/>
          <w:noProof/>
        </w:rPr>
        <w:drawing>
          <wp:anchor distT="0" distB="0" distL="114300" distR="114300" simplePos="0" relativeHeight="251656192" behindDoc="1" locked="0" layoutInCell="1" allowOverlap="1" wp14:anchorId="50BC687D" wp14:editId="5CB56E8A">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6E52">
        <w:rPr>
          <w:noProof/>
        </w:rPr>
        <w:pict w14:anchorId="4CD8170C">
          <v:shape id="_x0000_s1058" type="#_x0000_t202" style="position:absolute;left:0;text-align:left;margin-left:.75pt;margin-top:15.5pt;width:453pt;height:15.6pt;z-index:251661312;mso-position-horizontal-relative:text;mso-position-vertical-relative:text" wrapcoords="-36 0 -36 21150 21600 21150 21600 0 -36 0" stroked="f">
            <v:textbox style="mso-next-textbox:#_x0000_s1058" inset="0,0,0,0">
              <w:txbxContent>
                <w:p w14:paraId="18F907A5" w14:textId="016DC3D4" w:rsidR="00F510D7" w:rsidRPr="004803E2" w:rsidRDefault="00F510D7" w:rsidP="00F510D7">
                  <w:pPr>
                    <w:pStyle w:val="Legenda"/>
                    <w:rPr>
                      <w:b w:val="0"/>
                      <w:bCs w:val="0"/>
                      <w:i/>
                      <w:iCs/>
                      <w:noProof/>
                      <w:szCs w:val="20"/>
                    </w:rPr>
                  </w:pPr>
                  <w:r w:rsidRPr="004803E2">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49</w:t>
                  </w:r>
                  <w:r w:rsidR="00371542">
                    <w:rPr>
                      <w:b w:val="0"/>
                      <w:bCs w:val="0"/>
                    </w:rPr>
                    <w:fldChar w:fldCharType="end"/>
                  </w:r>
                  <w:r w:rsidRPr="004803E2">
                    <w:rPr>
                      <w:b w:val="0"/>
                      <w:bCs w:val="0"/>
                    </w:rPr>
                    <w:t>. Model struktury danych Hyperledger Fabric</w:t>
                  </w:r>
                </w:p>
              </w:txbxContent>
            </v:textbox>
            <w10:wrap type="tight"/>
          </v:shape>
        </w:pic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298E975C" w:rsidR="00F510D7" w:rsidRPr="00A472D5" w:rsidRDefault="00F510D7" w:rsidP="00F510D7">
      <w:pPr>
        <w:pStyle w:val="Legenda"/>
        <w:rPr>
          <w:b w:val="0"/>
          <w:bCs w:val="0"/>
        </w:rPr>
      </w:pPr>
      <w:r w:rsidRPr="00A472D5">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0</w:t>
      </w:r>
      <w:r w:rsidR="00371542">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proofErr w:type="spellEnd"/>
    </w:p>
    <w:p w14:paraId="029A9FFD" w14:textId="77777777" w:rsidR="00F510D7" w:rsidRDefault="00F510D7" w:rsidP="00F510D7">
      <w:pPr>
        <w:pStyle w:val="TreAkapitu"/>
        <w:jc w:val="center"/>
      </w:pPr>
      <w:r>
        <w:rPr>
          <w:noProof/>
        </w:rPr>
        <w:drawing>
          <wp:inline distT="0" distB="0" distL="0" distR="0" wp14:anchorId="39A820DC" wp14:editId="375E83AB">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136" w:name="_Toc8601659"/>
      <w:r>
        <w:t>Model struktur danych</w:t>
      </w:r>
      <w:r w:rsidR="005B3ECC">
        <w:t xml:space="preserve"> </w:t>
      </w:r>
      <w:r w:rsidR="0006384B">
        <w:t>//</w:t>
      </w:r>
      <w:r w:rsidR="005B3ECC">
        <w:t>przechowywanych poza bazą danych</w:t>
      </w:r>
      <w:bookmarkEnd w:id="136"/>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25AEE5A4" w:rsidR="00B30FBC" w:rsidRPr="00B30FBC" w:rsidRDefault="00B30FBC" w:rsidP="00B30FBC">
      <w:pPr>
        <w:pStyle w:val="Legenda"/>
        <w:rPr>
          <w:b w:val="0"/>
          <w:bCs w:val="0"/>
        </w:rPr>
      </w:pPr>
      <w:r w:rsidRPr="00B30FBC">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1</w:t>
      </w:r>
      <w:r w:rsidR="00371542">
        <w:rPr>
          <w:b w:val="0"/>
          <w:bCs w:val="0"/>
        </w:rPr>
        <w:fldChar w:fldCharType="end"/>
      </w:r>
      <w:r w:rsidRPr="00B30FBC">
        <w:rPr>
          <w:b w:val="0"/>
          <w:bCs w:val="0"/>
        </w:rPr>
        <w:t xml:space="preserve">. Model struktury danych zawartych w </w:t>
      </w:r>
      <w:r w:rsidRPr="00B30FBC">
        <w:rPr>
          <w:b w:val="0"/>
          <w:bCs w:val="0"/>
          <w:i/>
          <w:iCs/>
        </w:rPr>
        <w:t>Blockchain</w:t>
      </w:r>
    </w:p>
    <w:p w14:paraId="48074F1E" w14:textId="3EEB080E" w:rsidR="00B30FBC" w:rsidRDefault="00B30FBC" w:rsidP="00B30FBC">
      <w:pPr>
        <w:pStyle w:val="TreAkapitu"/>
        <w:jc w:val="center"/>
      </w:pPr>
      <w:r>
        <w:rPr>
          <w:noProof/>
        </w:rPr>
        <w:drawing>
          <wp:inline distT="0" distB="0" distL="0" distR="0" wp14:anchorId="1BC030D5" wp14:editId="3FEE184E">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137" w:name="_Toc8601660"/>
      <w:r w:rsidRPr="00D340D5">
        <w:t>Algorytmy</w:t>
      </w:r>
      <w:bookmarkEnd w:id="137"/>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t>
      </w:r>
      <w:r w:rsidRPr="003F2773">
        <w:rPr>
          <w:highlight w:val="yellow"/>
        </w:rPr>
        <w:lastRenderedPageBreak/>
        <w:t>w 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138" w:name="_Toc8601661"/>
      <w:r>
        <w:t xml:space="preserve">Algorytm </w:t>
      </w:r>
      <w:bookmarkEnd w:id="138"/>
      <w:r w:rsidR="00FE73BC">
        <w:t>przebiegu transakcji</w:t>
      </w:r>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58C60992" w:rsidR="00A83F46" w:rsidRPr="00C917B4" w:rsidRDefault="00A83F46" w:rsidP="00A83F46">
      <w:pPr>
        <w:pStyle w:val="Legenda"/>
        <w:jc w:val="both"/>
        <w:rPr>
          <w:b w:val="0"/>
          <w:bCs w:val="0"/>
        </w:rPr>
      </w:pPr>
      <w:r w:rsidRPr="00C917B4">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2</w:t>
      </w:r>
      <w:r w:rsidR="00371542">
        <w:rPr>
          <w:b w:val="0"/>
          <w:bCs w:val="0"/>
        </w:rPr>
        <w:fldChar w:fldCharType="end"/>
      </w:r>
      <w:r w:rsidRPr="00C917B4">
        <w:rPr>
          <w:b w:val="0"/>
          <w:bCs w:val="0"/>
        </w:rPr>
        <w:t>. Przykładowy przepływ transakcji</w:t>
      </w:r>
    </w:p>
    <w:p w14:paraId="534C77FE" w14:textId="77777777" w:rsidR="00A83F46" w:rsidRDefault="00A83F46" w:rsidP="00A83F46">
      <w:pPr>
        <w:pStyle w:val="TreAkapitu"/>
        <w:ind w:firstLine="0"/>
      </w:pPr>
      <w:r>
        <w:rPr>
          <w:noProof/>
        </w:rPr>
        <w:drawing>
          <wp:inline distT="0" distB="0" distL="0" distR="0" wp14:anchorId="37A41F0B" wp14:editId="2C27325E">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139" w:name="_Toc8601662"/>
      <w:bookmarkStart w:id="140" w:name="_Hlk89959462"/>
      <w:r>
        <w:t xml:space="preserve">Algorytm </w:t>
      </w:r>
      <w:bookmarkEnd w:id="139"/>
      <w:r w:rsidR="00950611">
        <w:t xml:space="preserve">weryfikacji </w:t>
      </w:r>
      <w:r w:rsidR="00BB2995">
        <w:t>przyznania</w:t>
      </w:r>
      <w:r w:rsidR="00950611">
        <w:t xml:space="preserve"> pożyczki</w:t>
      </w:r>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2795FE63" w14:textId="055AAAF2" w:rsidR="00CC1EFC" w:rsidRDefault="00CC1EFC" w:rsidP="00A85D59">
      <w:pPr>
        <w:pStyle w:val="TreAkapitu"/>
        <w:ind w:firstLine="0"/>
      </w:pPr>
    </w:p>
    <w:p w14:paraId="025CC130" w14:textId="3B6BF58D" w:rsidR="00540B8D" w:rsidRDefault="00540B8D" w:rsidP="00A85D59">
      <w:pPr>
        <w:pStyle w:val="TreAkapitu"/>
        <w:ind w:firstLine="0"/>
      </w:pPr>
    </w:p>
    <w:p w14:paraId="37B7F506" w14:textId="273FA6A5" w:rsidR="00540B8D" w:rsidRDefault="00540B8D" w:rsidP="00A85D59">
      <w:pPr>
        <w:pStyle w:val="TreAkapitu"/>
        <w:ind w:firstLine="0"/>
      </w:pPr>
    </w:p>
    <w:p w14:paraId="4FE8DC03" w14:textId="334D314A" w:rsidR="00540B8D" w:rsidRDefault="00540B8D" w:rsidP="00A85D59">
      <w:pPr>
        <w:pStyle w:val="TreAkapitu"/>
        <w:ind w:firstLine="0"/>
      </w:pPr>
    </w:p>
    <w:p w14:paraId="3368A153" w14:textId="5001C4E5" w:rsidR="00540B8D" w:rsidRDefault="00540B8D" w:rsidP="00A85D59">
      <w:pPr>
        <w:pStyle w:val="TreAkapitu"/>
        <w:ind w:firstLine="0"/>
      </w:pPr>
    </w:p>
    <w:p w14:paraId="6EEB5390" w14:textId="54F1BB5D" w:rsidR="00540B8D" w:rsidRDefault="00540B8D" w:rsidP="00A85D59">
      <w:pPr>
        <w:pStyle w:val="TreAkapitu"/>
        <w:ind w:firstLine="0"/>
      </w:pPr>
    </w:p>
    <w:p w14:paraId="58ADC8F5" w14:textId="1E03479B" w:rsidR="00540B8D" w:rsidRDefault="00540B8D" w:rsidP="00A85D59">
      <w:pPr>
        <w:pStyle w:val="TreAkapitu"/>
        <w:ind w:firstLine="0"/>
      </w:pPr>
    </w:p>
    <w:p w14:paraId="7EDECEA9" w14:textId="44AB22EE" w:rsidR="00540B8D" w:rsidRDefault="00540B8D" w:rsidP="00A85D59">
      <w:pPr>
        <w:pStyle w:val="TreAkapitu"/>
        <w:ind w:firstLine="0"/>
      </w:pPr>
    </w:p>
    <w:p w14:paraId="7467CFE9" w14:textId="4DA01A79" w:rsidR="00540B8D" w:rsidRDefault="00540B8D" w:rsidP="00A85D59">
      <w:pPr>
        <w:pStyle w:val="TreAkapitu"/>
        <w:ind w:firstLine="0"/>
      </w:pPr>
    </w:p>
    <w:p w14:paraId="1224857A" w14:textId="1E2153EB" w:rsidR="00540B8D" w:rsidRDefault="00540B8D" w:rsidP="00A85D59">
      <w:pPr>
        <w:pStyle w:val="TreAkapitu"/>
        <w:ind w:firstLine="0"/>
      </w:pPr>
    </w:p>
    <w:p w14:paraId="7F9D137E" w14:textId="4801C0A9" w:rsidR="00540B8D" w:rsidRDefault="00540B8D" w:rsidP="00A85D59">
      <w:pPr>
        <w:pStyle w:val="TreAkapitu"/>
        <w:ind w:firstLine="0"/>
      </w:pPr>
    </w:p>
    <w:p w14:paraId="0648DEDA" w14:textId="349A014D" w:rsidR="00540B8D" w:rsidRDefault="00540B8D" w:rsidP="00A85D59">
      <w:pPr>
        <w:pStyle w:val="TreAkapitu"/>
        <w:ind w:firstLine="0"/>
      </w:pPr>
    </w:p>
    <w:p w14:paraId="1330B1FB" w14:textId="4E2896D7" w:rsidR="00540B8D" w:rsidRDefault="00540B8D" w:rsidP="00A85D59">
      <w:pPr>
        <w:pStyle w:val="TreAkapitu"/>
        <w:ind w:firstLine="0"/>
      </w:pPr>
    </w:p>
    <w:p w14:paraId="062F99D7" w14:textId="6B2D7783" w:rsidR="00540B8D" w:rsidRDefault="00540B8D" w:rsidP="00A85D59">
      <w:pPr>
        <w:pStyle w:val="TreAkapitu"/>
        <w:ind w:firstLine="0"/>
      </w:pPr>
    </w:p>
    <w:p w14:paraId="4A4ED573" w14:textId="4D5F762B" w:rsidR="00540B8D" w:rsidRDefault="00540B8D" w:rsidP="00A85D59">
      <w:pPr>
        <w:pStyle w:val="TreAkapitu"/>
        <w:ind w:firstLine="0"/>
      </w:pPr>
    </w:p>
    <w:p w14:paraId="62451DD8" w14:textId="1096D996" w:rsidR="00540B8D" w:rsidRDefault="00540B8D" w:rsidP="00A85D59">
      <w:pPr>
        <w:pStyle w:val="TreAkapitu"/>
        <w:ind w:firstLine="0"/>
      </w:pPr>
    </w:p>
    <w:p w14:paraId="06261B79" w14:textId="7EF8AB79" w:rsidR="00540B8D" w:rsidRDefault="00540B8D" w:rsidP="00A85D59">
      <w:pPr>
        <w:pStyle w:val="TreAkapitu"/>
        <w:ind w:firstLine="0"/>
      </w:pPr>
    </w:p>
    <w:p w14:paraId="24D73BD7" w14:textId="701F7CBF" w:rsidR="00540B8D" w:rsidRDefault="00540B8D" w:rsidP="00A85D59">
      <w:pPr>
        <w:pStyle w:val="TreAkapitu"/>
        <w:ind w:firstLine="0"/>
      </w:pPr>
    </w:p>
    <w:p w14:paraId="03019CD5" w14:textId="6FEA4B27" w:rsidR="00540B8D" w:rsidRDefault="00540B8D" w:rsidP="00A85D59">
      <w:pPr>
        <w:pStyle w:val="TreAkapitu"/>
        <w:ind w:firstLine="0"/>
      </w:pPr>
    </w:p>
    <w:p w14:paraId="0A5204B8" w14:textId="77777777" w:rsidR="00540B8D" w:rsidRDefault="00540B8D" w:rsidP="00A85D59">
      <w:pPr>
        <w:pStyle w:val="TreAkapitu"/>
        <w:ind w:firstLine="0"/>
      </w:pPr>
    </w:p>
    <w:p w14:paraId="5E49AFAA" w14:textId="77777777" w:rsidR="00CC1EFC" w:rsidRDefault="00CC1EFC" w:rsidP="00A85D59">
      <w:pPr>
        <w:pStyle w:val="TreAkapitu"/>
        <w:ind w:firstLine="0"/>
      </w:pPr>
    </w:p>
    <w:p w14:paraId="3EBFC0F1" w14:textId="1AAF9F54" w:rsidR="00E52586" w:rsidRPr="00E52586" w:rsidRDefault="00E52586" w:rsidP="00BE1E4B">
      <w:pPr>
        <w:pStyle w:val="TreAkapitu"/>
        <w:ind w:left="1418" w:firstLine="0"/>
      </w:pPr>
      <w:r w:rsidRPr="00E52586">
        <w:lastRenderedPageBreak/>
        <w:t xml:space="preserve">Rysunek </w:t>
      </w:r>
      <w:fldSimple w:instr=" SEQ Rysunek \* ARABIC ">
        <w:r w:rsidR="00ED107C">
          <w:rPr>
            <w:noProof/>
          </w:rPr>
          <w:t>53</w:t>
        </w:r>
      </w:fldSimple>
      <w:r w:rsidRPr="00E52586">
        <w:t xml:space="preserve">. Reprezentacja grafowa </w:t>
      </w:r>
      <w:r w:rsidR="00C41F17">
        <w:t xml:space="preserve">przykładowej </w:t>
      </w:r>
      <w:r w:rsidRPr="00E52586">
        <w:t>sieci społecznościowej</w:t>
      </w:r>
    </w:p>
    <w:p w14:paraId="295F4DAF" w14:textId="64D1420F" w:rsidR="00F25D75" w:rsidRDefault="004A7985" w:rsidP="00E159E1">
      <w:pPr>
        <w:pStyle w:val="TreAkapitu"/>
        <w:jc w:val="center"/>
      </w:pPr>
      <w:r>
        <w:rPr>
          <w:noProof/>
        </w:rPr>
        <w:drawing>
          <wp:inline distT="0" distB="0" distL="0" distR="0" wp14:anchorId="13370FA3" wp14:editId="76C4054E">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w:t>
      </w:r>
      <w:r w:rsidR="007C03EB">
        <w:lastRenderedPageBreak/>
        <w:t>definiuje 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081AE165"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Pr="004D532D">
        <w:rPr>
          <w:b w:val="0"/>
          <w:bCs w:val="0"/>
          <w:noProof/>
        </w:rPr>
        <w:t>21</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609"/>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61281452" w:rsidR="00D30C35" w:rsidRDefault="00D30C35" w:rsidP="00D30C35">
      <w:pPr>
        <w:pStyle w:val="Legenda"/>
      </w:pPr>
      <w:r>
        <w:lastRenderedPageBreak/>
        <w:t xml:space="preserve">Rysunek </w:t>
      </w:r>
      <w:fldSimple w:instr=" SEQ Rysunek \* ARABIC ">
        <w:r w:rsidR="00ED107C">
          <w:rPr>
            <w:noProof/>
          </w:rPr>
          <w:t>54</w:t>
        </w:r>
      </w:fldSimple>
      <w:r>
        <w:t xml:space="preserve">. Algorytm weryfikacji </w:t>
      </w:r>
      <w:r w:rsidR="00082519">
        <w:t>przyznania</w:t>
      </w:r>
      <w:r>
        <w:t xml:space="preserve"> pożyczki</w:t>
      </w:r>
      <w:r>
        <w:br/>
      </w:r>
    </w:p>
    <w:p w14:paraId="5BF1CA6D" w14:textId="21E4425B" w:rsidR="00D30C35" w:rsidRDefault="0048174F" w:rsidP="0048174F">
      <w:pPr>
        <w:pStyle w:val="TreAkapitu"/>
        <w:ind w:firstLine="0"/>
        <w:jc w:val="center"/>
      </w:pPr>
      <w:r>
        <w:rPr>
          <w:noProof/>
        </w:rPr>
        <w:drawing>
          <wp:inline distT="0" distB="0" distL="0" distR="0" wp14:anchorId="5F7D2AF8" wp14:editId="590C7446">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141" w:name="_Toc8601663"/>
      <w:bookmarkEnd w:id="140"/>
      <w:r>
        <w:lastRenderedPageBreak/>
        <w:t xml:space="preserve">Algorytm </w:t>
      </w:r>
      <w:bookmarkEnd w:id="141"/>
      <w:r w:rsidR="00D76BC7">
        <w:t xml:space="preserve">przyznawania punktów </w:t>
      </w:r>
      <w:r w:rsidR="00D76BC7">
        <w:rPr>
          <w:i/>
          <w:iCs/>
        </w:rPr>
        <w:t>rating</w:t>
      </w:r>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6D4A6218" w:rsidR="00D04704" w:rsidRPr="00F86520" w:rsidRDefault="00D04704" w:rsidP="00D04704">
      <w:pPr>
        <w:pStyle w:val="Legenda"/>
        <w:rPr>
          <w:b w:val="0"/>
          <w:bCs w:val="0"/>
        </w:rPr>
      </w:pPr>
      <w:r w:rsidRPr="00F86520">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5</w:t>
      </w:r>
      <w:r w:rsidR="00371542">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p>
    <w:p w14:paraId="6903D227" w14:textId="665101F2" w:rsidR="00392D9E" w:rsidRDefault="00392D9E" w:rsidP="00392D9E">
      <w:pPr>
        <w:pStyle w:val="TreAkapitu"/>
        <w:jc w:val="center"/>
      </w:pPr>
      <w:r>
        <w:rPr>
          <w:noProof/>
        </w:rPr>
        <w:drawing>
          <wp:inline distT="0" distB="0" distL="0" distR="0" wp14:anchorId="7D9108CD" wp14:editId="4DD593D8">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0EA882AA"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4D532D">
        <w:rPr>
          <w:b w:val="0"/>
          <w:bCs w:val="0"/>
          <w:noProof/>
        </w:rPr>
        <w:t>22</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7A326135"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4D532D">
        <w:rPr>
          <w:b w:val="0"/>
          <w:bCs w:val="0"/>
          <w:noProof/>
        </w:rPr>
        <w:t>23</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142" w:name="_Toc8601667"/>
      <w:r w:rsidRPr="00CB1632">
        <w:t>Wnioski</w:t>
      </w:r>
      <w:bookmarkEnd w:id="142"/>
    </w:p>
    <w:p w14:paraId="148E89B4" w14:textId="77777777" w:rsidR="008140DC" w:rsidRPr="008140DC" w:rsidRDefault="008140DC" w:rsidP="008140DC">
      <w:pPr>
        <w:pStyle w:val="TreAkapitu"/>
      </w:pPr>
    </w:p>
    <w:p w14:paraId="5E05C2B8" w14:textId="1E0BFED0" w:rsidR="00BD30F0" w:rsidRDefault="00BD30F0" w:rsidP="00BD30F0">
      <w:pPr>
        <w:pStyle w:val="TreAkapitu"/>
      </w:pP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7E8B430C" w14:textId="1AC613ED" w:rsidR="008D34B3" w:rsidRDefault="008D34B3" w:rsidP="00BD30F0">
      <w:pPr>
        <w:pStyle w:val="TreAkapitu"/>
      </w:pPr>
    </w:p>
    <w:p w14:paraId="3BF72505" w14:textId="44AF9DE9" w:rsidR="008D34B3" w:rsidRDefault="008D34B3" w:rsidP="00BD30F0">
      <w:pPr>
        <w:pStyle w:val="TreAkapitu"/>
      </w:pPr>
    </w:p>
    <w:p w14:paraId="2049C372" w14:textId="136923DB" w:rsidR="008D34B3" w:rsidRDefault="008D34B3" w:rsidP="00BD30F0">
      <w:pPr>
        <w:pStyle w:val="TreAkapitu"/>
      </w:pPr>
    </w:p>
    <w:p w14:paraId="4391397D" w14:textId="1632C8E2" w:rsidR="008D34B3" w:rsidRDefault="008D34B3" w:rsidP="00BD30F0">
      <w:pPr>
        <w:pStyle w:val="TreAkapitu"/>
      </w:pPr>
    </w:p>
    <w:p w14:paraId="355156A7" w14:textId="54AD6A87" w:rsidR="008D34B3" w:rsidRDefault="008D34B3" w:rsidP="00BD30F0">
      <w:pPr>
        <w:pStyle w:val="TreAkapitu"/>
      </w:pPr>
    </w:p>
    <w:p w14:paraId="1BDC9B4E" w14:textId="4F8B51C2" w:rsidR="005E1210" w:rsidRDefault="005E1210" w:rsidP="00BD30F0">
      <w:pPr>
        <w:pStyle w:val="TreAkapitu"/>
      </w:pPr>
    </w:p>
    <w:p w14:paraId="2ECC6B3A" w14:textId="77777777" w:rsidR="003030EE" w:rsidRDefault="003030EE" w:rsidP="00BD30F0">
      <w:pPr>
        <w:pStyle w:val="TreAkapitu"/>
      </w:pPr>
    </w:p>
    <w:p w14:paraId="01E79A6A" w14:textId="77777777" w:rsidR="005E1210" w:rsidRPr="00BD30F0" w:rsidRDefault="005E1210" w:rsidP="001339F4">
      <w:pPr>
        <w:pStyle w:val="TreAkapitu"/>
        <w:ind w:firstLine="0"/>
      </w:pPr>
    </w:p>
    <w:p w14:paraId="240F917D" w14:textId="77777777" w:rsidR="00126431" w:rsidRDefault="005D2C07" w:rsidP="00D340D5">
      <w:pPr>
        <w:pStyle w:val="Nagwek1"/>
      </w:pPr>
      <w:bookmarkStart w:id="143" w:name="_Toc8601668"/>
      <w:r>
        <w:lastRenderedPageBreak/>
        <w:t>IMPLEMENT</w:t>
      </w:r>
      <w:r w:rsidR="00126431">
        <w:t>a</w:t>
      </w:r>
      <w:r>
        <w:t>CJA</w:t>
      </w:r>
      <w:r w:rsidR="00E43768">
        <w:t xml:space="preserve"> </w:t>
      </w:r>
      <w:r w:rsidR="0037169F">
        <w:t xml:space="preserve">I TESTY </w:t>
      </w:r>
      <w:r w:rsidR="00E43768">
        <w:t>systemu informatycznego</w:t>
      </w:r>
      <w:bookmarkEnd w:id="143"/>
    </w:p>
    <w:p w14:paraId="044D3FEE" w14:textId="339E9DA6" w:rsidR="00126431" w:rsidRDefault="00126431" w:rsidP="00D340D5">
      <w:pPr>
        <w:pStyle w:val="Nagwek2"/>
      </w:pPr>
      <w:bookmarkStart w:id="144" w:name="_Toc8601669"/>
      <w:r w:rsidRPr="00327C91">
        <w:t>Wprowadzenie</w:t>
      </w:r>
      <w:bookmarkEnd w:id="144"/>
    </w:p>
    <w:p w14:paraId="6712B355" w14:textId="05E21D53"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ostały przeprowadzone również testy systemu informatycznego</w:t>
      </w:r>
      <w:r w:rsidR="00C03C56">
        <w:t>.</w:t>
      </w:r>
    </w:p>
    <w:p w14:paraId="229A46EF" w14:textId="7E95BA5E" w:rsidR="00126431" w:rsidRDefault="00E014FE" w:rsidP="00D340D5">
      <w:pPr>
        <w:pStyle w:val="Nagwek2"/>
      </w:pPr>
      <w:bookmarkStart w:id="145" w:name="_Toc8601670"/>
      <w:r>
        <w:t>Charakterystyka ś</w:t>
      </w:r>
      <w:r w:rsidR="006C2129">
        <w:t>rodowisk</w:t>
      </w:r>
      <w:r>
        <w:t>a</w:t>
      </w:r>
      <w:r w:rsidR="006C2129">
        <w:t xml:space="preserve"> wytwórcze</w:t>
      </w:r>
      <w:r>
        <w:t>go</w:t>
      </w:r>
      <w:bookmarkEnd w:id="145"/>
    </w:p>
    <w:p w14:paraId="511BB23E" w14:textId="15565424" w:rsidR="007D66E0" w:rsidRPr="007D66E0"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p>
    <w:p w14:paraId="139FFE84" w14:textId="77777777" w:rsidR="00C46B65" w:rsidRDefault="006C2129" w:rsidP="00D340D5">
      <w:pPr>
        <w:pStyle w:val="Nagwek3"/>
      </w:pPr>
      <w:bookmarkStart w:id="146" w:name="_Toc8601671"/>
      <w:r>
        <w:t xml:space="preserve">Narzędzia </w:t>
      </w:r>
      <w:r w:rsidR="000F6316">
        <w:t xml:space="preserve">/ środowisko </w:t>
      </w:r>
      <w:r>
        <w:t>programistyczne</w:t>
      </w:r>
      <w:bookmarkEnd w:id="146"/>
    </w:p>
    <w:p w14:paraId="7BF3D090" w14:textId="09E7E37A" w:rsidR="00C46B65" w:rsidRDefault="00C46B65" w:rsidP="00C46B65">
      <w:pPr>
        <w:pStyle w:val="TreAkapitu"/>
      </w:pPr>
      <w:r w:rsidRPr="00AD1A16">
        <w:rPr>
          <w:highlight w:val="yellow"/>
        </w:rPr>
        <w:t xml:space="preserve">np. Visual Studio, </w:t>
      </w:r>
      <w:proofErr w:type="spellStart"/>
      <w:r w:rsidR="00AD1A16" w:rsidRPr="00AD1A16">
        <w:rPr>
          <w:highlight w:val="yellow"/>
        </w:rPr>
        <w:t>Eclipse</w:t>
      </w:r>
      <w:proofErr w:type="spellEnd"/>
      <w:r w:rsidR="00AD1A16" w:rsidRPr="00AD1A16">
        <w:rPr>
          <w:highlight w:val="yellow"/>
        </w:rPr>
        <w:t xml:space="preserve">, APEX, </w:t>
      </w:r>
      <w:proofErr w:type="spellStart"/>
      <w:r w:rsidR="00AD1A16" w:rsidRPr="00AD1A16">
        <w:rPr>
          <w:highlight w:val="yellow"/>
        </w:rPr>
        <w:t>Bonita</w:t>
      </w:r>
      <w:proofErr w:type="spellEnd"/>
      <w:r w:rsidR="00AD1A16" w:rsidRPr="00AD1A16">
        <w:rPr>
          <w:highlight w:val="yellow"/>
        </w:rPr>
        <w:t xml:space="preserve"> Studio, </w:t>
      </w:r>
      <w:r w:rsidR="006C2129">
        <w:rPr>
          <w:highlight w:val="yellow"/>
        </w:rPr>
        <w:t xml:space="preserve">Oracle BPEL, </w:t>
      </w:r>
      <w:r w:rsidR="00AD1A16" w:rsidRPr="00AD1A16">
        <w:rPr>
          <w:highlight w:val="yellow"/>
        </w:rPr>
        <w:t>...</w:t>
      </w:r>
    </w:p>
    <w:p w14:paraId="6E71EE22" w14:textId="65945057" w:rsidR="00BB527C" w:rsidRDefault="00C52271" w:rsidP="00C46B65">
      <w:pPr>
        <w:pStyle w:val="TreAkapitu"/>
      </w:pPr>
      <w:r>
        <w:t>IDE: V</w:t>
      </w:r>
      <w:r w:rsidR="00DB678F">
        <w:t>isual Studio</w:t>
      </w:r>
      <w:r>
        <w:t xml:space="preserve"> </w:t>
      </w:r>
      <w:proofErr w:type="spellStart"/>
      <w:r>
        <w:t>Code</w:t>
      </w:r>
      <w:proofErr w:type="spellEnd"/>
    </w:p>
    <w:p w14:paraId="6F8409E6" w14:textId="77777777" w:rsidR="00BB527C" w:rsidRDefault="00BB527C" w:rsidP="00C46B65">
      <w:pPr>
        <w:pStyle w:val="TreAkapitu"/>
      </w:pPr>
      <w:r>
        <w:t xml:space="preserve">Warstwa logiki biznesowej aplikacji: Java, </w:t>
      </w:r>
      <w:proofErr w:type="spellStart"/>
      <w:r>
        <w:t>Maven</w:t>
      </w:r>
      <w:proofErr w:type="spellEnd"/>
    </w:p>
    <w:p w14:paraId="4A07BC5A" w14:textId="52C0D684" w:rsidR="00BB527C" w:rsidRDefault="00BB527C" w:rsidP="00C46B65">
      <w:pPr>
        <w:pStyle w:val="TreAkapitu"/>
      </w:pPr>
      <w:r>
        <w:t xml:space="preserve">Warstwa </w:t>
      </w:r>
      <w:r w:rsidR="003403E9">
        <w:t>prezentacji</w:t>
      </w:r>
      <w:r>
        <w:t>: HTML, CSS, JavaScript</w:t>
      </w:r>
      <w:r w:rsidR="00C55D09">
        <w:t>(</w:t>
      </w:r>
      <w:proofErr w:type="spellStart"/>
      <w:r w:rsidR="00C55D09">
        <w:t>React</w:t>
      </w:r>
      <w:proofErr w:type="spellEnd"/>
      <w:r w:rsidR="00C55D09">
        <w:t xml:space="preserve">, </w:t>
      </w:r>
      <w:proofErr w:type="spellStart"/>
      <w:r w:rsidR="00C55D09">
        <w:t>Angular</w:t>
      </w:r>
      <w:proofErr w:type="spellEnd"/>
      <w:r w:rsidR="00C55D09">
        <w:t>)</w:t>
      </w:r>
    </w:p>
    <w:p w14:paraId="037DBE1F" w14:textId="06A56606" w:rsidR="00C52271" w:rsidRDefault="00BB527C" w:rsidP="00C46B65">
      <w:pPr>
        <w:pStyle w:val="TreAkapitu"/>
      </w:pPr>
      <w:r>
        <w:t xml:space="preserve">Blockchain: Hyperledger </w:t>
      </w:r>
      <w:proofErr w:type="spellStart"/>
      <w:r>
        <w:t>Fabric</w:t>
      </w:r>
      <w:proofErr w:type="spellEnd"/>
      <w:r>
        <w:t>, IBM Blockchain Platf</w:t>
      </w:r>
      <w:r w:rsidR="00DB678F">
        <w:t>or</w:t>
      </w:r>
      <w:r>
        <w:t>m</w:t>
      </w:r>
      <w:r w:rsidR="00633710">
        <w:t xml:space="preserve"> </w:t>
      </w:r>
    </w:p>
    <w:p w14:paraId="03A1AE89" w14:textId="22D04551" w:rsidR="00BB527C" w:rsidRDefault="00BB527C" w:rsidP="00F27E3D">
      <w:pPr>
        <w:pStyle w:val="TreAkapitu"/>
        <w:ind w:left="709" w:firstLine="0"/>
      </w:pPr>
      <w:r>
        <w:t>Wirtualizacja i rozproszenie: Docker</w:t>
      </w:r>
    </w:p>
    <w:p w14:paraId="2AFFFD55" w14:textId="5E1F1710" w:rsidR="00BB527C" w:rsidRDefault="00BB527C" w:rsidP="00F27E3D">
      <w:pPr>
        <w:pStyle w:val="TreAkapitu"/>
        <w:ind w:left="709" w:firstLine="0"/>
      </w:pPr>
      <w:r>
        <w:t>System kontroli wersji: Git</w:t>
      </w:r>
    </w:p>
    <w:p w14:paraId="69C49E19" w14:textId="56CD3351" w:rsidR="00BB527C" w:rsidRDefault="00BB527C" w:rsidP="00F27E3D">
      <w:pPr>
        <w:pStyle w:val="TreAkapitu"/>
        <w:ind w:left="709" w:firstLine="0"/>
      </w:pPr>
      <w:r>
        <w:t>Integracja z mediami społecznościowymi: Meta for Developers</w:t>
      </w:r>
    </w:p>
    <w:p w14:paraId="19368983" w14:textId="77777777" w:rsidR="00673F25" w:rsidRDefault="00673F25" w:rsidP="00F27E3D">
      <w:pPr>
        <w:pStyle w:val="TreAkapitu"/>
        <w:ind w:left="709" w:firstLine="0"/>
      </w:pPr>
    </w:p>
    <w:p w14:paraId="4726D563" w14:textId="20A716EB" w:rsidR="00BD30F0" w:rsidRDefault="00BD30F0" w:rsidP="00BD30F0">
      <w:pPr>
        <w:pStyle w:val="TreAkapitu"/>
        <w:ind w:left="709" w:firstLine="0"/>
        <w:jc w:val="center"/>
      </w:pPr>
      <w:r>
        <w:rPr>
          <w:noProof/>
        </w:rPr>
        <w:drawing>
          <wp:inline distT="0" distB="0" distL="0" distR="0" wp14:anchorId="45270552" wp14:editId="1595AD53">
            <wp:extent cx="3582743" cy="1346200"/>
            <wp:effectExtent l="0" t="0" r="0" b="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615560" cy="1358531"/>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052B85E"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w:t>
      </w:r>
      <w:r w:rsidR="0022431F">
        <w:lastRenderedPageBreak/>
        <w:t xml:space="preserve">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772ED70D" w14:textId="77777777" w:rsidR="0072275C" w:rsidRDefault="005F701C" w:rsidP="005F701C">
      <w:pPr>
        <w:pStyle w:val="TreAkapitu"/>
        <w:ind w:firstLine="0"/>
      </w:pPr>
      <w:r>
        <w:tab/>
      </w:r>
    </w:p>
    <w:p w14:paraId="1F2BCBE2" w14:textId="2DF5E48D" w:rsidR="001F3C19" w:rsidRDefault="005F701C" w:rsidP="0072275C">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1C586EE8" w14:textId="5FDCE4F2" w:rsidR="00260545" w:rsidRDefault="001F3C19" w:rsidP="008655FC">
      <w:pPr>
        <w:pStyle w:val="TreAkapitu"/>
      </w:pPr>
      <w:r>
        <w:t xml:space="preserve">Docker korzysta z architektury typu klient-serwer. Klient porozumiewa się poprzez </w:t>
      </w:r>
      <w:r w:rsidR="0065109F">
        <w:t xml:space="preserve">REST API z </w:t>
      </w:r>
      <w:r>
        <w:t xml:space="preserve">Docker </w:t>
      </w:r>
      <w:proofErr w:type="spellStart"/>
      <w:r>
        <w:rPr>
          <w:i/>
          <w:iCs/>
        </w:rPr>
        <w:t>deamon</w:t>
      </w:r>
      <w:proofErr w:type="spellEnd"/>
      <w:r>
        <w:t xml:space="preserve">, który </w:t>
      </w:r>
      <w:r w:rsidR="00220E9E">
        <w:t xml:space="preserve">zajmuje się </w:t>
      </w:r>
      <w:r>
        <w:t>budowanie</w:t>
      </w:r>
      <w:r w:rsidR="00220E9E">
        <w:t>m</w:t>
      </w:r>
      <w:r>
        <w:t xml:space="preserve"> oraz uruchomianie</w:t>
      </w:r>
      <w:r w:rsidR="008634EF">
        <w:t>m</w:t>
      </w:r>
      <w:r>
        <w:t xml:space="preserve"> kontenerów.</w:t>
      </w:r>
      <w:r w:rsidR="00866901">
        <w:t xml:space="preserve"> </w:t>
      </w:r>
      <w:r w:rsidR="00260545">
        <w:t>Ponadto zarządza obrazami, sieciami oraz woluminami.</w:t>
      </w:r>
      <w:r w:rsidR="008655FC">
        <w:t xml:space="preserve"> Obrazy przechowywane są w rejestrach, a</w:t>
      </w:r>
      <w:r w:rsidR="00260545">
        <w:t xml:space="preserve"> </w:t>
      </w:r>
      <w:r w:rsidR="008655FC">
        <w:t>w</w:t>
      </w:r>
      <w:r w:rsidR="00260545">
        <w:t xml:space="preserve"> przypadku użycia komend przez Klienta </w:t>
      </w:r>
      <w:r w:rsidR="008655FC">
        <w:t xml:space="preserve">zostają stamtąd </w:t>
      </w:r>
      <w:r w:rsidR="00260545">
        <w:t xml:space="preserve">pobierane. </w:t>
      </w:r>
    </w:p>
    <w:p w14:paraId="7C74F5D0" w14:textId="40980B5F" w:rsidR="007F4788" w:rsidRDefault="00126E52" w:rsidP="007F4788">
      <w:pPr>
        <w:pStyle w:val="TreAkapitu"/>
        <w:ind w:firstLine="0"/>
        <w:jc w:val="left"/>
      </w:pPr>
      <w:r>
        <w:rPr>
          <w:noProof/>
        </w:rPr>
        <w:lastRenderedPageBreak/>
        <w:pict w14:anchorId="48F75B1B">
          <v:shape id="_x0000_s1063" type="#_x0000_t202" style="position:absolute;margin-left:.15pt;margin-top:9.2pt;width:453.55pt;height:36pt;z-index:251668480" stroked="f">
            <v:textbox style="mso-next-textbox:#_x0000_s1063" inset="0,0,0,0">
              <w:txbxContent>
                <w:p w14:paraId="546EFACA" w14:textId="034F9C19" w:rsidR="000B5716" w:rsidRPr="000B5716" w:rsidRDefault="000B5716" w:rsidP="000B5716">
                  <w:pPr>
                    <w:pStyle w:val="Legenda"/>
                    <w:rPr>
                      <w:b w:val="0"/>
                      <w:bCs w:val="0"/>
                      <w:szCs w:val="20"/>
                    </w:rPr>
                  </w:pPr>
                  <w:r w:rsidRPr="000B5716">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6</w:t>
                  </w:r>
                  <w:r w:rsidR="00371542">
                    <w:rPr>
                      <w:b w:val="0"/>
                      <w:bCs w:val="0"/>
                    </w:rPr>
                    <w:fldChar w:fldCharType="end"/>
                  </w:r>
                  <w:r w:rsidRPr="000B5716">
                    <w:rPr>
                      <w:b w:val="0"/>
                      <w:bCs w:val="0"/>
                    </w:rPr>
                    <w:t>. Architektura platformy Docker</w:t>
                  </w:r>
                </w:p>
              </w:txbxContent>
            </v:textbox>
            <w10:wrap type="square"/>
          </v:shape>
        </w:pict>
      </w:r>
      <w:r w:rsidR="000B5716" w:rsidRPr="007F4788">
        <w:rPr>
          <w:noProof/>
        </w:rPr>
        <w:drawing>
          <wp:anchor distT="0" distB="0" distL="114300" distR="114300" simplePos="0" relativeHeight="251666432" behindDoc="1" locked="0" layoutInCell="1" allowOverlap="1" wp14:anchorId="3414215C" wp14:editId="2A26F330">
            <wp:simplePos x="0" y="0"/>
            <wp:positionH relativeFrom="column">
              <wp:posOffset>1905</wp:posOffset>
            </wp:positionH>
            <wp:positionV relativeFrom="paragraph">
              <wp:posOffset>574040</wp:posOffset>
            </wp:positionV>
            <wp:extent cx="5760085" cy="3008630"/>
            <wp:effectExtent l="0" t="0" r="0" b="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760085" cy="3008630"/>
                    </a:xfrm>
                    <a:prstGeom prst="rect">
                      <a:avLst/>
                    </a:prstGeom>
                  </pic:spPr>
                </pic:pic>
              </a:graphicData>
            </a:graphic>
          </wp:anchor>
        </w:drawing>
      </w:r>
      <w:r w:rsidR="007F4788">
        <w:br w:type="textWrapping" w:clear="all"/>
      </w:r>
    </w:p>
    <w:p w14:paraId="2922401D" w14:textId="18C45D94" w:rsidR="000B5716" w:rsidRDefault="000B5716" w:rsidP="007F4788">
      <w:pPr>
        <w:pStyle w:val="TreAkapitu"/>
        <w:ind w:firstLine="0"/>
        <w:jc w:val="left"/>
        <w:rPr>
          <w:sz w:val="20"/>
          <w:szCs w:val="16"/>
        </w:rPr>
      </w:pPr>
      <w:r w:rsidRPr="000B5716">
        <w:rPr>
          <w:sz w:val="20"/>
          <w:szCs w:val="16"/>
        </w:rPr>
        <w:t xml:space="preserve">Źródło: </w:t>
      </w:r>
      <w:hyperlink r:id="rId91" w:history="1">
        <w:r w:rsidRPr="000B5716">
          <w:rPr>
            <w:rStyle w:val="Hipercze"/>
            <w:sz w:val="20"/>
            <w:szCs w:val="16"/>
          </w:rPr>
          <w:t>https://docs.docker.com/get-started/overview/</w:t>
        </w:r>
      </w:hyperlink>
    </w:p>
    <w:p w14:paraId="2EB986C9" w14:textId="3F61CB47" w:rsidR="00AF134A" w:rsidRDefault="00AF134A" w:rsidP="007F4788">
      <w:pPr>
        <w:pStyle w:val="TreAkapitu"/>
        <w:ind w:firstLine="0"/>
        <w:jc w:val="left"/>
        <w:rPr>
          <w:sz w:val="20"/>
          <w:szCs w:val="16"/>
        </w:rPr>
      </w:pPr>
    </w:p>
    <w:p w14:paraId="25C045ED" w14:textId="42E9C716" w:rsidR="00AF134A" w:rsidRDefault="00AF134A" w:rsidP="00173F05">
      <w:pPr>
        <w:pStyle w:val="TreAkapitu"/>
        <w:jc w:val="left"/>
      </w:pPr>
      <w:r>
        <w:t xml:space="preserve">Wykorzystując platformę Docker zostaje zbudowana sieć łańcucha bloków. </w:t>
      </w:r>
      <w:r w:rsidR="00173F05">
        <w:t xml:space="preserve">Został zastosowany do tego przeznaczony obraz Hyperledger </w:t>
      </w:r>
      <w:proofErr w:type="spellStart"/>
      <w:r w:rsidR="00173F05">
        <w:t>Fabric</w:t>
      </w:r>
      <w:proofErr w:type="spellEnd"/>
      <w:r w:rsidR="00173F05">
        <w:t xml:space="preserve"> Docker (</w:t>
      </w:r>
      <w:proofErr w:type="spellStart"/>
      <w:r w:rsidR="00173F05" w:rsidRPr="00173F05">
        <w:t>hyperledger</w:t>
      </w:r>
      <w:proofErr w:type="spellEnd"/>
      <w:r w:rsidR="00173F05" w:rsidRPr="00173F05">
        <w:t>/</w:t>
      </w:r>
      <w:proofErr w:type="spellStart"/>
      <w:r w:rsidR="00173F05" w:rsidRPr="00173F05">
        <w:t>fabric-peer</w:t>
      </w:r>
      <w:proofErr w:type="spellEnd"/>
      <w:r w:rsidR="00173F05">
        <w:t>).  Każdy z węzłów w sieci stanowi oddzielny kontener</w:t>
      </w:r>
      <w:r w:rsidR="00AF0BD9">
        <w:t>, który znajduje się na określonym porcie.</w:t>
      </w:r>
    </w:p>
    <w:p w14:paraId="60C758D9" w14:textId="32AA9F5D" w:rsidR="004838D0" w:rsidRPr="004838D0" w:rsidRDefault="004838D0" w:rsidP="004838D0">
      <w:pPr>
        <w:pStyle w:val="Legenda"/>
        <w:rPr>
          <w:b w:val="0"/>
          <w:bCs w:val="0"/>
        </w:rPr>
      </w:pPr>
      <w:r w:rsidRPr="004838D0">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7</w:t>
      </w:r>
      <w:r w:rsidR="00371542">
        <w:rPr>
          <w:b w:val="0"/>
          <w:bCs w:val="0"/>
        </w:rPr>
        <w:fldChar w:fldCharType="end"/>
      </w:r>
      <w:r w:rsidRPr="004838D0">
        <w:rPr>
          <w:b w:val="0"/>
          <w:bCs w:val="0"/>
        </w:rPr>
        <w:t>. Uruchomione kontenery</w:t>
      </w:r>
      <w:r>
        <w:rPr>
          <w:b w:val="0"/>
          <w:bCs w:val="0"/>
        </w:rPr>
        <w:t xml:space="preserve"> stanowiące węzły w siec</w:t>
      </w:r>
      <w:r w:rsidR="009021E9">
        <w:rPr>
          <w:b w:val="0"/>
          <w:bCs w:val="0"/>
        </w:rPr>
        <w:t>i</w:t>
      </w:r>
    </w:p>
    <w:p w14:paraId="1D877794" w14:textId="48CC7D54" w:rsidR="00A362BF" w:rsidRDefault="00A362BF" w:rsidP="00A362BF">
      <w:pPr>
        <w:pStyle w:val="TreAkapitu"/>
        <w:jc w:val="center"/>
      </w:pPr>
      <w:r>
        <w:rPr>
          <w:noProof/>
        </w:rPr>
        <w:drawing>
          <wp:inline distT="0" distB="0" distL="0" distR="0" wp14:anchorId="20259F46" wp14:editId="5E5C0A15">
            <wp:extent cx="4121361" cy="3208020"/>
            <wp:effectExtent l="0" t="0" r="0" b="0"/>
            <wp:docPr id="62" name="Obraz 6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92"/>
                    <a:stretch>
                      <a:fillRect/>
                    </a:stretch>
                  </pic:blipFill>
                  <pic:spPr>
                    <a:xfrm>
                      <a:off x="0" y="0"/>
                      <a:ext cx="4127366" cy="3212694"/>
                    </a:xfrm>
                    <a:prstGeom prst="rect">
                      <a:avLst/>
                    </a:prstGeom>
                  </pic:spPr>
                </pic:pic>
              </a:graphicData>
            </a:graphic>
          </wp:inline>
        </w:drawing>
      </w:r>
    </w:p>
    <w:p w14:paraId="67F0E890" w14:textId="4166D3E2" w:rsidR="004838D0" w:rsidRPr="004838D0" w:rsidRDefault="004838D0" w:rsidP="001B0327">
      <w:pPr>
        <w:pStyle w:val="TreAkapitu"/>
        <w:ind w:left="1418"/>
        <w:jc w:val="left"/>
        <w:rPr>
          <w:sz w:val="20"/>
          <w:szCs w:val="16"/>
        </w:rPr>
      </w:pPr>
      <w:r w:rsidRPr="004838D0">
        <w:rPr>
          <w:sz w:val="20"/>
          <w:szCs w:val="16"/>
        </w:rPr>
        <w:t>Źródło: opracowanie własne</w:t>
      </w:r>
    </w:p>
    <w:p w14:paraId="69053D63" w14:textId="23812048" w:rsidR="000B5716" w:rsidRDefault="000B5716" w:rsidP="007F4788">
      <w:pPr>
        <w:pStyle w:val="TreAkapitu"/>
        <w:ind w:firstLine="0"/>
        <w:jc w:val="left"/>
      </w:pPr>
    </w:p>
    <w:p w14:paraId="2BC035AF" w14:textId="4B22491D" w:rsidR="009228EE" w:rsidRDefault="009228EE" w:rsidP="007F4788">
      <w:pPr>
        <w:pStyle w:val="TreAkapitu"/>
        <w:ind w:firstLine="0"/>
        <w:jc w:val="left"/>
      </w:pPr>
      <w:r>
        <w:tab/>
      </w:r>
      <w:r w:rsidR="006B3564" w:rsidRPr="0031458D">
        <w:rPr>
          <w:b/>
          <w:bCs/>
          <w:i/>
          <w:iCs/>
        </w:rPr>
        <w:t>Meta for Developers</w:t>
      </w:r>
      <w:r w:rsidR="006B3564">
        <w:t xml:space="preserve"> jest to </w:t>
      </w:r>
      <w:r w:rsidR="004B74EC">
        <w:t xml:space="preserve">zbiór </w:t>
      </w:r>
      <w:r w:rsidR="006B3564">
        <w:t>platform, umożliwiając</w:t>
      </w:r>
      <w:r w:rsidR="004B74EC">
        <w:t>y</w:t>
      </w:r>
      <w:r w:rsidR="006B3564">
        <w:t xml:space="preserve"> połączenie klientów </w:t>
      </w:r>
      <w:r w:rsidR="002E7329">
        <w:t>z aplikacj</w:t>
      </w:r>
      <w:r w:rsidR="000F2E9C">
        <w:t>ą</w:t>
      </w:r>
      <w:r w:rsidR="002E7329">
        <w:t xml:space="preserve"> </w:t>
      </w:r>
      <w:r w:rsidR="006B3564">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BF4F56C" w:rsidR="004B74EC" w:rsidRPr="00F23289" w:rsidRDefault="004B74EC" w:rsidP="00275370">
      <w:pPr>
        <w:pStyle w:val="TreAkapitu"/>
        <w:numPr>
          <w:ilvl w:val="0"/>
          <w:numId w:val="38"/>
        </w:numPr>
        <w:jc w:val="left"/>
        <w:rPr>
          <w:i/>
          <w:iCs/>
        </w:rPr>
      </w:pPr>
      <w:r w:rsidRPr="00F23289">
        <w:rPr>
          <w:i/>
          <w:iCs/>
        </w:rPr>
        <w:t>Facebook Login</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1D93609A" w14:textId="6BFCEC3B" w:rsidR="00525635" w:rsidRDefault="007D41A1" w:rsidP="00B049D0">
      <w:pPr>
        <w:pStyle w:val="TreAkapitu"/>
      </w:pPr>
      <w:r w:rsidRPr="0031458D">
        <w:rPr>
          <w:b/>
          <w:bCs/>
        </w:rPr>
        <w:t>Facebook SDK</w:t>
      </w:r>
      <w:r>
        <w:t xml:space="preserve"> jest </w:t>
      </w:r>
      <w:r w:rsidR="00DA6A96">
        <w:t xml:space="preserve">zestawem funkcji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p>
    <w:p w14:paraId="60FF72BE" w14:textId="42E1BEA9" w:rsidR="00895481" w:rsidRDefault="00895481" w:rsidP="00B049D0">
      <w:pPr>
        <w:pStyle w:val="TreAkapitu"/>
      </w:pPr>
    </w:p>
    <w:p w14:paraId="695C38DA" w14:textId="77777777" w:rsidR="00895481" w:rsidRPr="00F06885" w:rsidRDefault="00895481" w:rsidP="00B049D0">
      <w:pPr>
        <w:pStyle w:val="TreAkapitu"/>
      </w:pPr>
    </w:p>
    <w:p w14:paraId="5E1E6568" w14:textId="18861CE3" w:rsidR="00F675B6" w:rsidRDefault="00C46B65" w:rsidP="002E6F16">
      <w:pPr>
        <w:pStyle w:val="Nagwek3"/>
      </w:pPr>
      <w:bookmarkStart w:id="147" w:name="_Toc8601672"/>
      <w:r>
        <w:lastRenderedPageBreak/>
        <w:t>Języki programowania</w:t>
      </w:r>
      <w:bookmarkEnd w:id="147"/>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CB7D7D">
        <w:t xml:space="preserve"> </w:t>
      </w:r>
      <w:r w:rsidR="00495C20">
        <w:br/>
      </w:r>
    </w:p>
    <w:p w14:paraId="29A3C8AE" w14:textId="065C65A4" w:rsidR="00A440B7" w:rsidRDefault="00A440B7" w:rsidP="00A440B7">
      <w:pPr>
        <w:pStyle w:val="Legenda"/>
        <w:rPr>
          <w:b w:val="0"/>
          <w:bCs w:val="0"/>
        </w:rPr>
      </w:pPr>
      <w:r w:rsidRPr="00A440B7">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8</w:t>
      </w:r>
      <w:r w:rsidR="00371542">
        <w:rPr>
          <w:b w:val="0"/>
          <w:bCs w:val="0"/>
        </w:rPr>
        <w:fldChar w:fldCharType="end"/>
      </w:r>
      <w:r w:rsidRPr="00A440B7">
        <w:rPr>
          <w:b w:val="0"/>
          <w:bCs w:val="0"/>
        </w:rPr>
        <w:t>. Uruchomienie programów w języku Java</w:t>
      </w:r>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5FB20E36" w14:textId="57A4FB5C" w:rsidR="00D161E4" w:rsidRDefault="0002176A" w:rsidP="00837992">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p>
    <w:p w14:paraId="6F4BDC00" w14:textId="5AB979E5" w:rsidR="00F675B6" w:rsidRDefault="00F675B6" w:rsidP="00F675B6">
      <w:pPr>
        <w:pStyle w:val="TreAkapitu"/>
        <w:jc w:val="center"/>
        <w:rPr>
          <w:szCs w:val="24"/>
        </w:rPr>
      </w:pP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148" w:name="_Toc8601673"/>
      <w:r>
        <w:t xml:space="preserve">Szkielet </w:t>
      </w:r>
      <w:r w:rsidR="00D4566A">
        <w:t>budowy aplikacji</w:t>
      </w:r>
      <w:bookmarkEnd w:id="148"/>
    </w:p>
    <w:p w14:paraId="54D26C0A" w14:textId="5E82911C" w:rsidR="00344B74" w:rsidRDefault="00344B74" w:rsidP="00344B74">
      <w:pPr>
        <w:pStyle w:val="TreAkapitu"/>
      </w:pPr>
      <w:r w:rsidRPr="00F74D6F">
        <w:rPr>
          <w:highlight w:val="yellow"/>
        </w:rPr>
        <w:t xml:space="preserve">Opisać używane elementy </w:t>
      </w:r>
      <w:r w:rsidR="00F74D6F" w:rsidRPr="00F74D6F">
        <w:rPr>
          <w:highlight w:val="yellow"/>
        </w:rPr>
        <w:t xml:space="preserve">definiujące strukturę aplikacji oraz ogólny mechanizm jej działania - tzw. </w:t>
      </w:r>
      <w:proofErr w:type="spellStart"/>
      <w:r w:rsidR="00F74D6F" w:rsidRPr="00F74D6F">
        <w:rPr>
          <w:highlight w:val="yellow"/>
        </w:rPr>
        <w:t>frameworki</w:t>
      </w:r>
      <w:proofErr w:type="spellEnd"/>
      <w:r w:rsidR="00F74D6F" w:rsidRPr="00F74D6F">
        <w:rPr>
          <w:highlight w:val="yellow"/>
        </w:rPr>
        <w:t>.</w:t>
      </w:r>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proofErr w:type="spellStart"/>
      <w:r>
        <w:rPr>
          <w:i/>
          <w:iCs/>
        </w:rPr>
        <w:t>chaincode</w:t>
      </w:r>
      <w:proofErr w:type="spellEnd"/>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6372D687" w:rsidR="00CB6BAA" w:rsidRPr="00CB6BAA" w:rsidRDefault="00CB6BAA" w:rsidP="00CB6BAA">
      <w:pPr>
        <w:pStyle w:val="Legenda"/>
        <w:rPr>
          <w:b w:val="0"/>
          <w:bCs w:val="0"/>
        </w:rPr>
      </w:pPr>
      <w:r w:rsidRPr="00CB6BAA">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59</w:t>
      </w:r>
      <w:r w:rsidR="00371542">
        <w:rPr>
          <w:b w:val="0"/>
          <w:bCs w:val="0"/>
        </w:rPr>
        <w:fldChar w:fldCharType="end"/>
      </w:r>
      <w:r>
        <w:rPr>
          <w:b w:val="0"/>
          <w:bCs w:val="0"/>
        </w:rPr>
        <w:t>. Szkielet budowy aplikacji</w:t>
      </w:r>
    </w:p>
    <w:p w14:paraId="4DF86886" w14:textId="77777777" w:rsidR="00082519" w:rsidRDefault="00082519" w:rsidP="00390ED1">
      <w:pPr>
        <w:pStyle w:val="TreAkapitu"/>
        <w:ind w:firstLine="0"/>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6"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6034B411" w14:textId="77777777" w:rsidR="003030EE" w:rsidRDefault="003030EE" w:rsidP="003030EE">
      <w:pPr>
        <w:pStyle w:val="Legenda"/>
      </w:pPr>
    </w:p>
    <w:p w14:paraId="60ECED28" w14:textId="65E1FD7A" w:rsidR="003030EE" w:rsidRPr="00824F50" w:rsidRDefault="003030EE" w:rsidP="003030EE">
      <w:pPr>
        <w:pStyle w:val="Legenda"/>
        <w:rPr>
          <w:b w:val="0"/>
          <w:bCs w:val="0"/>
        </w:rPr>
      </w:pPr>
      <w:r w:rsidRPr="00824F50">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60</w:t>
      </w:r>
      <w:r w:rsidR="00371542">
        <w:rPr>
          <w:b w:val="0"/>
          <w:bCs w:val="0"/>
        </w:rPr>
        <w:fldChar w:fldCharType="end"/>
      </w:r>
      <w:r w:rsidRPr="00824F50">
        <w:rPr>
          <w:b w:val="0"/>
          <w:bCs w:val="0"/>
        </w:rPr>
        <w:t xml:space="preserve">. Diagram przedstawiający </w:t>
      </w:r>
      <w:r>
        <w:rPr>
          <w:b w:val="0"/>
          <w:bCs w:val="0"/>
        </w:rPr>
        <w:t xml:space="preserve">przykładowy </w:t>
      </w:r>
      <w:r w:rsidRPr="00824F50">
        <w:rPr>
          <w:b w:val="0"/>
          <w:bCs w:val="0"/>
        </w:rPr>
        <w:t xml:space="preserve">model biznesowy </w:t>
      </w:r>
      <w:r>
        <w:rPr>
          <w:b w:val="0"/>
          <w:bCs w:val="0"/>
        </w:rPr>
        <w:t xml:space="preserve">zawarty w </w:t>
      </w:r>
      <w:proofErr w:type="spellStart"/>
      <w:r w:rsidRPr="00824F50">
        <w:rPr>
          <w:b w:val="0"/>
          <w:bCs w:val="0"/>
          <w:i/>
          <w:iCs/>
        </w:rPr>
        <w:t>Chaincode</w:t>
      </w:r>
      <w:proofErr w:type="spellEnd"/>
    </w:p>
    <w:p w14:paraId="7C52F078" w14:textId="77777777" w:rsidR="003030EE" w:rsidRDefault="003030EE" w:rsidP="003030EE">
      <w:pPr>
        <w:keepNext/>
        <w:spacing w:line="360" w:lineRule="auto"/>
        <w:jc w:val="center"/>
      </w:pPr>
      <w:r>
        <w:rPr>
          <w:noProof/>
        </w:rPr>
        <w:drawing>
          <wp:inline distT="0" distB="0" distL="0" distR="0" wp14:anchorId="74BB3CEC" wp14:editId="4E1D27C3">
            <wp:extent cx="4118925" cy="230124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14E01CBD" w14:textId="77777777" w:rsidR="003030EE" w:rsidRPr="00C660DF" w:rsidRDefault="003030EE" w:rsidP="003030EE">
      <w:pPr>
        <w:pStyle w:val="TreAkapitu"/>
        <w:rPr>
          <w:sz w:val="20"/>
          <w:szCs w:val="16"/>
          <w:lang w:eastAsia="en-US"/>
        </w:rPr>
      </w:pPr>
      <w:r w:rsidRPr="00C660DF">
        <w:rPr>
          <w:sz w:val="20"/>
          <w:szCs w:val="16"/>
          <w:lang w:eastAsia="en-US"/>
        </w:rPr>
        <w:t>Źródło: opracowanie własne</w:t>
      </w:r>
    </w:p>
    <w:p w14:paraId="5147A563" w14:textId="073FFFDD" w:rsidR="006A281E" w:rsidRPr="00344B74" w:rsidRDefault="006A281E" w:rsidP="00344B74">
      <w:pPr>
        <w:pStyle w:val="TreAkapitu"/>
      </w:pPr>
    </w:p>
    <w:p w14:paraId="27879AF2" w14:textId="77777777" w:rsidR="000F6316" w:rsidRDefault="00015679" w:rsidP="00D340D5">
      <w:pPr>
        <w:pStyle w:val="Nagwek3"/>
      </w:pPr>
      <w:bookmarkStart w:id="149" w:name="_Toc8601674"/>
      <w:r>
        <w:t>Biblioteki</w:t>
      </w:r>
      <w:r w:rsidR="00E014FE">
        <w:t xml:space="preserve"> i komponenty</w:t>
      </w:r>
      <w:bookmarkEnd w:id="149"/>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proofErr w:type="spellStart"/>
            <w:r>
              <w:rPr>
                <w:i/>
                <w:iCs/>
              </w:rPr>
              <w:t>chaincode</w:t>
            </w:r>
            <w:proofErr w:type="spellEnd"/>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150" w:name="_Toc8601675"/>
      <w:r>
        <w:t xml:space="preserve">Protokoły </w:t>
      </w:r>
      <w:r w:rsidR="001F2090">
        <w:t>komunikacyjne</w:t>
      </w:r>
      <w:r>
        <w:t xml:space="preserve">// </w:t>
      </w:r>
      <w:r w:rsidR="000F6316">
        <w:t>Oprogramowanie pośredniczące</w:t>
      </w:r>
      <w:bookmarkEnd w:id="150"/>
      <w:r w:rsidR="00493D82">
        <w:t xml:space="preserve"> // </w:t>
      </w:r>
      <w:r w:rsidR="00B47DA9">
        <w:t>K</w:t>
      </w:r>
      <w:r w:rsidR="00493D82">
        <w:t>omunikacja w sieci</w:t>
      </w:r>
    </w:p>
    <w:p w14:paraId="58178DC4" w14:textId="407B0C3D" w:rsidR="000F6316" w:rsidRDefault="00D4566A" w:rsidP="000F6316">
      <w:pPr>
        <w:pStyle w:val="TreAkapitu"/>
      </w:pPr>
      <w:r w:rsidRPr="00D4566A">
        <w:rPr>
          <w:highlight w:val="yellow"/>
        </w:rPr>
        <w:t xml:space="preserve">Opisać syntetycznie wszystkie elementy oprogramowania pośredniczącego (ang. </w:t>
      </w:r>
      <w:proofErr w:type="spellStart"/>
      <w:r w:rsidR="00172501" w:rsidRPr="00D4566A">
        <w:rPr>
          <w:highlight w:val="yellow"/>
        </w:rPr>
        <w:t>middleware</w:t>
      </w:r>
      <w:proofErr w:type="spellEnd"/>
      <w:r w:rsidRPr="00D4566A">
        <w:rPr>
          <w:highlight w:val="yellow"/>
        </w:rPr>
        <w:t>) -</w:t>
      </w:r>
      <w:r w:rsidR="00172501" w:rsidRPr="00D4566A">
        <w:rPr>
          <w:highlight w:val="yellow"/>
        </w:rPr>
        <w:t xml:space="preserve"> s</w:t>
      </w:r>
      <w:r w:rsidR="000F6316" w:rsidRPr="00D4566A">
        <w:rPr>
          <w:highlight w:val="yellow"/>
        </w:rPr>
        <w:t>zyny usług i danych, system</w:t>
      </w:r>
      <w:r w:rsidR="00172501" w:rsidRPr="00D4566A">
        <w:rPr>
          <w:highlight w:val="yellow"/>
        </w:rPr>
        <w:t>y</w:t>
      </w:r>
      <w:r w:rsidR="000F6316" w:rsidRPr="00D4566A">
        <w:rPr>
          <w:highlight w:val="yellow"/>
        </w:rPr>
        <w:t xml:space="preserve"> kolejkow</w:t>
      </w:r>
      <w:r w:rsidR="00172501" w:rsidRPr="00D4566A">
        <w:rPr>
          <w:highlight w:val="yellow"/>
        </w:rPr>
        <w:t>e, broker komunikatów, silniki procesowe itd.</w:t>
      </w:r>
    </w:p>
    <w:p w14:paraId="51BDEC54" w14:textId="77777777" w:rsidR="00493D82" w:rsidRDefault="008642AC" w:rsidP="000E5B75">
      <w:pPr>
        <w:pStyle w:val="TreAkapitu"/>
      </w:pPr>
      <w:r>
        <w:lastRenderedPageBreak/>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67C21090" w:rsidR="00386808" w:rsidRPr="00386808" w:rsidRDefault="00386808" w:rsidP="00386808">
      <w:pPr>
        <w:pStyle w:val="Legenda"/>
        <w:rPr>
          <w:b w:val="0"/>
          <w:bCs w:val="0"/>
        </w:rPr>
      </w:pPr>
      <w:r w:rsidRPr="00386808">
        <w:rPr>
          <w:b w:val="0"/>
          <w:bCs w:val="0"/>
        </w:rPr>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61</w:t>
      </w:r>
      <w:r w:rsidR="00371542">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7">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5D1F53">
      <w:pPr>
        <w:pStyle w:val="TreAkapitu"/>
        <w:numPr>
          <w:ilvl w:val="0"/>
          <w:numId w:val="48"/>
        </w:numPr>
        <w:jc w:val="left"/>
        <w:rPr>
          <w:szCs w:val="24"/>
        </w:rPr>
      </w:pPr>
      <w:r>
        <w:rPr>
          <w:szCs w:val="24"/>
        </w:rPr>
        <w:t xml:space="preserve">Stale identyfikuje </w:t>
      </w:r>
      <w:r w:rsidR="00284CF8">
        <w:rPr>
          <w:szCs w:val="24"/>
        </w:rPr>
        <w:t>dostępność węzłów oraz wykrywa te, które są niedostępne</w:t>
      </w:r>
    </w:p>
    <w:p w14:paraId="6B3CBC3D" w14:textId="0A84BFB2" w:rsidR="00284CF8" w:rsidRDefault="00284CF8" w:rsidP="005D1F53">
      <w:pPr>
        <w:pStyle w:val="TreAkapitu"/>
        <w:numPr>
          <w:ilvl w:val="0"/>
          <w:numId w:val="48"/>
        </w:numPr>
        <w:jc w:val="left"/>
        <w:rPr>
          <w:szCs w:val="24"/>
        </w:rPr>
      </w:pPr>
      <w:r>
        <w:rPr>
          <w:szCs w:val="24"/>
        </w:rPr>
        <w:lastRenderedPageBreak/>
        <w:t>Rozpowszechnia dane pomiędzy węzłami</w:t>
      </w:r>
      <w:r w:rsidR="00C6668D">
        <w:rPr>
          <w:szCs w:val="24"/>
        </w:rPr>
        <w:t xml:space="preserve"> (</w:t>
      </w:r>
      <w:r>
        <w:rPr>
          <w:szCs w:val="24"/>
        </w:rPr>
        <w:t>a w przypadku węzła, który stracił dostęp i nie otrzymał danych, synchronizuje je</w:t>
      </w:r>
      <w:r w:rsidR="00C6668D">
        <w:rPr>
          <w:szCs w:val="24"/>
        </w:rPr>
        <w:t>)</w:t>
      </w:r>
      <w:r>
        <w:rPr>
          <w:szCs w:val="24"/>
        </w:rPr>
        <w:t>.</w:t>
      </w:r>
    </w:p>
    <w:p w14:paraId="5DC71C74" w14:textId="65886822" w:rsidR="00284CF8" w:rsidRPr="005D1F53" w:rsidRDefault="00284CF8" w:rsidP="005D1F53">
      <w:pPr>
        <w:pStyle w:val="TreAkapitu"/>
        <w:numPr>
          <w:ilvl w:val="0"/>
          <w:numId w:val="48"/>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151" w:name="_Toc8601676"/>
      <w:r>
        <w:t>Bazy danych</w:t>
      </w:r>
      <w:bookmarkEnd w:id="151"/>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0AAC4863" w14:textId="2C9CAF54" w:rsidR="00AA797C" w:rsidRPr="00740B6D" w:rsidRDefault="00AA797C" w:rsidP="00EC436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proofErr w:type="spellStart"/>
      <w:r w:rsidR="008F629A" w:rsidRPr="008F629A">
        <w:rPr>
          <w:i/>
          <w:iCs/>
        </w:rPr>
        <w:t>chaincode</w:t>
      </w:r>
      <w:proofErr w:type="spellEnd"/>
      <w:r w:rsidR="008F629A">
        <w:rPr>
          <w:i/>
          <w:iCs/>
        </w:rPr>
        <w:t>,</w:t>
      </w:r>
      <w:r w:rsidR="008F629A">
        <w:t xml:space="preserve"> a ponadto umożliwia</w:t>
      </w:r>
      <w:r>
        <w:t xml:space="preserve"> wdrażanie indeksów, przez co zwiększa wydajność bazy danych i skraca czas wykonywania zapytań. </w:t>
      </w:r>
      <w:proofErr w:type="spellStart"/>
      <w:r w:rsidR="008F629A">
        <w:t>CouchDB</w:t>
      </w:r>
      <w:proofErr w:type="spellEnd"/>
      <w:r w:rsidR="008F629A">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152" w:name="_Toc8601677"/>
      <w:r>
        <w:t>Inne oprogramowanie</w:t>
      </w:r>
      <w:bookmarkEnd w:id="152"/>
    </w:p>
    <w:p w14:paraId="11D65995" w14:textId="3C447197" w:rsidR="0023539C" w:rsidRDefault="005A7367" w:rsidP="00EA096D">
      <w:pPr>
        <w:pStyle w:val="Nagwek2"/>
      </w:pPr>
      <w:bookmarkStart w:id="153" w:name="_Toc8601678"/>
      <w:r w:rsidRPr="005A7367">
        <w:t>Charakterystyka środowiska uruchomieniowego</w:t>
      </w:r>
      <w:bookmarkEnd w:id="153"/>
    </w:p>
    <w:p w14:paraId="65662C7C" w14:textId="2FD87279" w:rsidR="00273803" w:rsidRDefault="00273803" w:rsidP="002610B9">
      <w:pPr>
        <w:pStyle w:val="Legenda"/>
        <w:ind w:left="709" w:firstLine="709"/>
        <w:jc w:val="left"/>
        <w:rPr>
          <w:b w:val="0"/>
          <w:bCs w:val="0"/>
        </w:rPr>
      </w:pPr>
      <w:r w:rsidRPr="00273803">
        <w:rPr>
          <w:b w:val="0"/>
          <w:bCs w:val="0"/>
        </w:rPr>
        <w:lastRenderedPageBreak/>
        <w:t xml:space="preserve">Rysunek </w:t>
      </w:r>
      <w:r w:rsidR="00371542">
        <w:rPr>
          <w:b w:val="0"/>
          <w:bCs w:val="0"/>
        </w:rPr>
        <w:fldChar w:fldCharType="begin"/>
      </w:r>
      <w:r w:rsidR="00371542">
        <w:rPr>
          <w:b w:val="0"/>
          <w:bCs w:val="0"/>
        </w:rPr>
        <w:instrText xml:space="preserve"> SEQ Rysunek \* ARABIC </w:instrText>
      </w:r>
      <w:r w:rsidR="00371542">
        <w:rPr>
          <w:b w:val="0"/>
          <w:bCs w:val="0"/>
        </w:rPr>
        <w:fldChar w:fldCharType="separate"/>
      </w:r>
      <w:r w:rsidR="00ED107C">
        <w:rPr>
          <w:b w:val="0"/>
          <w:bCs w:val="0"/>
          <w:noProof/>
        </w:rPr>
        <w:t>62</w:t>
      </w:r>
      <w:r w:rsidR="00371542">
        <w:rPr>
          <w:b w:val="0"/>
          <w:bCs w:val="0"/>
        </w:rPr>
        <w:fldChar w:fldCharType="end"/>
      </w:r>
      <w:r w:rsidRPr="00273803">
        <w:rPr>
          <w:b w:val="0"/>
          <w:bCs w:val="0"/>
        </w:rPr>
        <w:t>. Charakterystyka środowiska uruchomieniowego</w:t>
      </w:r>
    </w:p>
    <w:p w14:paraId="05F79841" w14:textId="708A041B" w:rsidR="00C7615B" w:rsidRDefault="00C7615B" w:rsidP="00C7615B">
      <w:r>
        <w:rPr>
          <w:noProof/>
        </w:rPr>
        <w:drawing>
          <wp:inline distT="0" distB="0" distL="0" distR="0" wp14:anchorId="2B399668" wp14:editId="73FB29F5">
            <wp:extent cx="5760085" cy="250444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504440"/>
                    </a:xfrm>
                    <a:prstGeom prst="rect">
                      <a:avLst/>
                    </a:prstGeom>
                    <a:noFill/>
                    <a:ln>
                      <a:noFill/>
                    </a:ln>
                  </pic:spPr>
                </pic:pic>
              </a:graphicData>
            </a:graphic>
          </wp:inline>
        </w:drawing>
      </w:r>
    </w:p>
    <w:p w14:paraId="79CC6F73" w14:textId="1DA4DC9F" w:rsidR="00C62354" w:rsidRDefault="00977610" w:rsidP="00C62354">
      <w:pPr>
        <w:pStyle w:val="TreAkapitu"/>
        <w:rPr>
          <w:sz w:val="20"/>
          <w:szCs w:val="16"/>
          <w:lang w:eastAsia="en-US"/>
        </w:rPr>
      </w:pPr>
      <w:r w:rsidRPr="00977610">
        <w:rPr>
          <w:sz w:val="20"/>
          <w:szCs w:val="16"/>
          <w:lang w:eastAsia="en-US"/>
        </w:rPr>
        <w:t xml:space="preserve">Źródło: </w:t>
      </w:r>
      <w:hyperlink r:id="rId99" w:history="1">
        <w:r w:rsidRPr="005B4184">
          <w:rPr>
            <w:rStyle w:val="Hipercze"/>
            <w:sz w:val="20"/>
            <w:szCs w:val="16"/>
            <w:lang w:eastAsia="en-US"/>
          </w:rPr>
          <w:t>https://github.com/IBM/blockchain-application-using-fabric-java-sdk</w:t>
        </w:r>
      </w:hyperlink>
    </w:p>
    <w:p w14:paraId="6036C9CC" w14:textId="77777777" w:rsidR="00977610" w:rsidRPr="00977610" w:rsidRDefault="00977610" w:rsidP="00C62354">
      <w:pPr>
        <w:pStyle w:val="TreAkapitu"/>
        <w:rPr>
          <w:sz w:val="20"/>
          <w:szCs w:val="16"/>
          <w:lang w:eastAsia="en-US"/>
        </w:rPr>
      </w:pPr>
    </w:p>
    <w:p w14:paraId="12F9049C" w14:textId="22E66BB8" w:rsidR="00401103" w:rsidRDefault="004670A3" w:rsidP="00401103">
      <w:pPr>
        <w:pStyle w:val="TreAkapitu"/>
      </w:pPr>
      <w:r>
        <w:t xml:space="preserve">W celu uruchomienia całego </w:t>
      </w:r>
      <w:r w:rsidR="00541790">
        <w:t xml:space="preserve">środowiska </w:t>
      </w:r>
      <w:r>
        <w:t>systemu należy podjąć odpowiednie kroki:</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4FD4F11F" w14:textId="5B4208A7" w:rsidR="00B237E4" w:rsidRDefault="006F4AF6" w:rsidP="00275370">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 </w:t>
      </w:r>
      <w:r w:rsidR="00B237E4">
        <w:t xml:space="preserve">- network.sh </w:t>
      </w:r>
      <w:proofErr w:type="spellStart"/>
      <w:r w:rsidR="00B237E4">
        <w:t>up</w:t>
      </w:r>
      <w:proofErr w:type="spellEnd"/>
    </w:p>
    <w:p w14:paraId="34179CE6" w14:textId="7A814126" w:rsidR="00B237E4" w:rsidRDefault="00B237E4" w:rsidP="00275370">
      <w:pPr>
        <w:pStyle w:val="TreAkapitu"/>
        <w:numPr>
          <w:ilvl w:val="0"/>
          <w:numId w:val="32"/>
        </w:numPr>
      </w:pPr>
      <w:r>
        <w:t xml:space="preserve">Utworzenie </w:t>
      </w:r>
      <w:r w:rsidR="006F4AF6">
        <w:t>oraz inicjalizacja kanałów w sieci</w:t>
      </w:r>
      <w:r>
        <w:t xml:space="preserve"> – network.sh </w:t>
      </w:r>
      <w:proofErr w:type="spellStart"/>
      <w:r>
        <w:t>createChannel</w:t>
      </w:r>
      <w:proofErr w:type="spellEnd"/>
    </w:p>
    <w:p w14:paraId="414A20FB" w14:textId="77777777" w:rsidR="001543F5" w:rsidRDefault="00B237E4" w:rsidP="00275370">
      <w:pPr>
        <w:pStyle w:val="TreAkapitu"/>
        <w:numPr>
          <w:ilvl w:val="0"/>
          <w:numId w:val="32"/>
        </w:numPr>
        <w:jc w:val="left"/>
      </w:pPr>
      <w:r>
        <w:t xml:space="preserve">Uruchomienie </w:t>
      </w:r>
      <w:proofErr w:type="spellStart"/>
      <w:r>
        <w:rPr>
          <w:i/>
          <w:iCs/>
        </w:rPr>
        <w:t>chaincode</w:t>
      </w:r>
      <w:proofErr w:type="spellEnd"/>
      <w:r>
        <w:t xml:space="preserve"> na kanale -  </w:t>
      </w:r>
      <w:r w:rsidRPr="00B237E4">
        <w:t xml:space="preserve">network.sh </w:t>
      </w:r>
      <w:proofErr w:type="spellStart"/>
      <w:r w:rsidRPr="00B237E4">
        <w:t>deployCC</w:t>
      </w:r>
      <w:proofErr w:type="spellEnd"/>
      <w:r w:rsidRPr="00B237E4">
        <w:t xml:space="preserve"> -</w:t>
      </w:r>
      <w:proofErr w:type="spellStart"/>
      <w:r w:rsidRPr="00B237E4">
        <w:t>ccn</w:t>
      </w:r>
      <w:proofErr w:type="spellEnd"/>
      <w:r w:rsidRPr="00B237E4">
        <w:t xml:space="preserve"> </w:t>
      </w:r>
      <w:proofErr w:type="spellStart"/>
      <w:r w:rsidRPr="00B237E4">
        <w:t>basic</w:t>
      </w:r>
      <w:proofErr w:type="spellEnd"/>
      <w:r w:rsidRPr="00B237E4">
        <w:t xml:space="preserve"> -</w:t>
      </w:r>
      <w:proofErr w:type="spellStart"/>
      <w:r w:rsidRPr="00B237E4">
        <w:t>ccp</w:t>
      </w:r>
      <w:proofErr w:type="spellEnd"/>
      <w:r w:rsidRPr="00B237E4">
        <w:t xml:space="preserve"> ../</w:t>
      </w:r>
      <w:proofErr w:type="spellStart"/>
      <w:r w:rsidRPr="00B237E4">
        <w:t>asset</w:t>
      </w:r>
      <w:proofErr w:type="spellEnd"/>
      <w:r w:rsidRPr="00B237E4">
        <w:t>-transfer-</w:t>
      </w:r>
      <w:proofErr w:type="spellStart"/>
      <w:r w:rsidRPr="00B237E4">
        <w:t>basic</w:t>
      </w:r>
      <w:proofErr w:type="spellEnd"/>
      <w:r w:rsidRPr="00B237E4">
        <w:t>/</w:t>
      </w:r>
      <w:proofErr w:type="spellStart"/>
      <w:r w:rsidRPr="00B237E4">
        <w:t>chaincode-</w:t>
      </w:r>
      <w:r w:rsidR="000C3342">
        <w:t>java</w:t>
      </w:r>
      <w:proofErr w:type="spellEnd"/>
    </w:p>
    <w:p w14:paraId="66E4C7E7" w14:textId="6FA0DB6A" w:rsidR="00B237E4" w:rsidRDefault="001543F5" w:rsidP="001543F5">
      <w:pPr>
        <w:pStyle w:val="TreAkapitu"/>
        <w:ind w:left="1069" w:firstLine="0"/>
        <w:jc w:val="center"/>
      </w:pPr>
      <w:r>
        <w:br/>
      </w:r>
      <w:r>
        <w:rPr>
          <w:noProof/>
        </w:rPr>
        <w:drawing>
          <wp:inline distT="0" distB="0" distL="0" distR="0" wp14:anchorId="3467BFD7" wp14:editId="063A0F3E">
            <wp:extent cx="4121361" cy="3208020"/>
            <wp:effectExtent l="0" t="0" r="0" b="0"/>
            <wp:docPr id="56" name="Obraz 5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92"/>
                    <a:stretch>
                      <a:fillRect/>
                    </a:stretch>
                  </pic:blipFill>
                  <pic:spPr>
                    <a:xfrm>
                      <a:off x="0" y="0"/>
                      <a:ext cx="4127366" cy="3212694"/>
                    </a:xfrm>
                    <a:prstGeom prst="rect">
                      <a:avLst/>
                    </a:prstGeom>
                  </pic:spPr>
                </pic:pic>
              </a:graphicData>
            </a:graphic>
          </wp:inline>
        </w:drawing>
      </w:r>
    </w:p>
    <w:p w14:paraId="090E7024" w14:textId="0558FE11" w:rsidR="00DF1C6C" w:rsidRDefault="00DF1C6C" w:rsidP="00DF1C6C">
      <w:pPr>
        <w:pStyle w:val="TreAkapitu"/>
        <w:jc w:val="center"/>
      </w:pPr>
      <w:r>
        <w:rPr>
          <w:noProof/>
        </w:rPr>
        <w:lastRenderedPageBreak/>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67179" cy="422159"/>
                    </a:xfrm>
                    <a:prstGeom prst="rect">
                      <a:avLst/>
                    </a:prstGeom>
                  </pic:spPr>
                </pic:pic>
              </a:graphicData>
            </a:graphic>
          </wp:inline>
        </w:drawing>
      </w:r>
    </w:p>
    <w:p w14:paraId="421780EE" w14:textId="250D6F27" w:rsidR="009818C5" w:rsidRDefault="009818C5" w:rsidP="00DF1C6C">
      <w:pPr>
        <w:pStyle w:val="TreAkapitu"/>
        <w:jc w:val="center"/>
      </w:pPr>
      <w:r>
        <w:rPr>
          <w:noProof/>
        </w:rPr>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101"/>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p>
    <w:p w14:paraId="7A3CDDCE" w14:textId="0C16286B" w:rsidR="00640FAC" w:rsidRDefault="00640FAC" w:rsidP="00890CE5">
      <w:pPr>
        <w:pStyle w:val="TreAkapitu"/>
        <w:ind w:firstLine="0"/>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proofErr w:type="spellStart"/>
      <w:r>
        <w:rPr>
          <w:i/>
          <w:iCs/>
        </w:rPr>
        <w:t>chaincode</w:t>
      </w:r>
      <w:proofErr w:type="spellEnd"/>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0251924D" w14:textId="7B1BA6FB" w:rsidR="00890CE5" w:rsidRDefault="007264F4" w:rsidP="00275370">
      <w:pPr>
        <w:pStyle w:val="TreAkapitu"/>
        <w:numPr>
          <w:ilvl w:val="0"/>
          <w:numId w:val="33"/>
        </w:numPr>
      </w:pPr>
      <w:r>
        <w:t>Wykonywanie</w:t>
      </w:r>
      <w:r w:rsidR="00890CE5">
        <w:t xml:space="preserve"> transakcji zawartych w </w:t>
      </w:r>
      <w:proofErr w:type="spellStart"/>
      <w:r w:rsidR="00890CE5">
        <w:rPr>
          <w:i/>
          <w:iCs/>
        </w:rPr>
        <w:t>chaincode</w:t>
      </w:r>
      <w:proofErr w:type="spellEnd"/>
    </w:p>
    <w:p w14:paraId="742816DD" w14:textId="74822386" w:rsidR="0085541E" w:rsidRDefault="0085541E" w:rsidP="00D340D5">
      <w:pPr>
        <w:pStyle w:val="Nagwek3"/>
      </w:pPr>
      <w:bookmarkStart w:id="154" w:name="_Toc8601679"/>
      <w:r>
        <w:t>Konfiguracja sprzętowa</w:t>
      </w:r>
      <w:bookmarkEnd w:id="154"/>
    </w:p>
    <w:p w14:paraId="3F99C9A2" w14:textId="0713B172" w:rsidR="00E238A4" w:rsidRPr="00E238A4" w:rsidRDefault="00E238A4" w:rsidP="00E238A4">
      <w:pPr>
        <w:pStyle w:val="TreAkapitu"/>
      </w:pPr>
      <w:r>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7D591150"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343C7621" w:rsidR="00E12A9F" w:rsidRPr="009B42C8" w:rsidRDefault="00BB00F6" w:rsidP="009B42C8">
      <w:pPr>
        <w:pStyle w:val="TreAkapitu"/>
      </w:pPr>
      <w:proofErr w:type="spellStart"/>
      <w:r>
        <w:t>JavaSDK</w:t>
      </w:r>
      <w:proofErr w:type="spellEnd"/>
      <w:r w:rsidR="00AC32C4">
        <w:t xml:space="preserve">  </w:t>
      </w:r>
    </w:p>
    <w:p w14:paraId="41022481" w14:textId="3591A727" w:rsidR="0085541E" w:rsidRDefault="009C4734" w:rsidP="00D340D5">
      <w:pPr>
        <w:pStyle w:val="Nagwek3"/>
      </w:pPr>
      <w:bookmarkStart w:id="155" w:name="_Toc8601680"/>
      <w:r>
        <w:t>Konteneryzacja //</w:t>
      </w:r>
      <w:r w:rsidR="0085541E">
        <w:t>Warstwa wirtualizacji</w:t>
      </w:r>
      <w:bookmarkEnd w:id="155"/>
      <w:r>
        <w:t xml:space="preserve"> </w:t>
      </w:r>
    </w:p>
    <w:p w14:paraId="0A3F4B66" w14:textId="54672ECC" w:rsidR="00E014FE" w:rsidRDefault="0085541E" w:rsidP="00D340D5">
      <w:pPr>
        <w:pStyle w:val="Nagwek3"/>
      </w:pPr>
      <w:bookmarkStart w:id="156" w:name="_Toc8601681"/>
      <w:r>
        <w:t>Systemy operacyjne</w:t>
      </w:r>
      <w:bookmarkEnd w:id="156"/>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157" w:name="_Toc8601682"/>
      <w:r>
        <w:lastRenderedPageBreak/>
        <w:t>Wymagane licencje</w:t>
      </w:r>
      <w:bookmarkEnd w:id="157"/>
    </w:p>
    <w:p w14:paraId="55F2CB85" w14:textId="6DA14089" w:rsidR="00E014FE" w:rsidRDefault="00DF0FD9" w:rsidP="00D340D5">
      <w:pPr>
        <w:pStyle w:val="Nagwek3"/>
      </w:pPr>
      <w:bookmarkStart w:id="158" w:name="_Toc8601683"/>
      <w:r>
        <w:t>Sposób monitorowania systemu</w:t>
      </w:r>
      <w:bookmarkEnd w:id="158"/>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8E6AB2">
      <w:pPr>
        <w:pStyle w:val="TreAkapitu"/>
        <w:numPr>
          <w:ilvl w:val="0"/>
          <w:numId w:val="46"/>
        </w:numPr>
      </w:pPr>
      <w:r>
        <w:t>Zarządzanie logami</w:t>
      </w:r>
    </w:p>
    <w:p w14:paraId="6AE0E33D" w14:textId="4CCE4A29" w:rsidR="008E6AB2" w:rsidRDefault="008E6AB2" w:rsidP="008E6AB2">
      <w:pPr>
        <w:pStyle w:val="TreAkapitu"/>
        <w:numPr>
          <w:ilvl w:val="0"/>
          <w:numId w:val="46"/>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8E6AB2">
      <w:pPr>
        <w:pStyle w:val="TreAkapitu"/>
        <w:numPr>
          <w:ilvl w:val="0"/>
          <w:numId w:val="46"/>
        </w:numPr>
      </w:pPr>
      <w:r>
        <w:t>Metryki</w:t>
      </w:r>
    </w:p>
    <w:p w14:paraId="7AE73C13" w14:textId="0DFCEE48" w:rsidR="00EE0E89" w:rsidRDefault="008E6AB2" w:rsidP="00675B5A">
      <w:pPr>
        <w:pStyle w:val="TreAkapitu"/>
        <w:numPr>
          <w:ilvl w:val="0"/>
          <w:numId w:val="46"/>
        </w:numPr>
      </w:pPr>
      <w:r>
        <w:t>Informacja wersji</w:t>
      </w:r>
    </w:p>
    <w:p w14:paraId="56BA5683" w14:textId="222C7F4A" w:rsidR="00EE0E89" w:rsidRDefault="00EE0E89" w:rsidP="00EE0E89">
      <w:pPr>
        <w:pStyle w:val="TreAkapitu"/>
      </w:pPr>
      <w:r>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 xml:space="preserve">darmowa aplikacja, </w:t>
      </w:r>
      <w:r w:rsidR="00575F3A">
        <w:lastRenderedPageBreak/>
        <w:t>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2">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B50E71">
      <w:pPr>
        <w:pStyle w:val="TreAkapitu"/>
        <w:numPr>
          <w:ilvl w:val="0"/>
          <w:numId w:val="49"/>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B50E71">
      <w:pPr>
        <w:pStyle w:val="TreAkapitu"/>
        <w:numPr>
          <w:ilvl w:val="0"/>
          <w:numId w:val="49"/>
        </w:numPr>
      </w:pPr>
      <w:r>
        <w:t>Przypisać odpowiednie porty w powyższych zmiennych środowiskowych</w:t>
      </w:r>
    </w:p>
    <w:p w14:paraId="2AAED376" w14:textId="344260FA" w:rsidR="00B50E71" w:rsidRDefault="00D9726C" w:rsidP="00B50E71">
      <w:pPr>
        <w:pStyle w:val="TreAkapitu"/>
        <w:numPr>
          <w:ilvl w:val="0"/>
          <w:numId w:val="49"/>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B50E71">
      <w:pPr>
        <w:pStyle w:val="TreAkapitu"/>
        <w:numPr>
          <w:ilvl w:val="0"/>
          <w:numId w:val="49"/>
        </w:numPr>
      </w:pPr>
      <w:r>
        <w:t xml:space="preserve">Skonfigurować plik </w:t>
      </w:r>
      <w:r>
        <w:softHyphen/>
      </w:r>
      <w:proofErr w:type="spellStart"/>
      <w:r>
        <w:rPr>
          <w:i/>
          <w:iCs/>
        </w:rPr>
        <w:t>docker-compose.yml</w:t>
      </w:r>
      <w:proofErr w:type="spellEnd"/>
    </w:p>
    <w:p w14:paraId="19571A93" w14:textId="1D09B45A" w:rsidR="00907002" w:rsidRPr="00D74C42" w:rsidRDefault="00907002" w:rsidP="00907002">
      <w:pPr>
        <w:pStyle w:val="TreAkapitu"/>
        <w:numPr>
          <w:ilvl w:val="0"/>
          <w:numId w:val="49"/>
        </w:numPr>
      </w:pPr>
      <w:r>
        <w:t xml:space="preserve">Uruchomić sieć </w:t>
      </w:r>
      <w:r>
        <w:rPr>
          <w:i/>
          <w:iCs/>
        </w:rPr>
        <w:t>blockchain</w:t>
      </w:r>
      <w:r>
        <w:t xml:space="preserve"> (podrozdział 5.3.)</w:t>
      </w:r>
    </w:p>
    <w:p w14:paraId="4667AE66" w14:textId="0D109F57" w:rsidR="00D74C42" w:rsidRDefault="00D74C42" w:rsidP="00B50E71">
      <w:pPr>
        <w:pStyle w:val="TreAkapitu"/>
        <w:numPr>
          <w:ilvl w:val="0"/>
          <w:numId w:val="49"/>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proofErr w:type="spellStart"/>
      <w:r w:rsidR="001952E1">
        <w:rPr>
          <w:i/>
          <w:iCs/>
        </w:rPr>
        <w:t>chaincode</w:t>
      </w:r>
      <w:proofErr w:type="spellEnd"/>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xml:space="preserve">, </w:t>
      </w:r>
      <w:r w:rsidR="00AC1ABF">
        <w:lastRenderedPageBreak/>
        <w:t>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E17C50">
      <w:pPr>
        <w:pStyle w:val="TreAkapitu"/>
        <w:numPr>
          <w:ilvl w:val="0"/>
          <w:numId w:val="47"/>
        </w:numPr>
        <w:rPr>
          <w:i/>
          <w:iCs/>
        </w:rPr>
      </w:pPr>
      <w:r w:rsidRPr="00E17C50">
        <w:rPr>
          <w:i/>
          <w:iCs/>
        </w:rPr>
        <w:t>FATAL</w:t>
      </w:r>
    </w:p>
    <w:p w14:paraId="6CDEC04D" w14:textId="57EE10B5" w:rsidR="00E17C50" w:rsidRPr="00E17C50" w:rsidRDefault="00E17C50" w:rsidP="00E17C50">
      <w:pPr>
        <w:pStyle w:val="TreAkapitu"/>
        <w:numPr>
          <w:ilvl w:val="0"/>
          <w:numId w:val="47"/>
        </w:numPr>
        <w:rPr>
          <w:i/>
          <w:iCs/>
        </w:rPr>
      </w:pPr>
      <w:r w:rsidRPr="00E17C50">
        <w:rPr>
          <w:i/>
          <w:iCs/>
        </w:rPr>
        <w:t>PANIC</w:t>
      </w:r>
    </w:p>
    <w:p w14:paraId="6303DD13" w14:textId="48086066" w:rsidR="00E17C50" w:rsidRPr="00E17C50" w:rsidRDefault="00E17C50" w:rsidP="00E17C50">
      <w:pPr>
        <w:pStyle w:val="TreAkapitu"/>
        <w:numPr>
          <w:ilvl w:val="0"/>
          <w:numId w:val="47"/>
        </w:numPr>
        <w:rPr>
          <w:i/>
          <w:iCs/>
        </w:rPr>
      </w:pPr>
      <w:r w:rsidRPr="00E17C50">
        <w:rPr>
          <w:i/>
          <w:iCs/>
        </w:rPr>
        <w:t>ERROR</w:t>
      </w:r>
    </w:p>
    <w:p w14:paraId="0466FEB4" w14:textId="3C3C3690" w:rsidR="00E17C50" w:rsidRPr="00E17C50" w:rsidRDefault="00E17C50" w:rsidP="00E17C50">
      <w:pPr>
        <w:pStyle w:val="TreAkapitu"/>
        <w:numPr>
          <w:ilvl w:val="0"/>
          <w:numId w:val="47"/>
        </w:numPr>
        <w:rPr>
          <w:i/>
          <w:iCs/>
        </w:rPr>
      </w:pPr>
      <w:r w:rsidRPr="00E17C50">
        <w:rPr>
          <w:i/>
          <w:iCs/>
        </w:rPr>
        <w:t>WARNING</w:t>
      </w:r>
    </w:p>
    <w:p w14:paraId="6D060C39" w14:textId="32166C38" w:rsidR="00E17C50" w:rsidRPr="00E17C50" w:rsidRDefault="00E17C50" w:rsidP="00E17C50">
      <w:pPr>
        <w:pStyle w:val="TreAkapitu"/>
        <w:numPr>
          <w:ilvl w:val="0"/>
          <w:numId w:val="47"/>
        </w:numPr>
        <w:rPr>
          <w:i/>
          <w:iCs/>
        </w:rPr>
      </w:pPr>
      <w:r w:rsidRPr="00E17C50">
        <w:rPr>
          <w:i/>
          <w:iCs/>
        </w:rPr>
        <w:t>INFO</w:t>
      </w:r>
    </w:p>
    <w:p w14:paraId="2B27A59B" w14:textId="33D1ECEF" w:rsidR="00B2673C" w:rsidRDefault="00E17C50" w:rsidP="001A33C2">
      <w:pPr>
        <w:pStyle w:val="TreAkapitu"/>
        <w:numPr>
          <w:ilvl w:val="0"/>
          <w:numId w:val="47"/>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159" w:name="_Toc8601684"/>
      <w:r>
        <w:t>Charakterystyka repozytorium</w:t>
      </w:r>
      <w:r w:rsidR="0062105F">
        <w:t xml:space="preserve"> kodu</w:t>
      </w:r>
      <w:bookmarkEnd w:id="159"/>
    </w:p>
    <w:p w14:paraId="5ABA0F52" w14:textId="3F40E0DE" w:rsidR="009C3D6E" w:rsidRPr="007A632F" w:rsidRDefault="009C3D6E" w:rsidP="009C3D6E">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p>
    <w:p w14:paraId="18D6244E" w14:textId="77777777" w:rsidR="00F21C1A" w:rsidRDefault="00F21C1A" w:rsidP="009C3D6E">
      <w:pPr>
        <w:pStyle w:val="TreAkapitu"/>
      </w:pPr>
      <w:r>
        <w:t>Z korzyści</w:t>
      </w:r>
      <w:r w:rsidR="00EE54B7">
        <w:t xml:space="preserve"> jakie </w:t>
      </w:r>
      <w:r>
        <w:t>przynosi</w:t>
      </w:r>
      <w:r w:rsidR="00EE54B7">
        <w:t xml:space="preserve"> nam korzystanie z repozytorium </w:t>
      </w:r>
      <w:r>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68B95933" w14:textId="5B4632E9" w:rsidR="00F21C1A" w:rsidRPr="009C3D6E" w:rsidRDefault="00C06720" w:rsidP="00275370">
      <w:pPr>
        <w:pStyle w:val="TreAkapitu"/>
        <w:numPr>
          <w:ilvl w:val="0"/>
          <w:numId w:val="41"/>
        </w:numPr>
      </w:pPr>
      <w:r>
        <w:t>Możliwe jest ujednolicenie zasad współpracy, co p</w:t>
      </w:r>
      <w:r w:rsidR="00F21C1A">
        <w:t>omaga w rozwiązywaniu kolizji oraz konfliktów</w:t>
      </w:r>
    </w:p>
    <w:p w14:paraId="0331C675" w14:textId="02696F42" w:rsidR="0062105F" w:rsidRDefault="0062105F" w:rsidP="00D340D5">
      <w:pPr>
        <w:pStyle w:val="Nagwek3"/>
      </w:pPr>
      <w:bookmarkStart w:id="160" w:name="_Toc8601685"/>
      <w:r>
        <w:t>Struktura repozytorium</w:t>
      </w:r>
      <w:bookmarkEnd w:id="160"/>
    </w:p>
    <w:p w14:paraId="21DDFBC3" w14:textId="5C1037F0" w:rsidR="005D1B5C" w:rsidRPr="005D1B5C" w:rsidRDefault="005D1B5C" w:rsidP="005D1B5C">
      <w:pPr>
        <w:pStyle w:val="TreAkapitu"/>
      </w:pPr>
      <w:r>
        <w:rPr>
          <w:noProof/>
        </w:rPr>
        <w:lastRenderedPageBreak/>
        <w:drawing>
          <wp:inline distT="0" distB="0" distL="0" distR="0" wp14:anchorId="753EE9B2" wp14:editId="29B890D5">
            <wp:extent cx="5760085" cy="1997075"/>
            <wp:effectExtent l="0" t="0" r="0" b="0"/>
            <wp:docPr id="13" name="Obraz 13" descr="Obraz zawierający tekst, zrzut ekranu, monitor, czar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tekst, zrzut ekranu, monitor, czarny&#10;&#10;Opis wygenerowany automatycznie"/>
                    <pic:cNvPicPr/>
                  </pic:nvPicPr>
                  <pic:blipFill>
                    <a:blip r:embed="rId103"/>
                    <a:stretch>
                      <a:fillRect/>
                    </a:stretch>
                  </pic:blipFill>
                  <pic:spPr>
                    <a:xfrm>
                      <a:off x="0" y="0"/>
                      <a:ext cx="5760085" cy="1997075"/>
                    </a:xfrm>
                    <a:prstGeom prst="rect">
                      <a:avLst/>
                    </a:prstGeom>
                  </pic:spPr>
                </pic:pic>
              </a:graphicData>
            </a:graphic>
          </wp:inline>
        </w:drawing>
      </w:r>
    </w:p>
    <w:p w14:paraId="17482203" w14:textId="5287D303" w:rsidR="00F14F1D" w:rsidRDefault="00CA2F85" w:rsidP="00F14F1D">
      <w:pPr>
        <w:pStyle w:val="TreAkapitu"/>
      </w:pPr>
      <w:r>
        <w:t>PROJEKT(</w:t>
      </w:r>
      <w:r w:rsidR="00771B3E">
        <w:t>MAIN</w:t>
      </w:r>
      <w:r>
        <w:t>)</w:t>
      </w:r>
      <w:r w:rsidR="00F14F1D">
        <w:t>:</w:t>
      </w:r>
    </w:p>
    <w:p w14:paraId="0E64337A" w14:textId="413545FB" w:rsidR="00F14F1D" w:rsidRDefault="00F14F1D" w:rsidP="00F14F1D">
      <w:pPr>
        <w:pStyle w:val="TreAkapitu"/>
        <w:ind w:left="709"/>
      </w:pPr>
      <w:r>
        <w:t>SIEĆ:</w:t>
      </w:r>
    </w:p>
    <w:p w14:paraId="33CA931D" w14:textId="1BF976F9" w:rsidR="00F14F1D" w:rsidRDefault="00F14F1D" w:rsidP="00F14F1D">
      <w:pPr>
        <w:pStyle w:val="TreAkapitu"/>
        <w:ind w:left="709"/>
      </w:pPr>
      <w:r>
        <w:t>APLIKACJA:</w:t>
      </w:r>
    </w:p>
    <w:p w14:paraId="12EED0B5" w14:textId="4A60106B" w:rsidR="00F14F1D" w:rsidRDefault="00F14F1D" w:rsidP="00FC0309">
      <w:pPr>
        <w:pStyle w:val="TreAkapitu"/>
        <w:ind w:left="709"/>
      </w:pPr>
      <w:r>
        <w:t>CHAINCODE:</w:t>
      </w:r>
    </w:p>
    <w:p w14:paraId="6262A85E" w14:textId="77777777" w:rsidR="00FC0309" w:rsidRDefault="00FC0309" w:rsidP="00FC0309">
      <w:pPr>
        <w:pStyle w:val="TreAkapitu"/>
        <w:ind w:left="709"/>
      </w:pPr>
    </w:p>
    <w:p w14:paraId="114E6A9F" w14:textId="0E042F6E" w:rsidR="00F14F1D" w:rsidRDefault="00F14F1D" w:rsidP="00F14F1D">
      <w:pPr>
        <w:pStyle w:val="TreAkapitu"/>
      </w:pPr>
      <w:r>
        <w:t>PLIKI ENTERPRISE:</w:t>
      </w:r>
    </w:p>
    <w:p w14:paraId="519C3BFE" w14:textId="3C757DD7" w:rsidR="00840F31" w:rsidRPr="00F14F1D" w:rsidRDefault="00840F31" w:rsidP="00F14F1D">
      <w:pPr>
        <w:pStyle w:val="TreAkapitu"/>
      </w:pPr>
    </w:p>
    <w:p w14:paraId="279736CB" w14:textId="465932AB" w:rsidR="0062105F" w:rsidRDefault="0062105F" w:rsidP="00D340D5">
      <w:pPr>
        <w:pStyle w:val="Nagwek3"/>
      </w:pPr>
      <w:bookmarkStart w:id="161" w:name="_Toc8601686"/>
      <w:r>
        <w:t>Standardy tworzenia kodu źródłowego</w:t>
      </w:r>
      <w:bookmarkEnd w:id="161"/>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551B75">
      <w:pPr>
        <w:pStyle w:val="TreAkapitu"/>
        <w:numPr>
          <w:ilvl w:val="0"/>
          <w:numId w:val="45"/>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551B75">
      <w:pPr>
        <w:pStyle w:val="TreAkapitu"/>
        <w:numPr>
          <w:ilvl w:val="0"/>
          <w:numId w:val="45"/>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w:t>
      </w:r>
      <w:r w:rsidR="00521559">
        <w:lastRenderedPageBreak/>
        <w:t xml:space="preserve">(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162" w:name="_Toc8601687"/>
      <w:r>
        <w:t>Standardy nazewnicze</w:t>
      </w:r>
      <w:bookmarkEnd w:id="162"/>
    </w:p>
    <w:p w14:paraId="65D36C94" w14:textId="31993B1A" w:rsidR="00210D1A" w:rsidRPr="00210D1A" w:rsidRDefault="007A6B8B" w:rsidP="0062105F">
      <w:pPr>
        <w:pStyle w:val="TreAkapitu"/>
      </w:pPr>
      <w:r>
        <w:t>Standardy nazewnicze o</w:t>
      </w:r>
      <w:r w:rsidR="00210D1A">
        <w:t xml:space="preserve">dnośnie kodu źródłowego aplikacji oraz </w:t>
      </w:r>
      <w:proofErr w:type="spellStart"/>
      <w:r w:rsidR="00210D1A">
        <w:rPr>
          <w:i/>
          <w:iCs/>
        </w:rPr>
        <w:t>chaincode</w:t>
      </w:r>
      <w:proofErr w:type="spellEnd"/>
      <w:r w:rsidR="00210D1A">
        <w:t xml:space="preserve"> napisanego w języku programowania Java:</w:t>
      </w:r>
    </w:p>
    <w:p w14:paraId="4E077F34" w14:textId="51667069"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Pr="003B6C9E">
        <w:rPr>
          <w:b/>
          <w:bCs/>
          <w:i/>
          <w:iCs/>
        </w:rPr>
        <w:t>kwotaPozyczki</w:t>
      </w:r>
      <w:proofErr w:type="spellEnd"/>
      <w:r>
        <w:t xml:space="preserve"> zamiast </w:t>
      </w:r>
      <w:r w:rsidRPr="00210D1A">
        <w:rPr>
          <w:i/>
          <w:iCs/>
        </w:rPr>
        <w:t>x1</w:t>
      </w:r>
      <w:r>
        <w:t>.</w:t>
      </w:r>
    </w:p>
    <w:p w14:paraId="61F34CE0" w14:textId="6834F8F6"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3B6C9E">
        <w:rPr>
          <w:b/>
          <w:bCs/>
          <w:i/>
          <w:iCs/>
        </w:rPr>
        <w:t>Studen</w:t>
      </w:r>
      <w:r w:rsidRPr="0082476A">
        <w:rPr>
          <w:b/>
          <w:bCs/>
          <w:i/>
          <w:iCs/>
        </w:rPr>
        <w:t>t</w:t>
      </w:r>
      <w:r>
        <w:t xml:space="preserve"> należy użyć tej nazwy, a nie np. </w:t>
      </w:r>
      <w:r w:rsidRPr="00441D94">
        <w:rPr>
          <w:i/>
          <w:iCs/>
        </w:rPr>
        <w:t>Klient</w:t>
      </w:r>
      <w:r>
        <w:t>.</w:t>
      </w:r>
    </w:p>
    <w:p w14:paraId="70F025B5" w14:textId="77E6A6D8" w:rsidR="00E8524B" w:rsidRDefault="00E8524B" w:rsidP="00275370">
      <w:pPr>
        <w:pStyle w:val="TreAkapitu"/>
        <w:numPr>
          <w:ilvl w:val="0"/>
          <w:numId w:val="42"/>
        </w:numPr>
      </w:pPr>
      <w:r>
        <w:t xml:space="preserve">Należy używać </w:t>
      </w:r>
      <w:r w:rsidR="00EF4889">
        <w:t>kombinacji małych oraz wielkich liter (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77777777" w:rsidR="00921B23" w:rsidRDefault="00921B23" w:rsidP="00275370">
      <w:pPr>
        <w:pStyle w:val="TreAkapitu"/>
        <w:numPr>
          <w:ilvl w:val="0"/>
          <w:numId w:val="42"/>
        </w:numPr>
      </w:pPr>
      <w:r>
        <w:t xml:space="preserve">Rozważnie używać skrótów, trzymając się jednej konwencji. Przykład: dla zmiennej </w:t>
      </w:r>
      <w:proofErr w:type="spellStart"/>
      <w:r>
        <w:rPr>
          <w:i/>
          <w:iCs/>
        </w:rPr>
        <w:t>kwotaPozyczki</w:t>
      </w:r>
      <w:proofErr w:type="spellEnd"/>
      <w:r>
        <w:t xml:space="preserve"> używać jednego skrótu </w:t>
      </w:r>
      <w:proofErr w:type="spellStart"/>
      <w:r w:rsidRPr="003B6C9E">
        <w:rPr>
          <w:b/>
          <w:bCs/>
          <w:i/>
          <w:iCs/>
        </w:rPr>
        <w:t>kp</w:t>
      </w:r>
      <w:proofErr w:type="spellEnd"/>
      <w:r>
        <w:t xml:space="preserve">, a nie np. </w:t>
      </w:r>
      <w:proofErr w:type="spellStart"/>
      <w:r>
        <w:rPr>
          <w:i/>
          <w:iCs/>
        </w:rPr>
        <w:t>kwpo</w:t>
      </w:r>
      <w:proofErr w:type="spellEnd"/>
      <w:r>
        <w:t xml:space="preserve">, </w:t>
      </w:r>
      <w:proofErr w:type="spellStart"/>
      <w:r>
        <w:rPr>
          <w:i/>
          <w:iCs/>
        </w:rPr>
        <w:t>kPo</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7C25A4">
      <w:pPr>
        <w:pStyle w:val="TreAkapitu"/>
        <w:numPr>
          <w:ilvl w:val="0"/>
          <w:numId w:val="44"/>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7C25A4">
      <w:pPr>
        <w:pStyle w:val="TreAkapitu"/>
        <w:numPr>
          <w:ilvl w:val="0"/>
          <w:numId w:val="44"/>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18E61B0E" w14:textId="376E3817" w:rsidR="00513424" w:rsidRPr="009C7FE1" w:rsidRDefault="005F149A" w:rsidP="00513424">
      <w:pPr>
        <w:pStyle w:val="TreAkapitu"/>
        <w:numPr>
          <w:ilvl w:val="0"/>
          <w:numId w:val="44"/>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7D31912F" w14:textId="77777777" w:rsidR="009C7FE1" w:rsidRPr="00513424" w:rsidRDefault="009C7FE1" w:rsidP="009C7FE1">
      <w:pPr>
        <w:pStyle w:val="TreAkapitu"/>
        <w:ind w:left="1429" w:firstLine="0"/>
      </w:pPr>
    </w:p>
    <w:p w14:paraId="2163F0F8" w14:textId="1FC1388D" w:rsidR="00513424" w:rsidRPr="0062105F" w:rsidRDefault="00D042BD" w:rsidP="00BF29DB">
      <w:pPr>
        <w:pStyle w:val="TreAkapitu"/>
      </w:pPr>
      <w:r>
        <w:lastRenderedPageBreak/>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35654A05" w14:textId="77777777" w:rsidR="00DF0FD9" w:rsidRDefault="0062105F" w:rsidP="00D340D5">
      <w:pPr>
        <w:pStyle w:val="Nagwek2"/>
      </w:pPr>
      <w:bookmarkStart w:id="163" w:name="_Toc8601688"/>
      <w:r>
        <w:t>Dobre praktyki programistyczne</w:t>
      </w:r>
      <w:bookmarkEnd w:id="163"/>
    </w:p>
    <w:p w14:paraId="5C2402A7" w14:textId="0D5A12D7" w:rsidR="0062105F" w:rsidRDefault="00DF0FD9" w:rsidP="00CF6D35">
      <w:pPr>
        <w:pStyle w:val="Nagwek3"/>
      </w:pPr>
      <w:bookmarkStart w:id="164" w:name="_Toc8601689"/>
      <w:r>
        <w:t>Mechanizm</w:t>
      </w:r>
      <w:bookmarkEnd w:id="164"/>
      <w:r>
        <w:t xml:space="preserve"> </w:t>
      </w:r>
    </w:p>
    <w:p w14:paraId="6C86A97E" w14:textId="77777777" w:rsidR="0062105F" w:rsidRDefault="004D4747" w:rsidP="00D340D5">
      <w:pPr>
        <w:pStyle w:val="Nagwek2"/>
      </w:pPr>
      <w:bookmarkStart w:id="165" w:name="_Toc8601691"/>
      <w:r>
        <w:t>Zastosowane w</w:t>
      </w:r>
      <w:r w:rsidR="00F06B5F" w:rsidRPr="00F06B5F">
        <w:t>zorce projektowe</w:t>
      </w:r>
      <w:bookmarkEnd w:id="165"/>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126E52" w:rsidP="00625DA7">
      <w:pPr>
        <w:pStyle w:val="TreAkapitu"/>
        <w:ind w:left="1429" w:firstLine="0"/>
        <w:rPr>
          <w:rStyle w:val="Hipercze"/>
          <w:lang w:val="en-US"/>
        </w:rPr>
      </w:pPr>
      <w:hyperlink r:id="rId104" w:history="1">
        <w:r w:rsidR="001A595D" w:rsidRPr="00AA45A7">
          <w:rPr>
            <w:rStyle w:val="Hipercze"/>
            <w:lang w:val="en-US"/>
          </w:rPr>
          <w:t>https://mohan-venkataraman.medium.com/using-patterns-in-coding-smart-contracts-412547051cb9</w:t>
        </w:r>
      </w:hyperlink>
    </w:p>
    <w:p w14:paraId="22AF83E0" w14:textId="59E746FE" w:rsidR="007059C4" w:rsidRDefault="00126E52" w:rsidP="00625DA7">
      <w:pPr>
        <w:pStyle w:val="TreAkapitu"/>
        <w:ind w:left="1429" w:firstLine="0"/>
        <w:rPr>
          <w:lang w:val="en-US"/>
        </w:rPr>
      </w:pPr>
      <w:hyperlink r:id="rId105"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166" w:name="_Toc8601692"/>
      <w:r>
        <w:t>Wzorce logiki dziedziny</w:t>
      </w:r>
      <w:bookmarkEnd w:id="166"/>
    </w:p>
    <w:p w14:paraId="35838C92" w14:textId="77777777" w:rsidR="0062105F" w:rsidRDefault="0062105F" w:rsidP="00D340D5">
      <w:pPr>
        <w:pStyle w:val="Nagwek3"/>
      </w:pPr>
      <w:bookmarkStart w:id="167" w:name="_Toc8601693"/>
      <w:r>
        <w:t>Wzorce obsługi źródeł danych</w:t>
      </w:r>
      <w:bookmarkEnd w:id="167"/>
    </w:p>
    <w:p w14:paraId="12B49682" w14:textId="77777777" w:rsidR="0062105F" w:rsidRDefault="008D309D" w:rsidP="00D340D5">
      <w:pPr>
        <w:pStyle w:val="Nagwek3"/>
      </w:pPr>
      <w:bookmarkStart w:id="168" w:name="_Toc8601694"/>
      <w:r>
        <w:t xml:space="preserve">Wzorce </w:t>
      </w:r>
      <w:proofErr w:type="spellStart"/>
      <w:r>
        <w:t>zachowań</w:t>
      </w:r>
      <w:proofErr w:type="spellEnd"/>
      <w:r>
        <w:t xml:space="preserve"> dla mapowania obiektowo-relacyjnego</w:t>
      </w:r>
      <w:bookmarkEnd w:id="168"/>
    </w:p>
    <w:p w14:paraId="34FEA80F" w14:textId="77777777" w:rsidR="0062105F" w:rsidRDefault="008D309D" w:rsidP="00D340D5">
      <w:pPr>
        <w:pStyle w:val="Nagwek3"/>
      </w:pPr>
      <w:bookmarkStart w:id="169" w:name="_Toc8601695"/>
      <w:r>
        <w:t>Wzorce struktury dla mapowania obiektowo-relacyjnego</w:t>
      </w:r>
      <w:bookmarkEnd w:id="169"/>
    </w:p>
    <w:p w14:paraId="28820F15" w14:textId="77777777" w:rsidR="0062105F" w:rsidRDefault="008D309D" w:rsidP="00D340D5">
      <w:pPr>
        <w:pStyle w:val="Nagwek3"/>
      </w:pPr>
      <w:bookmarkStart w:id="170" w:name="_Toc8601696"/>
      <w:r>
        <w:t xml:space="preserve">Wzorce </w:t>
      </w:r>
      <w:proofErr w:type="spellStart"/>
      <w:r>
        <w:t>odwzorowań</w:t>
      </w:r>
      <w:proofErr w:type="spellEnd"/>
      <w:r>
        <w:t xml:space="preserve"> obiektów i relacyjnych metadanych</w:t>
      </w:r>
      <w:bookmarkEnd w:id="170"/>
    </w:p>
    <w:p w14:paraId="208964FC" w14:textId="77777777" w:rsidR="008D309D" w:rsidRDefault="008D309D" w:rsidP="00D340D5">
      <w:pPr>
        <w:pStyle w:val="Nagwek3"/>
      </w:pPr>
      <w:bookmarkStart w:id="171" w:name="_Toc8601697"/>
      <w:r>
        <w:t>Wzorce warstwy prezentacji</w:t>
      </w:r>
      <w:bookmarkEnd w:id="171"/>
    </w:p>
    <w:p w14:paraId="51F3CE8B" w14:textId="77777777" w:rsidR="008D309D" w:rsidRDefault="008D309D" w:rsidP="00D340D5">
      <w:pPr>
        <w:pStyle w:val="Nagwek3"/>
      </w:pPr>
      <w:bookmarkStart w:id="172" w:name="_Toc8601698"/>
      <w:r>
        <w:t>Wzorce dystrybucji</w:t>
      </w:r>
      <w:bookmarkEnd w:id="172"/>
    </w:p>
    <w:p w14:paraId="114790C7" w14:textId="77777777" w:rsidR="008D309D" w:rsidRDefault="008D309D" w:rsidP="00D340D5">
      <w:pPr>
        <w:pStyle w:val="Nagwek3"/>
      </w:pPr>
      <w:bookmarkStart w:id="173" w:name="_Toc8601699"/>
      <w:r>
        <w:t>Wzorce współbieżności autonomicznej</w:t>
      </w:r>
      <w:bookmarkEnd w:id="173"/>
    </w:p>
    <w:p w14:paraId="0189D373" w14:textId="77777777" w:rsidR="0062105F" w:rsidRPr="0062105F" w:rsidRDefault="008D309D" w:rsidP="00D340D5">
      <w:pPr>
        <w:pStyle w:val="Nagwek3"/>
      </w:pPr>
      <w:bookmarkStart w:id="174" w:name="_Toc8601700"/>
      <w:r>
        <w:t>Wzorce stanu sesji</w:t>
      </w:r>
      <w:bookmarkEnd w:id="174"/>
    </w:p>
    <w:p w14:paraId="1F819C40" w14:textId="77777777" w:rsidR="00286240" w:rsidRDefault="008D309D" w:rsidP="00D340D5">
      <w:pPr>
        <w:pStyle w:val="Nagwek3"/>
      </w:pPr>
      <w:bookmarkStart w:id="175" w:name="_Toc8601701"/>
      <w:r w:rsidRPr="0054038A">
        <w:t>Wzorce podstawowe</w:t>
      </w:r>
      <w:bookmarkEnd w:id="175"/>
    </w:p>
    <w:p w14:paraId="4A5402F1" w14:textId="77777777" w:rsidR="00F06B5F" w:rsidRPr="0054038A" w:rsidRDefault="00286240" w:rsidP="00D340D5">
      <w:pPr>
        <w:pStyle w:val="Nagwek3"/>
      </w:pPr>
      <w:bookmarkStart w:id="176" w:name="_Toc8601702"/>
      <w:r>
        <w:lastRenderedPageBreak/>
        <w:t>Wzorce obsługi błędów</w:t>
      </w:r>
      <w:bookmarkEnd w:id="176"/>
    </w:p>
    <w:p w14:paraId="1401A5AB" w14:textId="5880B2BE" w:rsidR="00EC1CB2" w:rsidRDefault="006C1952" w:rsidP="00D340D5">
      <w:pPr>
        <w:pStyle w:val="Nagwek2"/>
      </w:pPr>
      <w:bookmarkStart w:id="177" w:name="_Toc8601703"/>
      <w:r>
        <w:t>Testy systemu informatycznego</w:t>
      </w:r>
      <w:bookmarkEnd w:id="177"/>
    </w:p>
    <w:p w14:paraId="5C560777" w14:textId="64008E24" w:rsidR="006A2294" w:rsidRPr="006A2294" w:rsidRDefault="006A2294" w:rsidP="006A2294">
      <w:pPr>
        <w:pStyle w:val="TreAkapitu"/>
      </w:pPr>
      <w:r>
        <w:t xml:space="preserve">A co ja mam testować </w:t>
      </w:r>
      <w:proofErr w:type="spellStart"/>
      <w:r>
        <w:t>xD</w:t>
      </w:r>
      <w:proofErr w:type="spellEnd"/>
    </w:p>
    <w:p w14:paraId="1E3D3F48" w14:textId="7CA2772C" w:rsidR="00D340D5" w:rsidRDefault="00D340D5" w:rsidP="00D340D5">
      <w:pPr>
        <w:pStyle w:val="Nagwek3"/>
      </w:pPr>
      <w:bookmarkStart w:id="178" w:name="_Toc8601704"/>
      <w:r>
        <w:t>Testy jednostkowe</w:t>
      </w:r>
      <w:bookmarkEnd w:id="178"/>
    </w:p>
    <w:p w14:paraId="7FC2DEA6" w14:textId="2EF4421D" w:rsidR="00490FA3" w:rsidRPr="00490FA3" w:rsidRDefault="00490FA3" w:rsidP="00490FA3">
      <w:pPr>
        <w:pStyle w:val="TreAkapitu"/>
      </w:pPr>
      <w:r>
        <w:t xml:space="preserve">Testy </w:t>
      </w:r>
      <w:proofErr w:type="spellStart"/>
      <w:r>
        <w:rPr>
          <w:i/>
          <w:iCs/>
        </w:rPr>
        <w:t>chaincode</w:t>
      </w:r>
      <w:proofErr w:type="spellEnd"/>
    </w:p>
    <w:p w14:paraId="373037CA" w14:textId="615E9212" w:rsidR="00A24D5F" w:rsidRDefault="00A24D5F" w:rsidP="00A24D5F">
      <w:pPr>
        <w:pStyle w:val="TreAkapitu"/>
      </w:pPr>
      <w:hyperlink r:id="rId106" w:history="1">
        <w:r w:rsidRPr="001E6F90">
          <w:rPr>
            <w:rStyle w:val="Hipercze"/>
          </w:rPr>
          <w:t>https://medium.com/coinmonks/how-to-create-a-java-chaincode-and-deploy-in-a-hyperledger-fabric-2-network-65199e5f645d</w:t>
        </w:r>
      </w:hyperlink>
    </w:p>
    <w:p w14:paraId="0416AD29" w14:textId="0AD65BA7" w:rsidR="00A74CC0" w:rsidRDefault="00A74CC0" w:rsidP="00A24D5F">
      <w:pPr>
        <w:pStyle w:val="TreAkapitu"/>
      </w:pPr>
      <w:hyperlink r:id="rId107" w:history="1">
        <w:r w:rsidRPr="001E6F90">
          <w:rPr>
            <w:rStyle w:val="Hipercze"/>
          </w:rPr>
          <w:t>https://hyperledger-fabric.readthedocs.io/en/release-1.2/dev-setup/build.html</w:t>
        </w:r>
      </w:hyperlink>
    </w:p>
    <w:p w14:paraId="5C86DB93" w14:textId="16EC7B79" w:rsidR="002471AD" w:rsidRDefault="002471AD" w:rsidP="00A24D5F">
      <w:pPr>
        <w:pStyle w:val="TreAkapitu"/>
      </w:pPr>
      <w:hyperlink r:id="rId108" w:history="1">
        <w:r w:rsidRPr="001E6F90">
          <w:rPr>
            <w:rStyle w:val="Hipercze"/>
          </w:rPr>
          <w:t>https://javaguirre.me/2019/01/21/testing-chaincode-on-hyperledger-fabric</w:t>
        </w:r>
      </w:hyperlink>
    </w:p>
    <w:p w14:paraId="3045A33F" w14:textId="77777777" w:rsidR="002471AD" w:rsidRDefault="002471AD" w:rsidP="00A24D5F">
      <w:pPr>
        <w:pStyle w:val="TreAkapitu"/>
      </w:pPr>
    </w:p>
    <w:p w14:paraId="00E8BAF0" w14:textId="77777777" w:rsidR="00A74CC0" w:rsidRDefault="00A74CC0" w:rsidP="00A24D5F">
      <w:pPr>
        <w:pStyle w:val="TreAkapitu"/>
      </w:pPr>
    </w:p>
    <w:p w14:paraId="63AE0C6A" w14:textId="77777777" w:rsidR="00A24D5F" w:rsidRPr="00A24D5F" w:rsidRDefault="00A24D5F" w:rsidP="00A24D5F">
      <w:pPr>
        <w:pStyle w:val="TreAkapitu"/>
      </w:pPr>
    </w:p>
    <w:p w14:paraId="2EB15C70" w14:textId="6B991BF6" w:rsidR="00D340D5" w:rsidRDefault="00D340D5" w:rsidP="00D340D5">
      <w:pPr>
        <w:pStyle w:val="Nagwek3"/>
      </w:pPr>
      <w:bookmarkStart w:id="179" w:name="_Toc8601705"/>
      <w:r>
        <w:t>Testy integracyjne</w:t>
      </w:r>
      <w:bookmarkEnd w:id="179"/>
    </w:p>
    <w:p w14:paraId="6BD2ACDE" w14:textId="77777777" w:rsidR="00490FA3" w:rsidRPr="00490FA3" w:rsidRDefault="00490FA3" w:rsidP="00490FA3">
      <w:pPr>
        <w:pStyle w:val="TreAkapitu"/>
      </w:pPr>
    </w:p>
    <w:p w14:paraId="6533FFC4" w14:textId="77777777" w:rsidR="00D340D5" w:rsidRDefault="00D340D5" w:rsidP="00D340D5">
      <w:pPr>
        <w:pStyle w:val="Nagwek3"/>
      </w:pPr>
      <w:bookmarkStart w:id="180" w:name="_Toc8601706"/>
      <w:r>
        <w:t>Testy wydajnościowe</w:t>
      </w:r>
      <w:bookmarkEnd w:id="180"/>
    </w:p>
    <w:p w14:paraId="57F72368" w14:textId="4C3B283C" w:rsidR="005A7367" w:rsidRDefault="00D340D5" w:rsidP="00CF6D35">
      <w:pPr>
        <w:pStyle w:val="Nagwek3"/>
      </w:pPr>
      <w:bookmarkStart w:id="181" w:name="_Toc8601707"/>
      <w:r>
        <w:t>Testy akceptacyjne</w:t>
      </w:r>
      <w:bookmarkStart w:id="182" w:name="_Toc8601708"/>
      <w:bookmarkEnd w:id="181"/>
      <w:bookmarkEnd w:id="182"/>
    </w:p>
    <w:p w14:paraId="3F16444B" w14:textId="77777777" w:rsidR="00126431" w:rsidRDefault="00126431" w:rsidP="00D340D5">
      <w:pPr>
        <w:pStyle w:val="Nagwek2"/>
      </w:pPr>
      <w:bookmarkStart w:id="183" w:name="_Toc8601709"/>
      <w:r w:rsidRPr="00CB1632">
        <w:t>Wnioski</w:t>
      </w:r>
      <w:bookmarkEnd w:id="183"/>
    </w:p>
    <w:p w14:paraId="39490F6B" w14:textId="405604FF" w:rsidR="00126431" w:rsidRDefault="00126431" w:rsidP="006E7014">
      <w:pPr>
        <w:pStyle w:val="TreAkapitu"/>
        <w:ind w:firstLine="0"/>
        <w:rPr>
          <w:sz w:val="28"/>
        </w:rPr>
      </w:pPr>
    </w:p>
    <w:p w14:paraId="42E14500" w14:textId="77777777" w:rsidR="00581CE0" w:rsidRDefault="00D1372C" w:rsidP="00D340D5">
      <w:pPr>
        <w:pStyle w:val="Nagwek1"/>
      </w:pPr>
      <w:bookmarkStart w:id="184" w:name="_Toc8601710"/>
      <w:r w:rsidRPr="009A01A7">
        <w:t>EWALUACJA</w:t>
      </w:r>
      <w:bookmarkEnd w:id="86"/>
      <w:bookmarkEnd w:id="87"/>
      <w:r w:rsidR="00E43768">
        <w:t xml:space="preserve"> systemu informatycznego</w:t>
      </w:r>
      <w:bookmarkEnd w:id="184"/>
    </w:p>
    <w:p w14:paraId="5720F5A1" w14:textId="71B71CB9" w:rsidR="00581CE0" w:rsidRDefault="000B3D9A" w:rsidP="00D340D5">
      <w:pPr>
        <w:pStyle w:val="Nagwek2"/>
      </w:pPr>
      <w:bookmarkStart w:id="185" w:name="_Toc490182469"/>
      <w:bookmarkStart w:id="186" w:name="_Toc496365863"/>
      <w:bookmarkStart w:id="187" w:name="_Toc490182470"/>
      <w:bookmarkStart w:id="188" w:name="_Toc8601711"/>
      <w:bookmarkEnd w:id="185"/>
      <w:bookmarkEnd w:id="186"/>
      <w:r w:rsidRPr="009A01A7">
        <w:t>Wprowadzenie</w:t>
      </w:r>
      <w:bookmarkEnd w:id="187"/>
      <w:bookmarkEnd w:id="188"/>
    </w:p>
    <w:p w14:paraId="18D5DD65" w14:textId="7D2F69CE"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p>
    <w:p w14:paraId="267BF928" w14:textId="77777777" w:rsidR="00E1797C" w:rsidRDefault="00FA4EF7" w:rsidP="00D340D5">
      <w:pPr>
        <w:pStyle w:val="Nagwek2"/>
      </w:pPr>
      <w:bookmarkStart w:id="189" w:name="_Ref472357223"/>
      <w:bookmarkStart w:id="190" w:name="_Toc490182471"/>
      <w:bookmarkStart w:id="191" w:name="_Toc8601712"/>
      <w:r w:rsidRPr="009A01A7">
        <w:t>Metoda oceny</w:t>
      </w:r>
      <w:bookmarkEnd w:id="189"/>
      <w:bookmarkEnd w:id="190"/>
      <w:r w:rsidR="00A12244">
        <w:t xml:space="preserve"> uzyskanych wyników</w:t>
      </w:r>
      <w:bookmarkEnd w:id="191"/>
    </w:p>
    <w:p w14:paraId="7D123AEF" w14:textId="77777777" w:rsidR="007D2398" w:rsidRDefault="0098246F" w:rsidP="00D340D5">
      <w:pPr>
        <w:pStyle w:val="Nagwek2"/>
      </w:pPr>
      <w:bookmarkStart w:id="192" w:name="_Ref472356333"/>
      <w:bookmarkStart w:id="193" w:name="_Toc490182473"/>
      <w:bookmarkStart w:id="194" w:name="_Toc8601713"/>
      <w:r>
        <w:t>O</w:t>
      </w:r>
      <w:r w:rsidR="00FA4EF7" w:rsidRPr="009A01A7">
        <w:t>cen</w:t>
      </w:r>
      <w:bookmarkEnd w:id="192"/>
      <w:bookmarkEnd w:id="193"/>
      <w:r>
        <w:t>a uzyskanych wyników</w:t>
      </w:r>
      <w:bookmarkEnd w:id="194"/>
    </w:p>
    <w:p w14:paraId="3F6BE700" w14:textId="77777777" w:rsidR="007D2398" w:rsidRDefault="007D2398" w:rsidP="00D340D5">
      <w:pPr>
        <w:pStyle w:val="Nagwek3"/>
      </w:pPr>
      <w:bookmarkStart w:id="195" w:name="_Toc8601714"/>
      <w:r>
        <w:t>Ocena stopnia implementacji systemu</w:t>
      </w:r>
      <w:bookmarkEnd w:id="195"/>
    </w:p>
    <w:p w14:paraId="2989AE5D" w14:textId="66753A66" w:rsidR="00C228A8" w:rsidRDefault="00C228A8" w:rsidP="00C228A8">
      <w:pPr>
        <w:pStyle w:val="TreAkapitu"/>
      </w:pPr>
      <w:r w:rsidRPr="00C228A8">
        <w:rPr>
          <w:highlight w:val="yellow"/>
        </w:rPr>
        <w:lastRenderedPageBreak/>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196" w:name="_Toc8601715"/>
      <w:r>
        <w:t xml:space="preserve">Ocena </w:t>
      </w:r>
      <w:r w:rsidR="00C228A8">
        <w:t>stopnia pokrycia wymagań</w:t>
      </w:r>
      <w:bookmarkEnd w:id="196"/>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197" w:name="_Toc8601716"/>
      <w:r>
        <w:t xml:space="preserve">Ocena </w:t>
      </w:r>
      <w:r w:rsidR="007D2398">
        <w:t>funkcjonal</w:t>
      </w:r>
      <w:r w:rsidR="003B4709">
        <w:t>ności systemu</w:t>
      </w:r>
      <w:bookmarkEnd w:id="197"/>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198" w:name="_Toc8601717"/>
      <w:r>
        <w:t>Ocena jakości systemu</w:t>
      </w:r>
      <w:bookmarkEnd w:id="198"/>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199" w:name="_Toc8601718"/>
      <w:r>
        <w:t>Ocena użyteczności systemu</w:t>
      </w:r>
      <w:bookmarkEnd w:id="199"/>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77777777" w:rsidR="00844D17" w:rsidRDefault="00E90296" w:rsidP="00D340D5">
      <w:pPr>
        <w:pStyle w:val="Nagwek2"/>
      </w:pPr>
      <w:bookmarkStart w:id="200" w:name="_Toc8601719"/>
      <w:r>
        <w:t xml:space="preserve">Kierunki </w:t>
      </w:r>
      <w:r w:rsidR="008D2496">
        <w:t>rozwoju</w:t>
      </w:r>
      <w:r w:rsidR="00490B77">
        <w:t xml:space="preserve"> i doskonalenia</w:t>
      </w:r>
      <w:bookmarkEnd w:id="200"/>
    </w:p>
    <w:p w14:paraId="4C78CE2D" w14:textId="5B4D5A28" w:rsidR="00844D17" w:rsidRDefault="00844D17" w:rsidP="00D340D5">
      <w:pPr>
        <w:pStyle w:val="Nagwek3"/>
      </w:pPr>
      <w:bookmarkStart w:id="201" w:name="_Toc8601720"/>
      <w:r>
        <w:t>Rekomendacje kierunku rozwoju systemu</w:t>
      </w:r>
      <w:bookmarkEnd w:id="201"/>
    </w:p>
    <w:p w14:paraId="46942D54" w14:textId="3E15ECA1" w:rsidR="004A1D68" w:rsidRDefault="004A1D68" w:rsidP="00275370">
      <w:pPr>
        <w:pStyle w:val="TreAkapitu"/>
        <w:numPr>
          <w:ilvl w:val="0"/>
          <w:numId w:val="28"/>
        </w:numPr>
      </w:pPr>
      <w:r>
        <w:t>Studenci wpłacają kapitał na wspólny portfel uczelni – następuje głosowanie wśród społeczności komu zostaje przydzielona pożyczka</w:t>
      </w:r>
    </w:p>
    <w:p w14:paraId="6A239F9F" w14:textId="7CB778AA" w:rsidR="004A1D68" w:rsidRP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p>
    <w:p w14:paraId="518A803E" w14:textId="679260B7" w:rsidR="00D74C49" w:rsidRDefault="00BD2049" w:rsidP="00D340D5">
      <w:pPr>
        <w:pStyle w:val="Nagwek3"/>
      </w:pPr>
      <w:bookmarkStart w:id="202" w:name="_Toc8601721"/>
      <w:r>
        <w:t>Rekomendacje w zakresie doskonalenia metod inżynierii systemów</w:t>
      </w:r>
      <w:bookmarkEnd w:id="202"/>
    </w:p>
    <w:p w14:paraId="75953A53" w14:textId="3977EBAD" w:rsidR="002E6F16" w:rsidRPr="002E6F16" w:rsidRDefault="002E6F16" w:rsidP="002E6F16">
      <w:pPr>
        <w:pStyle w:val="TreAkapitu"/>
      </w:pPr>
      <w:r>
        <w:t>BENDE SIĘ UCZYŁ</w:t>
      </w:r>
    </w:p>
    <w:p w14:paraId="4966B9F1" w14:textId="77777777" w:rsidR="00581CE0" w:rsidRDefault="00E63228" w:rsidP="00D340D5">
      <w:pPr>
        <w:pStyle w:val="Nagwek2"/>
      </w:pPr>
      <w:bookmarkStart w:id="203" w:name="_Toc490182474"/>
      <w:bookmarkStart w:id="204" w:name="_Toc8601722"/>
      <w:r w:rsidRPr="009A01A7">
        <w:t>Wnioski</w:t>
      </w:r>
      <w:bookmarkEnd w:id="203"/>
      <w:bookmarkEnd w:id="204"/>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205" w:name="_Toc350197594"/>
      <w:bookmarkStart w:id="206" w:name="_Toc490182475"/>
      <w:bookmarkStart w:id="207" w:name="_Toc8601723"/>
      <w:bookmarkEnd w:id="3"/>
      <w:r w:rsidRPr="009A01A7">
        <w:lastRenderedPageBreak/>
        <w:t>Zakończenie</w:t>
      </w:r>
      <w:bookmarkEnd w:id="205"/>
      <w:bookmarkEnd w:id="206"/>
      <w:bookmarkEnd w:id="207"/>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208" w:name="_Toc350197595"/>
      <w:r>
        <w:br w:type="page"/>
      </w:r>
    </w:p>
    <w:p w14:paraId="683048A8" w14:textId="77777777" w:rsidR="005C1024" w:rsidRDefault="005C1024" w:rsidP="00D340D5">
      <w:pPr>
        <w:pStyle w:val="Nagwek1"/>
        <w:numPr>
          <w:ilvl w:val="0"/>
          <w:numId w:val="0"/>
        </w:numPr>
      </w:pPr>
      <w:bookmarkStart w:id="209" w:name="_Toc8601724"/>
      <w:bookmarkEnd w:id="208"/>
      <w:r>
        <w:lastRenderedPageBreak/>
        <w:t>BIBLIOGRAFIA</w:t>
      </w:r>
      <w:bookmarkEnd w:id="209"/>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126E52" w:rsidP="007F5D7F">
      <w:pPr>
        <w:pStyle w:val="TreAkapitu"/>
        <w:numPr>
          <w:ilvl w:val="0"/>
          <w:numId w:val="5"/>
        </w:numPr>
        <w:rPr>
          <w:i/>
          <w:iCs/>
        </w:rPr>
      </w:pPr>
      <w:hyperlink r:id="rId109"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7261A4AB" w:rsidR="005F0125" w:rsidRPr="00515E41"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045DEC8" w14:textId="77777777" w:rsidR="00E46D4F" w:rsidRDefault="007F31A8" w:rsidP="00D340D5">
      <w:pPr>
        <w:pStyle w:val="Nagwek1"/>
        <w:numPr>
          <w:ilvl w:val="0"/>
          <w:numId w:val="0"/>
        </w:numPr>
      </w:pPr>
      <w:bookmarkStart w:id="210" w:name="_Toc350197596"/>
      <w:bookmarkStart w:id="211" w:name="_Toc490182477"/>
      <w:bookmarkStart w:id="212" w:name="_Toc8601725"/>
      <w:r w:rsidRPr="0033201B">
        <w:lastRenderedPageBreak/>
        <w:t>Wykaz Rysnunków</w:t>
      </w:r>
      <w:bookmarkEnd w:id="210"/>
      <w:bookmarkEnd w:id="211"/>
      <w:bookmarkEnd w:id="212"/>
    </w:p>
    <w:p w14:paraId="03806BD6" w14:textId="77777777" w:rsidR="007F31A8" w:rsidRDefault="00860CB6" w:rsidP="007F31A8">
      <w:pPr>
        <w:pStyle w:val="TreAkapitu"/>
      </w:pPr>
      <w:r w:rsidRPr="00860CB6">
        <w:rPr>
          <w:highlight w:val="green"/>
        </w:rPr>
        <w:t>W tym miejscu należy osadzić generowany automatycznie spis rysunków</w:t>
      </w:r>
      <w:r>
        <w:t xml:space="preserve"> </w:t>
      </w:r>
    </w:p>
    <w:p w14:paraId="70B5A7A9" w14:textId="77777777"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Rys. " </w:instrText>
      </w:r>
      <w:r w:rsidRPr="00860CB6">
        <w:rPr>
          <w:highlight w:val="yellow"/>
        </w:rPr>
        <w:fldChar w:fldCharType="separate"/>
      </w:r>
      <w:hyperlink w:anchor="_Toc499833800" w:history="1">
        <w:r w:rsidR="00507F55" w:rsidRPr="00860CB6">
          <w:rPr>
            <w:rStyle w:val="Hipercze"/>
            <w:noProof/>
            <w:highlight w:val="yellow"/>
          </w:rPr>
          <w:t>Rys. 1. Ilustracja ogólnego modelu przedmiotu (obiektu) badań i jego konkretyzacji.</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00 \h </w:instrText>
        </w:r>
        <w:r w:rsidRPr="00860CB6">
          <w:rPr>
            <w:noProof/>
            <w:webHidden/>
            <w:highlight w:val="yellow"/>
          </w:rPr>
        </w:r>
        <w:r w:rsidRPr="00860CB6">
          <w:rPr>
            <w:noProof/>
            <w:webHidden/>
            <w:highlight w:val="yellow"/>
          </w:rPr>
          <w:fldChar w:fldCharType="separate"/>
        </w:r>
        <w:r w:rsidR="0023361F" w:rsidRPr="00860CB6">
          <w:rPr>
            <w:noProof/>
            <w:webHidden/>
            <w:highlight w:val="yellow"/>
          </w:rPr>
          <w:t>23</w:t>
        </w:r>
        <w:r w:rsidRPr="00860CB6">
          <w:rPr>
            <w:noProof/>
            <w:webHidden/>
            <w:highlight w:val="yellow"/>
          </w:rPr>
          <w:fldChar w:fldCharType="end"/>
        </w:r>
      </w:hyperlink>
    </w:p>
    <w:p w14:paraId="03EE0412"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1" w:history="1">
        <w:r w:rsidR="00507F55" w:rsidRPr="00860CB6">
          <w:rPr>
            <w:rStyle w:val="Hipercze"/>
            <w:noProof/>
            <w:highlight w:val="yellow"/>
          </w:rPr>
          <w:t>Rys. 2. Ilustracja schematu postępowania w analizie systemowej sytuacji problemowej.</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1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7</w:t>
        </w:r>
        <w:r w:rsidR="002B13D8" w:rsidRPr="00860CB6">
          <w:rPr>
            <w:noProof/>
            <w:webHidden/>
            <w:highlight w:val="yellow"/>
          </w:rPr>
          <w:fldChar w:fldCharType="end"/>
        </w:r>
      </w:hyperlink>
    </w:p>
    <w:p w14:paraId="5D1EDBD0"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2" w:history="1">
        <w:r w:rsidR="00507F55" w:rsidRPr="00860CB6">
          <w:rPr>
            <w:rStyle w:val="Hipercze"/>
            <w:noProof/>
            <w:highlight w:val="yellow"/>
          </w:rPr>
          <w:t>Rys. 3. Ilustracja modelu procesu badań naukow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2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8</w:t>
        </w:r>
        <w:r w:rsidR="002B13D8" w:rsidRPr="00860CB6">
          <w:rPr>
            <w:noProof/>
            <w:webHidden/>
            <w:highlight w:val="yellow"/>
          </w:rPr>
          <w:fldChar w:fldCharType="end"/>
        </w:r>
      </w:hyperlink>
    </w:p>
    <w:p w14:paraId="03E39A06"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3" w:history="1">
        <w:r w:rsidR="00507F55" w:rsidRPr="00860CB6">
          <w:rPr>
            <w:rStyle w:val="Hipercze"/>
            <w:noProof/>
            <w:highlight w:val="yellow"/>
          </w:rPr>
          <w:t>Rys. 4. Ilustracja typologii metod i technik badań naukow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3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9</w:t>
        </w:r>
        <w:r w:rsidR="002B13D8" w:rsidRPr="00860CB6">
          <w:rPr>
            <w:noProof/>
            <w:webHidden/>
            <w:highlight w:val="yellow"/>
          </w:rPr>
          <w:fldChar w:fldCharType="end"/>
        </w:r>
      </w:hyperlink>
    </w:p>
    <w:p w14:paraId="4D989B6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4" w:history="1">
        <w:r w:rsidR="00507F55" w:rsidRPr="00860CB6">
          <w:rPr>
            <w:rStyle w:val="Hipercze"/>
            <w:noProof/>
            <w:highlight w:val="yellow"/>
          </w:rPr>
          <w:t>Rys. 5. Ilustracja metamodelu pojęciowego do celów badań nad doskonaleniem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42</w:t>
        </w:r>
        <w:r w:rsidR="002B13D8" w:rsidRPr="00860CB6">
          <w:rPr>
            <w:noProof/>
            <w:webHidden/>
            <w:highlight w:val="yellow"/>
          </w:rPr>
          <w:fldChar w:fldCharType="end"/>
        </w:r>
      </w:hyperlink>
    </w:p>
    <w:p w14:paraId="728E228B"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5" w:history="1">
        <w:r w:rsidR="00507F55" w:rsidRPr="00860CB6">
          <w:rPr>
            <w:rStyle w:val="Hipercze"/>
            <w:noProof/>
            <w:highlight w:val="yellow"/>
          </w:rPr>
          <w:t>Rys. 6. Ilustracja powiązań czynników wpływających na wprowadzanie zmian w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62</w:t>
        </w:r>
        <w:r w:rsidR="002B13D8" w:rsidRPr="00860CB6">
          <w:rPr>
            <w:noProof/>
            <w:webHidden/>
            <w:highlight w:val="yellow"/>
          </w:rPr>
          <w:fldChar w:fldCharType="end"/>
        </w:r>
      </w:hyperlink>
    </w:p>
    <w:p w14:paraId="51D018D2"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6" w:history="1">
        <w:r w:rsidR="00507F55" w:rsidRPr="00860CB6">
          <w:rPr>
            <w:rStyle w:val="Hipercze"/>
            <w:noProof/>
            <w:highlight w:val="yellow"/>
          </w:rPr>
          <w:t>Rys. 7. Ilustracja modeli zmian organizacji wg Van de Ven'a i Poole'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6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66</w:t>
        </w:r>
        <w:r w:rsidR="002B13D8" w:rsidRPr="00860CB6">
          <w:rPr>
            <w:noProof/>
            <w:webHidden/>
            <w:highlight w:val="yellow"/>
          </w:rPr>
          <w:fldChar w:fldCharType="end"/>
        </w:r>
      </w:hyperlink>
    </w:p>
    <w:p w14:paraId="3755008A"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7" w:history="1">
        <w:r w:rsidR="00507F55" w:rsidRPr="00860CB6">
          <w:rPr>
            <w:rStyle w:val="Hipercze"/>
            <w:noProof/>
            <w:highlight w:val="yellow"/>
          </w:rPr>
          <w:t>Rys. 8. Ilustracja behawioralnego modelu zmian organizacji Burke'a-Litwin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7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67</w:t>
        </w:r>
        <w:r w:rsidR="002B13D8" w:rsidRPr="00860CB6">
          <w:rPr>
            <w:noProof/>
            <w:webHidden/>
            <w:highlight w:val="yellow"/>
          </w:rPr>
          <w:fldChar w:fldCharType="end"/>
        </w:r>
      </w:hyperlink>
    </w:p>
    <w:p w14:paraId="53027637"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8" w:history="1">
        <w:r w:rsidR="00507F55" w:rsidRPr="00860CB6">
          <w:rPr>
            <w:rStyle w:val="Hipercze"/>
            <w:noProof/>
            <w:highlight w:val="yellow"/>
          </w:rPr>
          <w:t>Rys. 9. Ilustracja procesu transformacji organizacji ze stanu obecnego do docelow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8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89</w:t>
        </w:r>
        <w:r w:rsidR="002B13D8" w:rsidRPr="00860CB6">
          <w:rPr>
            <w:noProof/>
            <w:webHidden/>
            <w:highlight w:val="yellow"/>
          </w:rPr>
          <w:fldChar w:fldCharType="end"/>
        </w:r>
      </w:hyperlink>
    </w:p>
    <w:p w14:paraId="207DEBC8"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09" w:history="1">
        <w:r w:rsidR="00507F55" w:rsidRPr="00860CB6">
          <w:rPr>
            <w:rStyle w:val="Hipercze"/>
            <w:noProof/>
            <w:highlight w:val="yellow"/>
          </w:rPr>
          <w:t>Rys. 10. Ilustracja kontekstu funkcjonowania polskiego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09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92</w:t>
        </w:r>
        <w:r w:rsidR="002B13D8" w:rsidRPr="00860CB6">
          <w:rPr>
            <w:noProof/>
            <w:webHidden/>
            <w:highlight w:val="yellow"/>
          </w:rPr>
          <w:fldChar w:fldCharType="end"/>
        </w:r>
      </w:hyperlink>
    </w:p>
    <w:p w14:paraId="19CB1C4B"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0" w:history="1">
        <w:r w:rsidR="00507F55" w:rsidRPr="00860CB6">
          <w:rPr>
            <w:rStyle w:val="Hipercze"/>
            <w:noProof/>
            <w:highlight w:val="yellow"/>
          </w:rPr>
          <w:t>Rys. 11. Ilustracja struktury podziału misji, celów i zadań polskiego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0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94</w:t>
        </w:r>
        <w:r w:rsidR="002B13D8" w:rsidRPr="00860CB6">
          <w:rPr>
            <w:noProof/>
            <w:webHidden/>
            <w:highlight w:val="yellow"/>
          </w:rPr>
          <w:fldChar w:fldCharType="end"/>
        </w:r>
      </w:hyperlink>
    </w:p>
    <w:p w14:paraId="20092B69"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1" w:history="1">
        <w:r w:rsidR="00507F55" w:rsidRPr="00860CB6">
          <w:rPr>
            <w:rStyle w:val="Hipercze"/>
            <w:noProof/>
            <w:highlight w:val="yellow"/>
          </w:rPr>
          <w:t>Rys. 12. Ilustracja cyklu życia zagrożen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1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96</w:t>
        </w:r>
        <w:r w:rsidR="002B13D8" w:rsidRPr="00860CB6">
          <w:rPr>
            <w:noProof/>
            <w:webHidden/>
            <w:highlight w:val="yellow"/>
          </w:rPr>
          <w:fldChar w:fldCharType="end"/>
        </w:r>
      </w:hyperlink>
    </w:p>
    <w:p w14:paraId="1AD31D89"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2" w:history="1">
        <w:r w:rsidR="00507F55" w:rsidRPr="00860CB6">
          <w:rPr>
            <w:rStyle w:val="Hipercze"/>
            <w:noProof/>
            <w:highlight w:val="yellow"/>
          </w:rPr>
          <w:t>Rys. 13. Ilustracja modelu procesu informacyjno-decyzyjn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2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97</w:t>
        </w:r>
        <w:r w:rsidR="002B13D8" w:rsidRPr="00860CB6">
          <w:rPr>
            <w:noProof/>
            <w:webHidden/>
            <w:highlight w:val="yellow"/>
          </w:rPr>
          <w:fldChar w:fldCharType="end"/>
        </w:r>
      </w:hyperlink>
    </w:p>
    <w:p w14:paraId="3020C1B3"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3" w:history="1">
        <w:r w:rsidR="00507F55" w:rsidRPr="00860CB6">
          <w:rPr>
            <w:rStyle w:val="Hipercze"/>
            <w:noProof/>
            <w:highlight w:val="yellow"/>
          </w:rPr>
          <w:t>Rys. 14. Ilustracja SBN jako organizacj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3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02</w:t>
        </w:r>
        <w:r w:rsidR="002B13D8" w:rsidRPr="00860CB6">
          <w:rPr>
            <w:noProof/>
            <w:webHidden/>
            <w:highlight w:val="yellow"/>
          </w:rPr>
          <w:fldChar w:fldCharType="end"/>
        </w:r>
      </w:hyperlink>
    </w:p>
    <w:p w14:paraId="73B3BAF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4" w:history="1">
        <w:r w:rsidR="00507F55" w:rsidRPr="00860CB6">
          <w:rPr>
            <w:rStyle w:val="Hipercze"/>
            <w:noProof/>
            <w:highlight w:val="yellow"/>
          </w:rPr>
          <w:t>Rys. 15. Ilustracja klasyfikacji modelu operacyjnego względem poziomu standaryzacji i integracji proces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15</w:t>
        </w:r>
        <w:r w:rsidR="002B13D8" w:rsidRPr="00860CB6">
          <w:rPr>
            <w:noProof/>
            <w:webHidden/>
            <w:highlight w:val="yellow"/>
          </w:rPr>
          <w:fldChar w:fldCharType="end"/>
        </w:r>
      </w:hyperlink>
    </w:p>
    <w:p w14:paraId="5118150E"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5" w:history="1">
        <w:r w:rsidR="00507F55" w:rsidRPr="00860CB6">
          <w:rPr>
            <w:rStyle w:val="Hipercze"/>
            <w:noProof/>
            <w:highlight w:val="yellow"/>
          </w:rPr>
          <w:t>Rys. 16. Ilustracja postulowanego modelu operacyjnego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18</w:t>
        </w:r>
        <w:r w:rsidR="002B13D8" w:rsidRPr="00860CB6">
          <w:rPr>
            <w:noProof/>
            <w:webHidden/>
            <w:highlight w:val="yellow"/>
          </w:rPr>
          <w:fldChar w:fldCharType="end"/>
        </w:r>
      </w:hyperlink>
    </w:p>
    <w:p w14:paraId="23ECA203"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6" w:history="1">
        <w:r w:rsidR="00507F55" w:rsidRPr="00860CB6">
          <w:rPr>
            <w:rStyle w:val="Hipercze"/>
            <w:noProof/>
            <w:highlight w:val="yellow"/>
          </w:rPr>
          <w:t>Rys. 17. Ilustracja klasyfikacji zmian organizacyjnych w/g Fopp'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6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19</w:t>
        </w:r>
        <w:r w:rsidR="002B13D8" w:rsidRPr="00860CB6">
          <w:rPr>
            <w:noProof/>
            <w:webHidden/>
            <w:highlight w:val="yellow"/>
          </w:rPr>
          <w:fldChar w:fldCharType="end"/>
        </w:r>
      </w:hyperlink>
    </w:p>
    <w:p w14:paraId="48102475"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7" w:history="1">
        <w:r w:rsidR="00507F55" w:rsidRPr="00860CB6">
          <w:rPr>
            <w:rStyle w:val="Hipercze"/>
            <w:noProof/>
            <w:highlight w:val="yellow"/>
          </w:rPr>
          <w:t>Rys. 18. Ilustracja klasyfikacji zmian organizacyjnych w/g Ackerman i Costell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7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19</w:t>
        </w:r>
        <w:r w:rsidR="002B13D8" w:rsidRPr="00860CB6">
          <w:rPr>
            <w:noProof/>
            <w:webHidden/>
            <w:highlight w:val="yellow"/>
          </w:rPr>
          <w:fldChar w:fldCharType="end"/>
        </w:r>
      </w:hyperlink>
    </w:p>
    <w:p w14:paraId="2E536E67"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8" w:history="1">
        <w:r w:rsidR="00507F55" w:rsidRPr="00860CB6">
          <w:rPr>
            <w:rStyle w:val="Hipercze"/>
            <w:noProof/>
            <w:highlight w:val="yellow"/>
          </w:rPr>
          <w:t>Rys. 19. Ilustracja struktury interesariuszy procesu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8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21</w:t>
        </w:r>
        <w:r w:rsidR="002B13D8" w:rsidRPr="00860CB6">
          <w:rPr>
            <w:noProof/>
            <w:webHidden/>
            <w:highlight w:val="yellow"/>
          </w:rPr>
          <w:fldChar w:fldCharType="end"/>
        </w:r>
      </w:hyperlink>
    </w:p>
    <w:p w14:paraId="51BF2D59"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19" w:history="1">
        <w:r w:rsidR="00507F55" w:rsidRPr="00860CB6">
          <w:rPr>
            <w:rStyle w:val="Hipercze"/>
            <w:noProof/>
            <w:highlight w:val="yellow"/>
          </w:rPr>
          <w:t>Rys. 20. Ilustracja związku przyczynowo-skutkowego pomiędzy interesariuszami i procesem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19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21</w:t>
        </w:r>
        <w:r w:rsidR="002B13D8" w:rsidRPr="00860CB6">
          <w:rPr>
            <w:noProof/>
            <w:webHidden/>
            <w:highlight w:val="yellow"/>
          </w:rPr>
          <w:fldChar w:fldCharType="end"/>
        </w:r>
      </w:hyperlink>
    </w:p>
    <w:p w14:paraId="2E3B978F"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0" w:history="1">
        <w:r w:rsidR="00507F55" w:rsidRPr="00860CB6">
          <w:rPr>
            <w:rStyle w:val="Hipercze"/>
            <w:noProof/>
            <w:highlight w:val="yellow"/>
          </w:rPr>
          <w:t>Rys. 21. Ilustracja struktury głównych celów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0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23</w:t>
        </w:r>
        <w:r w:rsidR="002B13D8" w:rsidRPr="00860CB6">
          <w:rPr>
            <w:noProof/>
            <w:webHidden/>
            <w:highlight w:val="yellow"/>
          </w:rPr>
          <w:fldChar w:fldCharType="end"/>
        </w:r>
      </w:hyperlink>
    </w:p>
    <w:p w14:paraId="3F3215D3"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1" w:history="1">
        <w:r w:rsidR="00507F55" w:rsidRPr="00860CB6">
          <w:rPr>
            <w:rStyle w:val="Hipercze"/>
            <w:noProof/>
            <w:highlight w:val="yellow"/>
          </w:rPr>
          <w:t>Rys. 22. Ilustracja przykładowych efektów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1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31</w:t>
        </w:r>
        <w:r w:rsidR="002B13D8" w:rsidRPr="00860CB6">
          <w:rPr>
            <w:noProof/>
            <w:webHidden/>
            <w:highlight w:val="yellow"/>
          </w:rPr>
          <w:fldChar w:fldCharType="end"/>
        </w:r>
      </w:hyperlink>
    </w:p>
    <w:p w14:paraId="7F7C276D"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2" w:history="1">
        <w:r w:rsidR="00507F55" w:rsidRPr="00860CB6">
          <w:rPr>
            <w:rStyle w:val="Hipercze"/>
            <w:noProof/>
            <w:highlight w:val="yellow"/>
          </w:rPr>
          <w:t>Rys. 23. Ilustracja powiązań pomiędzy dokumentami strategicznymi w obszarze rozwoju kraju 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2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41</w:t>
        </w:r>
        <w:r w:rsidR="002B13D8" w:rsidRPr="00860CB6">
          <w:rPr>
            <w:noProof/>
            <w:webHidden/>
            <w:highlight w:val="yellow"/>
          </w:rPr>
          <w:fldChar w:fldCharType="end"/>
        </w:r>
      </w:hyperlink>
    </w:p>
    <w:p w14:paraId="5901706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3" w:history="1">
        <w:r w:rsidR="00507F55" w:rsidRPr="00860CB6">
          <w:rPr>
            <w:rStyle w:val="Hipercze"/>
            <w:noProof/>
            <w:highlight w:val="yellow"/>
          </w:rPr>
          <w:t>Rys. 24. Ilustracja poziomów interoperacyjności wg EIF.</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3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43</w:t>
        </w:r>
        <w:r w:rsidR="002B13D8" w:rsidRPr="00860CB6">
          <w:rPr>
            <w:noProof/>
            <w:webHidden/>
            <w:highlight w:val="yellow"/>
          </w:rPr>
          <w:fldChar w:fldCharType="end"/>
        </w:r>
      </w:hyperlink>
    </w:p>
    <w:p w14:paraId="27418678"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4" w:history="1">
        <w:r w:rsidR="00507F55" w:rsidRPr="00860CB6">
          <w:rPr>
            <w:rStyle w:val="Hipercze"/>
            <w:noProof/>
            <w:highlight w:val="yellow"/>
          </w:rPr>
          <w:t>Rys. 25. Ilustracja orientacji usługowej w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45</w:t>
        </w:r>
        <w:r w:rsidR="002B13D8" w:rsidRPr="00860CB6">
          <w:rPr>
            <w:noProof/>
            <w:webHidden/>
            <w:highlight w:val="yellow"/>
          </w:rPr>
          <w:fldChar w:fldCharType="end"/>
        </w:r>
      </w:hyperlink>
    </w:p>
    <w:p w14:paraId="17D070C7"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25" w:history="1">
        <w:r w:rsidR="00507F55" w:rsidRPr="00860CB6">
          <w:rPr>
            <w:rStyle w:val="Hipercze"/>
            <w:noProof/>
            <w:highlight w:val="yellow"/>
          </w:rPr>
          <w:t>Rys. 26. Ilustracja ewolucji organizacji oraz technologii prowadzącej do osiągnięcia zdolności sieciocentrycz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2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47</w:t>
        </w:r>
        <w:r w:rsidR="002B13D8" w:rsidRPr="00860CB6">
          <w:rPr>
            <w:noProof/>
            <w:webHidden/>
            <w:highlight w:val="yellow"/>
          </w:rPr>
          <w:fldChar w:fldCharType="end"/>
        </w:r>
      </w:hyperlink>
    </w:p>
    <w:p w14:paraId="32834B33" w14:textId="77777777" w:rsidR="000F6016" w:rsidRDefault="002B13D8" w:rsidP="006C164D">
      <w:pPr>
        <w:pStyle w:val="TytuSpisu"/>
        <w:rPr>
          <w:rFonts w:eastAsia="Calibri" w:cs="Times New Roman"/>
          <w:b w:val="0"/>
          <w:caps/>
          <w:sz w:val="28"/>
          <w:lang w:eastAsia="pl-PL"/>
        </w:rPr>
      </w:pPr>
      <w:r w:rsidRPr="00860CB6">
        <w:rPr>
          <w:highlight w:val="yellow"/>
        </w:rPr>
        <w:fldChar w:fldCharType="end"/>
      </w:r>
      <w:r w:rsidR="000F6016">
        <w:br w:type="page"/>
      </w:r>
    </w:p>
    <w:p w14:paraId="71E8B340" w14:textId="77777777" w:rsidR="00E46D4F" w:rsidRDefault="000F6016" w:rsidP="00D340D5">
      <w:pPr>
        <w:pStyle w:val="Nagwek1"/>
        <w:numPr>
          <w:ilvl w:val="0"/>
          <w:numId w:val="0"/>
        </w:numPr>
      </w:pPr>
      <w:bookmarkStart w:id="213" w:name="_Toc490182478"/>
      <w:bookmarkStart w:id="214" w:name="_Toc8601726"/>
      <w:r w:rsidRPr="0033201B">
        <w:lastRenderedPageBreak/>
        <w:t>Wykaz Tabel</w:t>
      </w:r>
      <w:bookmarkEnd w:id="213"/>
      <w:bookmarkEnd w:id="214"/>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77777777"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23361F" w:rsidRPr="00860CB6">
          <w:rPr>
            <w:noProof/>
            <w:webHidden/>
            <w:highlight w:val="yellow"/>
          </w:rPr>
          <w:t>76</w:t>
        </w:r>
        <w:r w:rsidRPr="00860CB6">
          <w:rPr>
            <w:noProof/>
            <w:webHidden/>
            <w:highlight w:val="yellow"/>
          </w:rPr>
          <w:fldChar w:fldCharType="end"/>
        </w:r>
      </w:hyperlink>
    </w:p>
    <w:p w14:paraId="22E8F2EF"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84</w:t>
        </w:r>
        <w:r w:rsidR="002B13D8" w:rsidRPr="00860CB6">
          <w:rPr>
            <w:noProof/>
            <w:webHidden/>
            <w:highlight w:val="yellow"/>
          </w:rPr>
          <w:fldChar w:fldCharType="end"/>
        </w:r>
      </w:hyperlink>
    </w:p>
    <w:p w14:paraId="5DBC918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16</w:t>
        </w:r>
        <w:r w:rsidR="002B13D8" w:rsidRPr="00860CB6">
          <w:rPr>
            <w:noProof/>
            <w:webHidden/>
            <w:highlight w:val="yellow"/>
          </w:rPr>
          <w:fldChar w:fldCharType="end"/>
        </w:r>
      </w:hyperlink>
    </w:p>
    <w:p w14:paraId="262754DD"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51</w:t>
        </w:r>
        <w:r w:rsidR="002B13D8" w:rsidRPr="00860CB6">
          <w:rPr>
            <w:noProof/>
            <w:webHidden/>
            <w:highlight w:val="yellow"/>
          </w:rPr>
          <w:fldChar w:fldCharType="end"/>
        </w:r>
      </w:hyperlink>
    </w:p>
    <w:p w14:paraId="4DEF68F1"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196</w:t>
        </w:r>
        <w:r w:rsidR="002B13D8" w:rsidRPr="00860CB6">
          <w:rPr>
            <w:noProof/>
            <w:webHidden/>
            <w:highlight w:val="yellow"/>
          </w:rPr>
          <w:fldChar w:fldCharType="end"/>
        </w:r>
      </w:hyperlink>
    </w:p>
    <w:p w14:paraId="7499CA67"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21</w:t>
        </w:r>
        <w:r w:rsidR="002B13D8" w:rsidRPr="00860CB6">
          <w:rPr>
            <w:noProof/>
            <w:webHidden/>
            <w:highlight w:val="yellow"/>
          </w:rPr>
          <w:fldChar w:fldCharType="end"/>
        </w:r>
      </w:hyperlink>
    </w:p>
    <w:p w14:paraId="4AF6BDFD"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21</w:t>
        </w:r>
        <w:r w:rsidR="002B13D8" w:rsidRPr="00860CB6">
          <w:rPr>
            <w:noProof/>
            <w:webHidden/>
            <w:highlight w:val="yellow"/>
          </w:rPr>
          <w:fldChar w:fldCharType="end"/>
        </w:r>
      </w:hyperlink>
    </w:p>
    <w:p w14:paraId="76E3746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48</w:t>
        </w:r>
        <w:r w:rsidR="002B13D8" w:rsidRPr="00860CB6">
          <w:rPr>
            <w:noProof/>
            <w:webHidden/>
            <w:highlight w:val="yellow"/>
          </w:rPr>
          <w:fldChar w:fldCharType="end"/>
        </w:r>
      </w:hyperlink>
    </w:p>
    <w:p w14:paraId="0EF5063C"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54</w:t>
        </w:r>
        <w:r w:rsidR="002B13D8" w:rsidRPr="00860CB6">
          <w:rPr>
            <w:noProof/>
            <w:webHidden/>
            <w:highlight w:val="yellow"/>
          </w:rPr>
          <w:fldChar w:fldCharType="end"/>
        </w:r>
      </w:hyperlink>
    </w:p>
    <w:p w14:paraId="68FCE078"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61</w:t>
        </w:r>
        <w:r w:rsidR="002B13D8" w:rsidRPr="00860CB6">
          <w:rPr>
            <w:noProof/>
            <w:webHidden/>
            <w:highlight w:val="yellow"/>
          </w:rPr>
          <w:fldChar w:fldCharType="end"/>
        </w:r>
      </w:hyperlink>
    </w:p>
    <w:p w14:paraId="483C5008"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65</w:t>
        </w:r>
        <w:r w:rsidR="002B13D8" w:rsidRPr="00860CB6">
          <w:rPr>
            <w:noProof/>
            <w:webHidden/>
            <w:highlight w:val="yellow"/>
          </w:rPr>
          <w:fldChar w:fldCharType="end"/>
        </w:r>
      </w:hyperlink>
    </w:p>
    <w:p w14:paraId="4CD72716"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76</w:t>
        </w:r>
        <w:r w:rsidR="002B13D8" w:rsidRPr="00860CB6">
          <w:rPr>
            <w:noProof/>
            <w:webHidden/>
            <w:highlight w:val="yellow"/>
          </w:rPr>
          <w:fldChar w:fldCharType="end"/>
        </w:r>
      </w:hyperlink>
    </w:p>
    <w:p w14:paraId="75034B35"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78</w:t>
        </w:r>
        <w:r w:rsidR="002B13D8" w:rsidRPr="00860CB6">
          <w:rPr>
            <w:noProof/>
            <w:webHidden/>
            <w:highlight w:val="yellow"/>
          </w:rPr>
          <w:fldChar w:fldCharType="end"/>
        </w:r>
      </w:hyperlink>
    </w:p>
    <w:p w14:paraId="1A6936C1"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91</w:t>
        </w:r>
        <w:r w:rsidR="002B13D8" w:rsidRPr="00860CB6">
          <w:rPr>
            <w:noProof/>
            <w:webHidden/>
            <w:highlight w:val="yellow"/>
          </w:rPr>
          <w:fldChar w:fldCharType="end"/>
        </w:r>
      </w:hyperlink>
    </w:p>
    <w:p w14:paraId="51663F63"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94</w:t>
        </w:r>
        <w:r w:rsidR="002B13D8" w:rsidRPr="00860CB6">
          <w:rPr>
            <w:noProof/>
            <w:webHidden/>
            <w:highlight w:val="yellow"/>
          </w:rPr>
          <w:fldChar w:fldCharType="end"/>
        </w:r>
      </w:hyperlink>
    </w:p>
    <w:p w14:paraId="5A9A986C"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298</w:t>
        </w:r>
        <w:r w:rsidR="002B13D8" w:rsidRPr="00860CB6">
          <w:rPr>
            <w:noProof/>
            <w:webHidden/>
            <w:highlight w:val="yellow"/>
          </w:rPr>
          <w:fldChar w:fldCharType="end"/>
        </w:r>
      </w:hyperlink>
    </w:p>
    <w:p w14:paraId="77D650CE"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04</w:t>
        </w:r>
        <w:r w:rsidR="002B13D8" w:rsidRPr="00860CB6">
          <w:rPr>
            <w:noProof/>
            <w:webHidden/>
            <w:highlight w:val="yellow"/>
          </w:rPr>
          <w:fldChar w:fldCharType="end"/>
        </w:r>
      </w:hyperlink>
    </w:p>
    <w:p w14:paraId="73E6EC6A"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05</w:t>
        </w:r>
        <w:r w:rsidR="002B13D8" w:rsidRPr="00860CB6">
          <w:rPr>
            <w:noProof/>
            <w:webHidden/>
            <w:highlight w:val="yellow"/>
          </w:rPr>
          <w:fldChar w:fldCharType="end"/>
        </w:r>
      </w:hyperlink>
    </w:p>
    <w:p w14:paraId="7D0888D4"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08</w:t>
        </w:r>
        <w:r w:rsidR="002B13D8" w:rsidRPr="00860CB6">
          <w:rPr>
            <w:noProof/>
            <w:webHidden/>
            <w:highlight w:val="yellow"/>
          </w:rPr>
          <w:fldChar w:fldCharType="end"/>
        </w:r>
      </w:hyperlink>
    </w:p>
    <w:p w14:paraId="4B7623A0"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12</w:t>
        </w:r>
        <w:r w:rsidR="002B13D8" w:rsidRPr="00860CB6">
          <w:rPr>
            <w:noProof/>
            <w:webHidden/>
            <w:highlight w:val="yellow"/>
          </w:rPr>
          <w:fldChar w:fldCharType="end"/>
        </w:r>
      </w:hyperlink>
    </w:p>
    <w:p w14:paraId="0E419FA6"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16</w:t>
        </w:r>
        <w:r w:rsidR="002B13D8" w:rsidRPr="00860CB6">
          <w:rPr>
            <w:noProof/>
            <w:webHidden/>
            <w:highlight w:val="yellow"/>
          </w:rPr>
          <w:fldChar w:fldCharType="end"/>
        </w:r>
      </w:hyperlink>
    </w:p>
    <w:p w14:paraId="069653B6"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33</w:t>
        </w:r>
        <w:r w:rsidR="002B13D8" w:rsidRPr="00860CB6">
          <w:rPr>
            <w:noProof/>
            <w:webHidden/>
            <w:highlight w:val="yellow"/>
          </w:rPr>
          <w:fldChar w:fldCharType="end"/>
        </w:r>
      </w:hyperlink>
    </w:p>
    <w:p w14:paraId="50162DA1" w14:textId="77777777" w:rsidR="00507F55" w:rsidRPr="00860CB6" w:rsidRDefault="00126E52">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23361F" w:rsidRPr="00860CB6">
          <w:rPr>
            <w:noProof/>
            <w:webHidden/>
            <w:highlight w:val="yellow"/>
          </w:rPr>
          <w:t>334</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10"/>
      <w:footerReference w:type="default" r:id="rId111"/>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B451C" w14:textId="77777777" w:rsidR="00126E52" w:rsidRDefault="00126E52" w:rsidP="00EE5099">
      <w:pPr>
        <w:spacing w:after="0" w:line="240" w:lineRule="auto"/>
      </w:pPr>
      <w:r>
        <w:separator/>
      </w:r>
    </w:p>
  </w:endnote>
  <w:endnote w:type="continuationSeparator" w:id="0">
    <w:p w14:paraId="482DD916" w14:textId="77777777" w:rsidR="00126E52" w:rsidRDefault="00126E52"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17960" w14:textId="77777777" w:rsidR="00126E52" w:rsidRDefault="00126E52" w:rsidP="00EE5099">
      <w:pPr>
        <w:spacing w:after="0" w:line="240" w:lineRule="auto"/>
      </w:pPr>
      <w:r>
        <w:separator/>
      </w:r>
    </w:p>
  </w:footnote>
  <w:footnote w:type="continuationSeparator" w:id="0">
    <w:p w14:paraId="5DECED39" w14:textId="77777777" w:rsidR="00126E52" w:rsidRDefault="00126E52"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3"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2"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3"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7"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26751123"/>
    <w:multiLevelType w:val="hybridMultilevel"/>
    <w:tmpl w:val="6074CAB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9"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37"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9"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45"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2"/>
  </w:num>
  <w:num w:numId="2">
    <w:abstractNumId w:val="5"/>
  </w:num>
  <w:num w:numId="3">
    <w:abstractNumId w:val="31"/>
  </w:num>
  <w:num w:numId="4">
    <w:abstractNumId w:val="26"/>
  </w:num>
  <w:num w:numId="5">
    <w:abstractNumId w:val="22"/>
  </w:num>
  <w:num w:numId="6">
    <w:abstractNumId w:val="10"/>
  </w:num>
  <w:num w:numId="7">
    <w:abstractNumId w:val="35"/>
  </w:num>
  <w:num w:numId="8">
    <w:abstractNumId w:val="23"/>
  </w:num>
  <w:num w:numId="9">
    <w:abstractNumId w:val="44"/>
  </w:num>
  <w:num w:numId="10">
    <w:abstractNumId w:val="32"/>
  </w:num>
  <w:num w:numId="11">
    <w:abstractNumId w:val="21"/>
  </w:num>
  <w:num w:numId="12">
    <w:abstractNumId w:val="6"/>
  </w:num>
  <w:num w:numId="13">
    <w:abstractNumId w:val="3"/>
  </w:num>
  <w:num w:numId="14">
    <w:abstractNumId w:val="13"/>
  </w:num>
  <w:num w:numId="15">
    <w:abstractNumId w:val="47"/>
  </w:num>
  <w:num w:numId="16">
    <w:abstractNumId w:val="45"/>
  </w:num>
  <w:num w:numId="17">
    <w:abstractNumId w:val="4"/>
  </w:num>
  <w:num w:numId="18">
    <w:abstractNumId w:val="17"/>
  </w:num>
  <w:num w:numId="19">
    <w:abstractNumId w:val="7"/>
  </w:num>
  <w:num w:numId="20">
    <w:abstractNumId w:val="12"/>
  </w:num>
  <w:num w:numId="21">
    <w:abstractNumId w:val="8"/>
  </w:num>
  <w:num w:numId="22">
    <w:abstractNumId w:val="41"/>
  </w:num>
  <w:num w:numId="23">
    <w:abstractNumId w:val="15"/>
  </w:num>
  <w:num w:numId="24">
    <w:abstractNumId w:val="40"/>
  </w:num>
  <w:num w:numId="25">
    <w:abstractNumId w:val="43"/>
  </w:num>
  <w:num w:numId="26">
    <w:abstractNumId w:val="27"/>
  </w:num>
  <w:num w:numId="27">
    <w:abstractNumId w:val="28"/>
  </w:num>
  <w:num w:numId="28">
    <w:abstractNumId w:val="38"/>
  </w:num>
  <w:num w:numId="29">
    <w:abstractNumId w:val="14"/>
  </w:num>
  <w:num w:numId="30">
    <w:abstractNumId w:val="20"/>
  </w:num>
  <w:num w:numId="31">
    <w:abstractNumId w:val="9"/>
  </w:num>
  <w:num w:numId="32">
    <w:abstractNumId w:val="46"/>
  </w:num>
  <w:num w:numId="33">
    <w:abstractNumId w:val="33"/>
  </w:num>
  <w:num w:numId="34">
    <w:abstractNumId w:val="36"/>
  </w:num>
  <w:num w:numId="35">
    <w:abstractNumId w:val="19"/>
  </w:num>
  <w:num w:numId="36">
    <w:abstractNumId w:val="29"/>
  </w:num>
  <w:num w:numId="37">
    <w:abstractNumId w:val="1"/>
  </w:num>
  <w:num w:numId="38">
    <w:abstractNumId w:val="25"/>
  </w:num>
  <w:num w:numId="39">
    <w:abstractNumId w:val="37"/>
  </w:num>
  <w:num w:numId="40">
    <w:abstractNumId w:val="0"/>
  </w:num>
  <w:num w:numId="41">
    <w:abstractNumId w:val="34"/>
  </w:num>
  <w:num w:numId="42">
    <w:abstractNumId w:val="42"/>
  </w:num>
  <w:num w:numId="43">
    <w:abstractNumId w:val="18"/>
  </w:num>
  <w:num w:numId="44">
    <w:abstractNumId w:val="16"/>
  </w:num>
  <w:num w:numId="45">
    <w:abstractNumId w:val="48"/>
  </w:num>
  <w:num w:numId="46">
    <w:abstractNumId w:val="11"/>
  </w:num>
  <w:num w:numId="47">
    <w:abstractNumId w:val="30"/>
  </w:num>
  <w:num w:numId="48">
    <w:abstractNumId w:val="24"/>
  </w:num>
  <w:num w:numId="49">
    <w:abstractNumId w:val="3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720D"/>
    <w:rsid w:val="000172A6"/>
    <w:rsid w:val="00017315"/>
    <w:rsid w:val="000173D9"/>
    <w:rsid w:val="0001755D"/>
    <w:rsid w:val="0001786D"/>
    <w:rsid w:val="00017949"/>
    <w:rsid w:val="000179A4"/>
    <w:rsid w:val="00020207"/>
    <w:rsid w:val="0002069A"/>
    <w:rsid w:val="00020734"/>
    <w:rsid w:val="0002081E"/>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C4B"/>
    <w:rsid w:val="00062D64"/>
    <w:rsid w:val="0006358E"/>
    <w:rsid w:val="0006384B"/>
    <w:rsid w:val="00063897"/>
    <w:rsid w:val="00063F8F"/>
    <w:rsid w:val="00064085"/>
    <w:rsid w:val="000641AC"/>
    <w:rsid w:val="000641D3"/>
    <w:rsid w:val="000642CD"/>
    <w:rsid w:val="0006430B"/>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244"/>
    <w:rsid w:val="00070507"/>
    <w:rsid w:val="000706E6"/>
    <w:rsid w:val="00070C76"/>
    <w:rsid w:val="00071076"/>
    <w:rsid w:val="00071108"/>
    <w:rsid w:val="000711FB"/>
    <w:rsid w:val="00071336"/>
    <w:rsid w:val="0007148A"/>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260"/>
    <w:rsid w:val="00113413"/>
    <w:rsid w:val="00113776"/>
    <w:rsid w:val="001137C6"/>
    <w:rsid w:val="00113E9B"/>
    <w:rsid w:val="00113F9C"/>
    <w:rsid w:val="0011411C"/>
    <w:rsid w:val="0011442E"/>
    <w:rsid w:val="00114841"/>
    <w:rsid w:val="001148B5"/>
    <w:rsid w:val="00114A4A"/>
    <w:rsid w:val="00114C1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52"/>
    <w:rsid w:val="00126EAA"/>
    <w:rsid w:val="00127537"/>
    <w:rsid w:val="00127953"/>
    <w:rsid w:val="001279DF"/>
    <w:rsid w:val="00127A8F"/>
    <w:rsid w:val="00127B9C"/>
    <w:rsid w:val="00127D8A"/>
    <w:rsid w:val="00127E5D"/>
    <w:rsid w:val="0013028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83"/>
    <w:rsid w:val="001714D1"/>
    <w:rsid w:val="00171A39"/>
    <w:rsid w:val="00171A3B"/>
    <w:rsid w:val="00171CBE"/>
    <w:rsid w:val="00172173"/>
    <w:rsid w:val="001721C1"/>
    <w:rsid w:val="00172463"/>
    <w:rsid w:val="00172501"/>
    <w:rsid w:val="00172651"/>
    <w:rsid w:val="0017286B"/>
    <w:rsid w:val="00172AF2"/>
    <w:rsid w:val="00172C90"/>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83A"/>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BA9"/>
    <w:rsid w:val="001C2C89"/>
    <w:rsid w:val="001C2CEC"/>
    <w:rsid w:val="001C3BCB"/>
    <w:rsid w:val="001C46D4"/>
    <w:rsid w:val="001C4730"/>
    <w:rsid w:val="001C490E"/>
    <w:rsid w:val="001C4F23"/>
    <w:rsid w:val="001C4F57"/>
    <w:rsid w:val="001C511A"/>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C6"/>
    <w:rsid w:val="001D36AC"/>
    <w:rsid w:val="001D3D42"/>
    <w:rsid w:val="001D4309"/>
    <w:rsid w:val="001D43D4"/>
    <w:rsid w:val="001D46C8"/>
    <w:rsid w:val="001D4987"/>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27"/>
    <w:rsid w:val="002B3EA5"/>
    <w:rsid w:val="002B40F8"/>
    <w:rsid w:val="002B4102"/>
    <w:rsid w:val="002B47A0"/>
    <w:rsid w:val="002B50D1"/>
    <w:rsid w:val="002B50E4"/>
    <w:rsid w:val="002B566C"/>
    <w:rsid w:val="002B5779"/>
    <w:rsid w:val="002B5B7B"/>
    <w:rsid w:val="002B5C9D"/>
    <w:rsid w:val="002B6042"/>
    <w:rsid w:val="002B64CB"/>
    <w:rsid w:val="002B6CC3"/>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88D"/>
    <w:rsid w:val="00353B3A"/>
    <w:rsid w:val="00353B5E"/>
    <w:rsid w:val="00353CF9"/>
    <w:rsid w:val="00353FC5"/>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CAC"/>
    <w:rsid w:val="003645AC"/>
    <w:rsid w:val="0036474D"/>
    <w:rsid w:val="003647D1"/>
    <w:rsid w:val="003648F2"/>
    <w:rsid w:val="00364C93"/>
    <w:rsid w:val="00364EEF"/>
    <w:rsid w:val="00365505"/>
    <w:rsid w:val="00365566"/>
    <w:rsid w:val="003655B2"/>
    <w:rsid w:val="0036560F"/>
    <w:rsid w:val="0036581E"/>
    <w:rsid w:val="00365867"/>
    <w:rsid w:val="0036599C"/>
    <w:rsid w:val="00365D9C"/>
    <w:rsid w:val="00365EA2"/>
    <w:rsid w:val="00365FC1"/>
    <w:rsid w:val="0036603A"/>
    <w:rsid w:val="00366101"/>
    <w:rsid w:val="0036644B"/>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627"/>
    <w:rsid w:val="0039662E"/>
    <w:rsid w:val="0039671D"/>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CD3"/>
    <w:rsid w:val="003E714D"/>
    <w:rsid w:val="003E7426"/>
    <w:rsid w:val="003E755C"/>
    <w:rsid w:val="003E7734"/>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8A4"/>
    <w:rsid w:val="00402AFA"/>
    <w:rsid w:val="00402B23"/>
    <w:rsid w:val="00402CA8"/>
    <w:rsid w:val="00402FC1"/>
    <w:rsid w:val="0040305C"/>
    <w:rsid w:val="0040321E"/>
    <w:rsid w:val="00403332"/>
    <w:rsid w:val="0040345D"/>
    <w:rsid w:val="0040353F"/>
    <w:rsid w:val="0040368B"/>
    <w:rsid w:val="00403754"/>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62BC"/>
    <w:rsid w:val="004263B9"/>
    <w:rsid w:val="004263CC"/>
    <w:rsid w:val="00426710"/>
    <w:rsid w:val="0042676C"/>
    <w:rsid w:val="00426AD6"/>
    <w:rsid w:val="00426F5C"/>
    <w:rsid w:val="00426F6A"/>
    <w:rsid w:val="0042700A"/>
    <w:rsid w:val="0042734A"/>
    <w:rsid w:val="004275EA"/>
    <w:rsid w:val="00427899"/>
    <w:rsid w:val="004278DA"/>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176"/>
    <w:rsid w:val="0046060A"/>
    <w:rsid w:val="00460F09"/>
    <w:rsid w:val="00461196"/>
    <w:rsid w:val="004614DF"/>
    <w:rsid w:val="004617D7"/>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429"/>
    <w:rsid w:val="0050259C"/>
    <w:rsid w:val="00502768"/>
    <w:rsid w:val="005027F0"/>
    <w:rsid w:val="00502B90"/>
    <w:rsid w:val="00503023"/>
    <w:rsid w:val="00503033"/>
    <w:rsid w:val="00503659"/>
    <w:rsid w:val="00503884"/>
    <w:rsid w:val="00503A44"/>
    <w:rsid w:val="00503B19"/>
    <w:rsid w:val="00503C9F"/>
    <w:rsid w:val="00503D77"/>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B5E"/>
    <w:rsid w:val="00542D69"/>
    <w:rsid w:val="005434DC"/>
    <w:rsid w:val="0054400A"/>
    <w:rsid w:val="005446D1"/>
    <w:rsid w:val="00544869"/>
    <w:rsid w:val="00545252"/>
    <w:rsid w:val="005455E0"/>
    <w:rsid w:val="0054565E"/>
    <w:rsid w:val="00545722"/>
    <w:rsid w:val="00545FE9"/>
    <w:rsid w:val="00546180"/>
    <w:rsid w:val="00546BF9"/>
    <w:rsid w:val="00546FA1"/>
    <w:rsid w:val="00546FB8"/>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80A"/>
    <w:rsid w:val="005632D2"/>
    <w:rsid w:val="005633E2"/>
    <w:rsid w:val="005636C1"/>
    <w:rsid w:val="00563711"/>
    <w:rsid w:val="005637FC"/>
    <w:rsid w:val="0056383A"/>
    <w:rsid w:val="005640EB"/>
    <w:rsid w:val="00564616"/>
    <w:rsid w:val="005648D2"/>
    <w:rsid w:val="00564B38"/>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865"/>
    <w:rsid w:val="0057193F"/>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B1F"/>
    <w:rsid w:val="005A6D76"/>
    <w:rsid w:val="005A7367"/>
    <w:rsid w:val="005A73C0"/>
    <w:rsid w:val="005A7490"/>
    <w:rsid w:val="005A786B"/>
    <w:rsid w:val="005B01DA"/>
    <w:rsid w:val="005B0470"/>
    <w:rsid w:val="005B0748"/>
    <w:rsid w:val="005B07A3"/>
    <w:rsid w:val="005B1275"/>
    <w:rsid w:val="005B135A"/>
    <w:rsid w:val="005B170C"/>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A35"/>
    <w:rsid w:val="005B7B7C"/>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D1E"/>
    <w:rsid w:val="00662DB2"/>
    <w:rsid w:val="00662FE4"/>
    <w:rsid w:val="00663076"/>
    <w:rsid w:val="006631CB"/>
    <w:rsid w:val="0066365D"/>
    <w:rsid w:val="00663EF9"/>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A96"/>
    <w:rsid w:val="00682E54"/>
    <w:rsid w:val="00682F33"/>
    <w:rsid w:val="00682F50"/>
    <w:rsid w:val="00683198"/>
    <w:rsid w:val="006831D3"/>
    <w:rsid w:val="006832D7"/>
    <w:rsid w:val="00683375"/>
    <w:rsid w:val="00683391"/>
    <w:rsid w:val="006834AB"/>
    <w:rsid w:val="006836CE"/>
    <w:rsid w:val="00683C6B"/>
    <w:rsid w:val="00683ECF"/>
    <w:rsid w:val="00683F65"/>
    <w:rsid w:val="00683F71"/>
    <w:rsid w:val="00683F7C"/>
    <w:rsid w:val="00684524"/>
    <w:rsid w:val="006847F5"/>
    <w:rsid w:val="00684966"/>
    <w:rsid w:val="006849EC"/>
    <w:rsid w:val="00684AEB"/>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E1B"/>
    <w:rsid w:val="00690E85"/>
    <w:rsid w:val="00690F45"/>
    <w:rsid w:val="00691257"/>
    <w:rsid w:val="00691357"/>
    <w:rsid w:val="006914C5"/>
    <w:rsid w:val="006916B0"/>
    <w:rsid w:val="00691864"/>
    <w:rsid w:val="00691BB3"/>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73B"/>
    <w:rsid w:val="0069798D"/>
    <w:rsid w:val="00697C24"/>
    <w:rsid w:val="00697CC5"/>
    <w:rsid w:val="00697DE7"/>
    <w:rsid w:val="006A06AF"/>
    <w:rsid w:val="006A06FF"/>
    <w:rsid w:val="006A071B"/>
    <w:rsid w:val="006A083B"/>
    <w:rsid w:val="006A0937"/>
    <w:rsid w:val="006A0BFF"/>
    <w:rsid w:val="006A0D5F"/>
    <w:rsid w:val="006A0FC5"/>
    <w:rsid w:val="006A11DB"/>
    <w:rsid w:val="006A12D9"/>
    <w:rsid w:val="006A12FD"/>
    <w:rsid w:val="006A132B"/>
    <w:rsid w:val="006A14AE"/>
    <w:rsid w:val="006A18DB"/>
    <w:rsid w:val="006A1A8B"/>
    <w:rsid w:val="006A1BCC"/>
    <w:rsid w:val="006A1D8C"/>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51D"/>
    <w:rsid w:val="006E45AF"/>
    <w:rsid w:val="006E46E4"/>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352"/>
    <w:rsid w:val="006F23B2"/>
    <w:rsid w:val="006F23CF"/>
    <w:rsid w:val="006F2454"/>
    <w:rsid w:val="006F2772"/>
    <w:rsid w:val="006F2A90"/>
    <w:rsid w:val="006F2AA5"/>
    <w:rsid w:val="006F2CC8"/>
    <w:rsid w:val="006F2F86"/>
    <w:rsid w:val="006F2FA9"/>
    <w:rsid w:val="006F34C6"/>
    <w:rsid w:val="006F3A88"/>
    <w:rsid w:val="006F3EF9"/>
    <w:rsid w:val="006F3F66"/>
    <w:rsid w:val="006F4458"/>
    <w:rsid w:val="006F4581"/>
    <w:rsid w:val="006F469F"/>
    <w:rsid w:val="006F4AF6"/>
    <w:rsid w:val="006F4C79"/>
    <w:rsid w:val="006F4DAC"/>
    <w:rsid w:val="006F4F8C"/>
    <w:rsid w:val="006F4FF7"/>
    <w:rsid w:val="006F547B"/>
    <w:rsid w:val="006F54B7"/>
    <w:rsid w:val="006F555E"/>
    <w:rsid w:val="006F56EE"/>
    <w:rsid w:val="006F5733"/>
    <w:rsid w:val="006F587E"/>
    <w:rsid w:val="006F5A52"/>
    <w:rsid w:val="006F5CA0"/>
    <w:rsid w:val="006F5DF1"/>
    <w:rsid w:val="006F5E58"/>
    <w:rsid w:val="006F5F51"/>
    <w:rsid w:val="006F609C"/>
    <w:rsid w:val="006F6156"/>
    <w:rsid w:val="006F6314"/>
    <w:rsid w:val="006F637C"/>
    <w:rsid w:val="006F63C8"/>
    <w:rsid w:val="006F6CF2"/>
    <w:rsid w:val="006F6D5C"/>
    <w:rsid w:val="006F6E2F"/>
    <w:rsid w:val="006F790E"/>
    <w:rsid w:val="006F7C66"/>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967"/>
    <w:rsid w:val="00743EFB"/>
    <w:rsid w:val="00743F34"/>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694"/>
    <w:rsid w:val="007556A1"/>
    <w:rsid w:val="00755873"/>
    <w:rsid w:val="007558C8"/>
    <w:rsid w:val="00755972"/>
    <w:rsid w:val="00755D49"/>
    <w:rsid w:val="0075608B"/>
    <w:rsid w:val="00756176"/>
    <w:rsid w:val="00756253"/>
    <w:rsid w:val="00756412"/>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229B"/>
    <w:rsid w:val="007722EA"/>
    <w:rsid w:val="00772401"/>
    <w:rsid w:val="0077243B"/>
    <w:rsid w:val="00772B84"/>
    <w:rsid w:val="00772B8C"/>
    <w:rsid w:val="00772F6A"/>
    <w:rsid w:val="007737BA"/>
    <w:rsid w:val="007738F5"/>
    <w:rsid w:val="00773C40"/>
    <w:rsid w:val="0077415F"/>
    <w:rsid w:val="007744CD"/>
    <w:rsid w:val="00774525"/>
    <w:rsid w:val="00774946"/>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D9"/>
    <w:rsid w:val="007A7112"/>
    <w:rsid w:val="007A72F6"/>
    <w:rsid w:val="007A740A"/>
    <w:rsid w:val="007A7525"/>
    <w:rsid w:val="007A753A"/>
    <w:rsid w:val="007A76EF"/>
    <w:rsid w:val="007A78CD"/>
    <w:rsid w:val="007A7AFF"/>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B08"/>
    <w:rsid w:val="007E7D47"/>
    <w:rsid w:val="007F017E"/>
    <w:rsid w:val="007F0531"/>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CD8"/>
    <w:rsid w:val="00827CEC"/>
    <w:rsid w:val="00827DC0"/>
    <w:rsid w:val="00827EEC"/>
    <w:rsid w:val="00830448"/>
    <w:rsid w:val="00830525"/>
    <w:rsid w:val="00830737"/>
    <w:rsid w:val="008307B5"/>
    <w:rsid w:val="00830DE3"/>
    <w:rsid w:val="00831140"/>
    <w:rsid w:val="0083133D"/>
    <w:rsid w:val="00831802"/>
    <w:rsid w:val="00831863"/>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D17"/>
    <w:rsid w:val="00844DF7"/>
    <w:rsid w:val="00844E82"/>
    <w:rsid w:val="00844EB9"/>
    <w:rsid w:val="00845111"/>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7C"/>
    <w:rsid w:val="00856340"/>
    <w:rsid w:val="008567BF"/>
    <w:rsid w:val="00856CDC"/>
    <w:rsid w:val="00856F11"/>
    <w:rsid w:val="008570A1"/>
    <w:rsid w:val="00857189"/>
    <w:rsid w:val="0085728D"/>
    <w:rsid w:val="008572B6"/>
    <w:rsid w:val="00857345"/>
    <w:rsid w:val="008575B1"/>
    <w:rsid w:val="0085772F"/>
    <w:rsid w:val="00857BC7"/>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D54"/>
    <w:rsid w:val="008838B7"/>
    <w:rsid w:val="00883946"/>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3F1"/>
    <w:rsid w:val="008B37A0"/>
    <w:rsid w:val="008B3D29"/>
    <w:rsid w:val="008B3F1A"/>
    <w:rsid w:val="008B4330"/>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2E6"/>
    <w:rsid w:val="008E277B"/>
    <w:rsid w:val="008E2917"/>
    <w:rsid w:val="008E2C70"/>
    <w:rsid w:val="008E3191"/>
    <w:rsid w:val="008E3467"/>
    <w:rsid w:val="008E38D4"/>
    <w:rsid w:val="008E3A20"/>
    <w:rsid w:val="008E3CAD"/>
    <w:rsid w:val="008E44E6"/>
    <w:rsid w:val="008E4952"/>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C7"/>
    <w:rsid w:val="00912556"/>
    <w:rsid w:val="009125E9"/>
    <w:rsid w:val="00912A2C"/>
    <w:rsid w:val="00912D97"/>
    <w:rsid w:val="00912EE5"/>
    <w:rsid w:val="00913474"/>
    <w:rsid w:val="00913564"/>
    <w:rsid w:val="009136B9"/>
    <w:rsid w:val="00913AA8"/>
    <w:rsid w:val="00914531"/>
    <w:rsid w:val="00914805"/>
    <w:rsid w:val="009149A5"/>
    <w:rsid w:val="009149D9"/>
    <w:rsid w:val="00914DBC"/>
    <w:rsid w:val="00914EE7"/>
    <w:rsid w:val="00915357"/>
    <w:rsid w:val="00915694"/>
    <w:rsid w:val="0091576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B60"/>
    <w:rsid w:val="00925D54"/>
    <w:rsid w:val="00925F63"/>
    <w:rsid w:val="0092669A"/>
    <w:rsid w:val="0092672B"/>
    <w:rsid w:val="0092689A"/>
    <w:rsid w:val="009268D0"/>
    <w:rsid w:val="00926AE6"/>
    <w:rsid w:val="00926AEF"/>
    <w:rsid w:val="00926B9F"/>
    <w:rsid w:val="00926EE3"/>
    <w:rsid w:val="00926EF5"/>
    <w:rsid w:val="00926F2F"/>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5098"/>
    <w:rsid w:val="009355A6"/>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41E1"/>
    <w:rsid w:val="009943C8"/>
    <w:rsid w:val="009945EA"/>
    <w:rsid w:val="00994CCD"/>
    <w:rsid w:val="00994E94"/>
    <w:rsid w:val="009952B0"/>
    <w:rsid w:val="00995340"/>
    <w:rsid w:val="009957EA"/>
    <w:rsid w:val="00995868"/>
    <w:rsid w:val="00995905"/>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2384"/>
    <w:rsid w:val="009B250F"/>
    <w:rsid w:val="009B261D"/>
    <w:rsid w:val="009B265C"/>
    <w:rsid w:val="009B278C"/>
    <w:rsid w:val="009B2CD0"/>
    <w:rsid w:val="009B3094"/>
    <w:rsid w:val="009B3294"/>
    <w:rsid w:val="009B3579"/>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645"/>
    <w:rsid w:val="009F2830"/>
    <w:rsid w:val="009F2899"/>
    <w:rsid w:val="009F2BBB"/>
    <w:rsid w:val="009F2BE8"/>
    <w:rsid w:val="009F2D6A"/>
    <w:rsid w:val="009F2D9B"/>
    <w:rsid w:val="009F3242"/>
    <w:rsid w:val="009F34F0"/>
    <w:rsid w:val="009F3912"/>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3FF"/>
    <w:rsid w:val="00A34457"/>
    <w:rsid w:val="00A346C6"/>
    <w:rsid w:val="00A349E0"/>
    <w:rsid w:val="00A34A18"/>
    <w:rsid w:val="00A34A98"/>
    <w:rsid w:val="00A34FEF"/>
    <w:rsid w:val="00A354FD"/>
    <w:rsid w:val="00A35752"/>
    <w:rsid w:val="00A35792"/>
    <w:rsid w:val="00A3598C"/>
    <w:rsid w:val="00A35EF9"/>
    <w:rsid w:val="00A3615B"/>
    <w:rsid w:val="00A36191"/>
    <w:rsid w:val="00A36213"/>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54B"/>
    <w:rsid w:val="00A90D77"/>
    <w:rsid w:val="00A911A3"/>
    <w:rsid w:val="00A91551"/>
    <w:rsid w:val="00A9168B"/>
    <w:rsid w:val="00A91815"/>
    <w:rsid w:val="00A9194F"/>
    <w:rsid w:val="00A91F4E"/>
    <w:rsid w:val="00A92038"/>
    <w:rsid w:val="00A92289"/>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605E"/>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371"/>
    <w:rsid w:val="00AF7767"/>
    <w:rsid w:val="00AF7993"/>
    <w:rsid w:val="00AF7CA6"/>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98D"/>
    <w:rsid w:val="00B249E3"/>
    <w:rsid w:val="00B24A9E"/>
    <w:rsid w:val="00B24C74"/>
    <w:rsid w:val="00B24DD4"/>
    <w:rsid w:val="00B24E25"/>
    <w:rsid w:val="00B251D2"/>
    <w:rsid w:val="00B25544"/>
    <w:rsid w:val="00B25DC9"/>
    <w:rsid w:val="00B25EDF"/>
    <w:rsid w:val="00B25F09"/>
    <w:rsid w:val="00B2673C"/>
    <w:rsid w:val="00B27005"/>
    <w:rsid w:val="00B270B4"/>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66"/>
    <w:rsid w:val="00B42425"/>
    <w:rsid w:val="00B42AC9"/>
    <w:rsid w:val="00B42F4F"/>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D1"/>
    <w:rsid w:val="00B579AB"/>
    <w:rsid w:val="00B57C52"/>
    <w:rsid w:val="00B57DE9"/>
    <w:rsid w:val="00B600DC"/>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B56"/>
    <w:rsid w:val="00BD1DFD"/>
    <w:rsid w:val="00BD2049"/>
    <w:rsid w:val="00BD2059"/>
    <w:rsid w:val="00BD2174"/>
    <w:rsid w:val="00BD26EE"/>
    <w:rsid w:val="00BD2920"/>
    <w:rsid w:val="00BD29DC"/>
    <w:rsid w:val="00BD2FD2"/>
    <w:rsid w:val="00BD30F0"/>
    <w:rsid w:val="00BD3430"/>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256"/>
    <w:rsid w:val="00BE64E7"/>
    <w:rsid w:val="00BE6A38"/>
    <w:rsid w:val="00BE6AAF"/>
    <w:rsid w:val="00BE6D13"/>
    <w:rsid w:val="00BE6EA4"/>
    <w:rsid w:val="00BE799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680"/>
    <w:rsid w:val="00C16B1C"/>
    <w:rsid w:val="00C16DCC"/>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85F"/>
    <w:rsid w:val="00C2391A"/>
    <w:rsid w:val="00C23981"/>
    <w:rsid w:val="00C239E6"/>
    <w:rsid w:val="00C23BE4"/>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50CC"/>
    <w:rsid w:val="00C3560A"/>
    <w:rsid w:val="00C3577E"/>
    <w:rsid w:val="00C35E58"/>
    <w:rsid w:val="00C35E8E"/>
    <w:rsid w:val="00C35F44"/>
    <w:rsid w:val="00C361CA"/>
    <w:rsid w:val="00C3677C"/>
    <w:rsid w:val="00C36BE8"/>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7146"/>
    <w:rsid w:val="00C57577"/>
    <w:rsid w:val="00C57A89"/>
    <w:rsid w:val="00C57AEC"/>
    <w:rsid w:val="00C57D02"/>
    <w:rsid w:val="00C57E56"/>
    <w:rsid w:val="00C57FF2"/>
    <w:rsid w:val="00C60045"/>
    <w:rsid w:val="00C6045C"/>
    <w:rsid w:val="00C60C46"/>
    <w:rsid w:val="00C60CC1"/>
    <w:rsid w:val="00C610B4"/>
    <w:rsid w:val="00C61480"/>
    <w:rsid w:val="00C61553"/>
    <w:rsid w:val="00C61CAE"/>
    <w:rsid w:val="00C61CC3"/>
    <w:rsid w:val="00C6224D"/>
    <w:rsid w:val="00C622D5"/>
    <w:rsid w:val="00C62345"/>
    <w:rsid w:val="00C62354"/>
    <w:rsid w:val="00C626A7"/>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D86"/>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98"/>
    <w:rsid w:val="00D35080"/>
    <w:rsid w:val="00D351CB"/>
    <w:rsid w:val="00D35DAF"/>
    <w:rsid w:val="00D3616F"/>
    <w:rsid w:val="00D363DB"/>
    <w:rsid w:val="00D36546"/>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FE8"/>
    <w:rsid w:val="00DE30E7"/>
    <w:rsid w:val="00DE33A8"/>
    <w:rsid w:val="00DE34D7"/>
    <w:rsid w:val="00DE3684"/>
    <w:rsid w:val="00DE368A"/>
    <w:rsid w:val="00DE3D80"/>
    <w:rsid w:val="00DE3F85"/>
    <w:rsid w:val="00DE49E9"/>
    <w:rsid w:val="00DE4CB8"/>
    <w:rsid w:val="00DE4D4B"/>
    <w:rsid w:val="00DE4DC1"/>
    <w:rsid w:val="00DE4E68"/>
    <w:rsid w:val="00DE4F0F"/>
    <w:rsid w:val="00DE502D"/>
    <w:rsid w:val="00DE539C"/>
    <w:rsid w:val="00DE53ED"/>
    <w:rsid w:val="00DE5589"/>
    <w:rsid w:val="00DE5821"/>
    <w:rsid w:val="00DE5CE3"/>
    <w:rsid w:val="00DE5D4B"/>
    <w:rsid w:val="00DE609A"/>
    <w:rsid w:val="00DE6202"/>
    <w:rsid w:val="00DE6214"/>
    <w:rsid w:val="00DE6348"/>
    <w:rsid w:val="00DE68FB"/>
    <w:rsid w:val="00DE6C1E"/>
    <w:rsid w:val="00DE7124"/>
    <w:rsid w:val="00DE72D6"/>
    <w:rsid w:val="00DE757F"/>
    <w:rsid w:val="00DE7745"/>
    <w:rsid w:val="00DE7D70"/>
    <w:rsid w:val="00DE7D9E"/>
    <w:rsid w:val="00DE7E22"/>
    <w:rsid w:val="00DE7F0C"/>
    <w:rsid w:val="00DF0147"/>
    <w:rsid w:val="00DF06CE"/>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56E"/>
    <w:rsid w:val="00E40732"/>
    <w:rsid w:val="00E40A8A"/>
    <w:rsid w:val="00E417C0"/>
    <w:rsid w:val="00E4184B"/>
    <w:rsid w:val="00E41AC2"/>
    <w:rsid w:val="00E41B98"/>
    <w:rsid w:val="00E41C15"/>
    <w:rsid w:val="00E41CC7"/>
    <w:rsid w:val="00E426B2"/>
    <w:rsid w:val="00E42FCF"/>
    <w:rsid w:val="00E43055"/>
    <w:rsid w:val="00E43768"/>
    <w:rsid w:val="00E43785"/>
    <w:rsid w:val="00E439B7"/>
    <w:rsid w:val="00E43B81"/>
    <w:rsid w:val="00E43B87"/>
    <w:rsid w:val="00E43D4C"/>
    <w:rsid w:val="00E4437C"/>
    <w:rsid w:val="00E44386"/>
    <w:rsid w:val="00E444F2"/>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22B1"/>
    <w:rsid w:val="00E72307"/>
    <w:rsid w:val="00E726BA"/>
    <w:rsid w:val="00E72802"/>
    <w:rsid w:val="00E72A28"/>
    <w:rsid w:val="00E72B29"/>
    <w:rsid w:val="00E7314D"/>
    <w:rsid w:val="00E734C9"/>
    <w:rsid w:val="00E73991"/>
    <w:rsid w:val="00E73CD1"/>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81"/>
    <w:rsid w:val="00EB7155"/>
    <w:rsid w:val="00EB7AD0"/>
    <w:rsid w:val="00EB7B0E"/>
    <w:rsid w:val="00EB7EC7"/>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88E"/>
    <w:rsid w:val="00EC28E3"/>
    <w:rsid w:val="00EC2C27"/>
    <w:rsid w:val="00EC313D"/>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FF8"/>
    <w:rsid w:val="00EE61B2"/>
    <w:rsid w:val="00EE64EA"/>
    <w:rsid w:val="00EE6E17"/>
    <w:rsid w:val="00EE7582"/>
    <w:rsid w:val="00EE7C07"/>
    <w:rsid w:val="00EE7E77"/>
    <w:rsid w:val="00EF02B7"/>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512"/>
    <w:rsid w:val="00F01A3D"/>
    <w:rsid w:val="00F01E80"/>
    <w:rsid w:val="00F024DD"/>
    <w:rsid w:val="00F028A1"/>
    <w:rsid w:val="00F0297E"/>
    <w:rsid w:val="00F02992"/>
    <w:rsid w:val="00F02A18"/>
    <w:rsid w:val="00F02A1F"/>
    <w:rsid w:val="00F02A39"/>
    <w:rsid w:val="00F02A9F"/>
    <w:rsid w:val="00F02C5C"/>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248"/>
    <w:rsid w:val="00F06556"/>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9CA"/>
    <w:rsid w:val="00F22B72"/>
    <w:rsid w:val="00F22ED5"/>
    <w:rsid w:val="00F23289"/>
    <w:rsid w:val="00F236E0"/>
    <w:rsid w:val="00F23821"/>
    <w:rsid w:val="00F23A56"/>
    <w:rsid w:val="00F23ACA"/>
    <w:rsid w:val="00F23B3A"/>
    <w:rsid w:val="00F23F91"/>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6D3"/>
    <w:rsid w:val="00F7470B"/>
    <w:rsid w:val="00F74785"/>
    <w:rsid w:val="00F747E8"/>
    <w:rsid w:val="00F74AF4"/>
    <w:rsid w:val="00F74D6F"/>
    <w:rsid w:val="00F74D92"/>
    <w:rsid w:val="00F74F31"/>
    <w:rsid w:val="00F7548A"/>
    <w:rsid w:val="00F754CF"/>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DD"/>
    <w:rsid w:val="00F82267"/>
    <w:rsid w:val="00F827AD"/>
    <w:rsid w:val="00F82CBD"/>
    <w:rsid w:val="00F83359"/>
    <w:rsid w:val="00F833A2"/>
    <w:rsid w:val="00F8389C"/>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9EA"/>
    <w:rsid w:val="00FC6C27"/>
    <w:rsid w:val="00FC6D73"/>
    <w:rsid w:val="00FC706B"/>
    <w:rsid w:val="00FC71A5"/>
    <w:rsid w:val="00FC7475"/>
    <w:rsid w:val="00FC7654"/>
    <w:rsid w:val="00FC7B4E"/>
    <w:rsid w:val="00FC7CED"/>
    <w:rsid w:val="00FC7E3D"/>
    <w:rsid w:val="00FC7F12"/>
    <w:rsid w:val="00FD060B"/>
    <w:rsid w:val="00FD094A"/>
    <w:rsid w:val="00FD0962"/>
    <w:rsid w:val="00FD0D49"/>
    <w:rsid w:val="00FD0D9A"/>
    <w:rsid w:val="00FD0E6F"/>
    <w:rsid w:val="00FD1138"/>
    <w:rsid w:val="00FD1379"/>
    <w:rsid w:val="00FD137D"/>
    <w:rsid w:val="00FD172E"/>
    <w:rsid w:val="00FD1E03"/>
    <w:rsid w:val="00FD1E6C"/>
    <w:rsid w:val="00FD21AB"/>
    <w:rsid w:val="00FD2213"/>
    <w:rsid w:val="00FD2439"/>
    <w:rsid w:val="00FD256D"/>
    <w:rsid w:val="00FD2890"/>
    <w:rsid w:val="00FD2C92"/>
    <w:rsid w:val="00FD2D53"/>
    <w:rsid w:val="00FD2ED0"/>
    <w:rsid w:val="00FD2FBF"/>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5.png"/><Relationship Id="rId42" Type="http://schemas.openxmlformats.org/officeDocument/2006/relationships/chart" Target="charts/chart3.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eveloppaper.com/basic-knowledge-of-hyperledger-fabric/" TargetMode="External"/><Relationship Id="rId84" Type="http://schemas.openxmlformats.org/officeDocument/2006/relationships/image" Target="media/image56.png"/><Relationship Id="rId89" Type="http://schemas.openxmlformats.org/officeDocument/2006/relationships/image" Target="media/image60.png"/><Relationship Id="rId112" Type="http://schemas.openxmlformats.org/officeDocument/2006/relationships/fontTable" Target="fontTable.xml"/><Relationship Id="rId16" Type="http://schemas.openxmlformats.org/officeDocument/2006/relationships/header" Target="header2.xml"/><Relationship Id="rId107" Type="http://schemas.openxmlformats.org/officeDocument/2006/relationships/hyperlink" Target="https://hyperledger-fabric.readthedocs.io/en/release-1.2/dev-setup/build.html" TargetMode="External"/><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0.png"/><Relationship Id="rId5" Type="http://schemas.openxmlformats.org/officeDocument/2006/relationships/numbering" Target="numbering.xml"/><Relationship Id="rId90" Type="http://schemas.openxmlformats.org/officeDocument/2006/relationships/image" Target="media/image61.svg"/><Relationship Id="rId95" Type="http://schemas.openxmlformats.org/officeDocument/2006/relationships/image" Target="media/image65.pn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theme" Target="theme/theme1.xm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image" Target="media/image71.png"/><Relationship Id="rId108" Type="http://schemas.openxmlformats.org/officeDocument/2006/relationships/hyperlink" Target="https://javaguirre.me/2019/01/21/testing-chaincode-on-hyperledger-fabric" TargetMode="Externa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hyperlink" Target="https://docs.docker.com/get-started/overview/" TargetMode="External"/><Relationship Id="rId96" Type="http://schemas.openxmlformats.org/officeDocument/2006/relationships/hyperlink" Target="https://hyperledger-fabric.readthedocs.io/en/latest/write_first_app.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package" Target="embeddings/Microsoft_Word_Document.docx"/><Relationship Id="rId23" Type="http://schemas.openxmlformats.org/officeDocument/2006/relationships/image" Target="media/image7.png"/><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6" Type="http://schemas.openxmlformats.org/officeDocument/2006/relationships/hyperlink" Target="https://medium.com/coinmonks/how-to-create-a-java-chaincode-and-deploy-in-a-hyperledger-fabric-2-network-65199e5f645d" TargetMode="Externa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0.png"/><Relationship Id="rId78" Type="http://schemas.openxmlformats.org/officeDocument/2006/relationships/image" Target="media/image53.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94" Type="http://schemas.openxmlformats.org/officeDocument/2006/relationships/image" Target="media/image64.png"/><Relationship Id="rId99" Type="http://schemas.openxmlformats.org/officeDocument/2006/relationships/hyperlink" Target="https://github.com/IBM/blockchain-application-using-fabric-java-sdk" TargetMode="External"/><Relationship Id="rId101" Type="http://schemas.openxmlformats.org/officeDocument/2006/relationships/image" Target="media/image6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hyperlink" Target="https://hyperledger-fabric.readthedocs.io/en/release-2.2/" TargetMode="External"/><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6.jpeg"/><Relationship Id="rId104" Type="http://schemas.openxmlformats.org/officeDocument/2006/relationships/hyperlink" Target="https://mohan-venkataraman.medium.com/using-patterns-in-coding-smart-contracts-412547051cb9"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footer" Target="footer4.xm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68.png"/><Relationship Id="rId105" Type="http://schemas.openxmlformats.org/officeDocument/2006/relationships/hyperlink" Target="https://objectcomputing.com/resources/publications/sett/april-2020-hyperledger-fabric-myths-and-reality" TargetMode="Externa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3.png"/><Relationship Id="rId98" Type="http://schemas.openxmlformats.org/officeDocument/2006/relationships/image" Target="media/image67.png"/><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3.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customXml/itemProps4.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7</Pages>
  <Words>22058</Words>
  <Characters>132351</Characters>
  <Application>Microsoft Office Word</Application>
  <DocSecurity>0</DocSecurity>
  <Lines>1102</Lines>
  <Paragraphs>308</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5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7</cp:revision>
  <cp:lastPrinted>2017-11-30T18:37:00Z</cp:lastPrinted>
  <dcterms:created xsi:type="dcterms:W3CDTF">2021-12-27T11:53:00Z</dcterms:created>
  <dcterms:modified xsi:type="dcterms:W3CDTF">2021-12-2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